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r w:rsidRPr="002F4023">
        <w:rPr>
          <w:rFonts w:ascii="Arial" w:hAnsi="Arial" w:cs="Arial"/>
          <w:b/>
          <w:sz w:val="32"/>
          <w:szCs w:val="32"/>
        </w:rPr>
        <w:t>Rehman</w:t>
      </w:r>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r>
        <w:rPr>
          <w:rFonts w:ascii="Arial"/>
          <w:b/>
          <w:sz w:val="32"/>
        </w:rPr>
        <w:t>Nilore,</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type w:val="continuous"/>
          <w:pgSz w:w="11900" w:h="16840"/>
          <w:pgMar w:top="1580" w:right="1120" w:bottom="280" w:left="1340" w:header="720" w:footer="720"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footerReference w:type="default" r:id="rId10"/>
          <w:pgSz w:w="11900" w:h="16840"/>
          <w:pgMar w:top="1580" w:right="1120" w:bottom="1160" w:left="1340" w:header="0" w:footer="970" w:gutter="0"/>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Pakistan Institute of Engineering and Applied Sciences, Nilore,</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sectPr w:rsidR="00A34A06">
          <w:footerReference w:type="default" r:id="rId11"/>
          <w:pgSz w:w="11900" w:h="16840"/>
          <w:pgMar w:top="1340" w:right="1120" w:bottom="600" w:left="1340" w:header="0" w:footer="415" w:gutter="0"/>
          <w:pgNumType w:start="3"/>
          <w:cols w:space="720"/>
        </w:sectPr>
      </w:pPr>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Abdul Rehman</w:t>
      </w:r>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Dr. Anila</w:t>
      </w:r>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r w:rsidR="00AC2AB6">
        <w:rPr>
          <w:rFonts w:ascii="Arial"/>
          <w:b/>
          <w:sz w:val="28"/>
        </w:rPr>
        <w:t>Javaid Khurshid</w:t>
      </w:r>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pgSz w:w="11900" w:h="16840"/>
          <w:pgMar w:top="1360" w:right="1120" w:bottom="720" w:left="1340" w:header="0" w:footer="415"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pgSz w:w="11900" w:h="16840"/>
          <w:pgMar w:top="1580" w:right="1120" w:bottom="700" w:left="1340" w:header="0" w:footer="415" w:gutter="0"/>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r>
        <w:t>Anila</w:t>
      </w:r>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Rehman </w:t>
      </w:r>
    </w:p>
    <w:p w:rsidR="00A34A06" w:rsidRPr="00220264" w:rsidRDefault="00DA3A25" w:rsidP="00220264">
      <w:pPr>
        <w:spacing w:before="205" w:line="439" w:lineRule="auto"/>
        <w:ind w:right="307"/>
        <w:jc w:val="right"/>
        <w:rPr>
          <w:b/>
          <w:sz w:val="24"/>
        </w:rPr>
        <w:sectPr w:rsidR="00A34A06" w:rsidRPr="00220264">
          <w:pgSz w:w="11900" w:h="16840"/>
          <w:pgMar w:top="1360" w:right="1120" w:bottom="700" w:left="1340" w:header="0" w:footer="415" w:gutter="0"/>
          <w:cols w:space="720"/>
        </w:sectPr>
      </w:pPr>
      <w:r>
        <w:rPr>
          <w:b/>
          <w:sz w:val="24"/>
        </w:rPr>
        <w:t>PIEAS,</w:t>
      </w:r>
      <w:r>
        <w:rPr>
          <w:b/>
          <w:spacing w:val="-8"/>
          <w:sz w:val="24"/>
        </w:rPr>
        <w:t xml:space="preserve"> </w:t>
      </w:r>
      <w:r>
        <w:rPr>
          <w:b/>
          <w:sz w:val="24"/>
        </w:rPr>
        <w:t>Nilore,</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footerReference w:type="default" r:id="rId12"/>
          <w:pgSz w:w="11900" w:h="16840"/>
          <w:pgMar w:top="1580" w:right="1120" w:bottom="304" w:left="1340" w:header="0" w:footer="0" w:gutter="0"/>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0D23A0"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35957694" w:history="1">
            <w:r w:rsidR="000D23A0" w:rsidRPr="00B45277">
              <w:rPr>
                <w:rStyle w:val="Hyperlink"/>
                <w:noProof/>
              </w:rPr>
              <w:t>Abstract</w:t>
            </w:r>
            <w:r w:rsidR="000D23A0">
              <w:rPr>
                <w:noProof/>
                <w:webHidden/>
              </w:rPr>
              <w:tab/>
            </w:r>
            <w:r w:rsidR="000D23A0">
              <w:rPr>
                <w:noProof/>
                <w:webHidden/>
              </w:rPr>
              <w:fldChar w:fldCharType="begin"/>
            </w:r>
            <w:r w:rsidR="000D23A0">
              <w:rPr>
                <w:noProof/>
                <w:webHidden/>
              </w:rPr>
              <w:instrText xml:space="preserve"> PAGEREF _Toc135957694 \h </w:instrText>
            </w:r>
            <w:r w:rsidR="000D23A0">
              <w:rPr>
                <w:noProof/>
                <w:webHidden/>
              </w:rPr>
            </w:r>
            <w:r w:rsidR="000D23A0">
              <w:rPr>
                <w:noProof/>
                <w:webHidden/>
              </w:rPr>
              <w:fldChar w:fldCharType="separate"/>
            </w:r>
            <w:r w:rsidR="000D23A0">
              <w:rPr>
                <w:noProof/>
                <w:webHidden/>
              </w:rPr>
              <w:t>1</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695" w:history="1">
            <w:r w:rsidR="000D23A0" w:rsidRPr="00B45277">
              <w:rPr>
                <w:rStyle w:val="Hyperlink"/>
                <w:noProof/>
              </w:rPr>
              <w:t>Chapter</w:t>
            </w:r>
            <w:r w:rsidR="000D23A0" w:rsidRPr="00B45277">
              <w:rPr>
                <w:rStyle w:val="Hyperlink"/>
                <w:noProof/>
                <w:spacing w:val="-4"/>
              </w:rPr>
              <w:t xml:space="preserve"> </w:t>
            </w:r>
            <w:r w:rsidR="000D23A0" w:rsidRPr="00B45277">
              <w:rPr>
                <w:rStyle w:val="Hyperlink"/>
                <w:noProof/>
              </w:rPr>
              <w:t>1:</w:t>
            </w:r>
            <w:r w:rsidR="000D23A0" w:rsidRPr="00B45277">
              <w:rPr>
                <w:rStyle w:val="Hyperlink"/>
                <w:noProof/>
                <w:spacing w:val="-4"/>
              </w:rPr>
              <w:t xml:space="preserve"> </w:t>
            </w:r>
            <w:r w:rsidR="000D23A0" w:rsidRPr="00B45277">
              <w:rPr>
                <w:rStyle w:val="Hyperlink"/>
                <w:noProof/>
              </w:rPr>
              <w:t>Introduction</w:t>
            </w:r>
            <w:r w:rsidR="000D23A0">
              <w:rPr>
                <w:noProof/>
                <w:webHidden/>
              </w:rPr>
              <w:tab/>
            </w:r>
            <w:r w:rsidR="000D23A0">
              <w:rPr>
                <w:noProof/>
                <w:webHidden/>
              </w:rPr>
              <w:fldChar w:fldCharType="begin"/>
            </w:r>
            <w:r w:rsidR="000D23A0">
              <w:rPr>
                <w:noProof/>
                <w:webHidden/>
              </w:rPr>
              <w:instrText xml:space="preserve"> PAGEREF _Toc135957695 \h </w:instrText>
            </w:r>
            <w:r w:rsidR="000D23A0">
              <w:rPr>
                <w:noProof/>
                <w:webHidden/>
              </w:rPr>
            </w:r>
            <w:r w:rsidR="000D23A0">
              <w:rPr>
                <w:noProof/>
                <w:webHidden/>
              </w:rPr>
              <w:fldChar w:fldCharType="separate"/>
            </w:r>
            <w:r w:rsidR="000D23A0">
              <w:rPr>
                <w:noProof/>
                <w:webHidden/>
              </w:rPr>
              <w:t>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696" w:history="1">
            <w:r w:rsidR="000D23A0" w:rsidRPr="00B45277">
              <w:rPr>
                <w:rStyle w:val="Hyperlink"/>
                <w:noProof/>
              </w:rPr>
              <w:t>1.1.</w:t>
            </w:r>
            <w:r w:rsidR="000D23A0">
              <w:rPr>
                <w:rFonts w:asciiTheme="minorHAnsi" w:eastAsiaTheme="minorEastAsia" w:hAnsiTheme="minorHAnsi" w:cstheme="minorBidi"/>
                <w:noProof/>
                <w:sz w:val="22"/>
                <w:szCs w:val="22"/>
              </w:rPr>
              <w:tab/>
            </w:r>
            <w:r w:rsidR="000D23A0" w:rsidRPr="00B45277">
              <w:rPr>
                <w:rStyle w:val="Hyperlink"/>
                <w:noProof/>
              </w:rPr>
              <w:t>Problem</w:t>
            </w:r>
            <w:r w:rsidR="000D23A0" w:rsidRPr="00B45277">
              <w:rPr>
                <w:rStyle w:val="Hyperlink"/>
                <w:noProof/>
                <w:spacing w:val="-6"/>
              </w:rPr>
              <w:t xml:space="preserve"> </w:t>
            </w:r>
            <w:r w:rsidR="000D23A0" w:rsidRPr="00B45277">
              <w:rPr>
                <w:rStyle w:val="Hyperlink"/>
                <w:noProof/>
              </w:rPr>
              <w:t>Definition</w:t>
            </w:r>
            <w:r w:rsidR="000D23A0">
              <w:rPr>
                <w:noProof/>
                <w:webHidden/>
              </w:rPr>
              <w:tab/>
            </w:r>
            <w:r w:rsidR="000D23A0">
              <w:rPr>
                <w:noProof/>
                <w:webHidden/>
              </w:rPr>
              <w:fldChar w:fldCharType="begin"/>
            </w:r>
            <w:r w:rsidR="000D23A0">
              <w:rPr>
                <w:noProof/>
                <w:webHidden/>
              </w:rPr>
              <w:instrText xml:space="preserve"> PAGEREF _Toc135957696 \h </w:instrText>
            </w:r>
            <w:r w:rsidR="000D23A0">
              <w:rPr>
                <w:noProof/>
                <w:webHidden/>
              </w:rPr>
            </w:r>
            <w:r w:rsidR="000D23A0">
              <w:rPr>
                <w:noProof/>
                <w:webHidden/>
              </w:rPr>
              <w:fldChar w:fldCharType="separate"/>
            </w:r>
            <w:r w:rsidR="000D23A0">
              <w:rPr>
                <w:noProof/>
                <w:webHidden/>
              </w:rPr>
              <w:t>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697" w:history="1">
            <w:r w:rsidR="000D23A0" w:rsidRPr="00B45277">
              <w:rPr>
                <w:rStyle w:val="Hyperlink"/>
                <w:noProof/>
              </w:rPr>
              <w:t>1.2.</w:t>
            </w:r>
            <w:r w:rsidR="000D23A0">
              <w:rPr>
                <w:rFonts w:asciiTheme="minorHAnsi" w:eastAsiaTheme="minorEastAsia" w:hAnsiTheme="minorHAnsi" w:cstheme="minorBidi"/>
                <w:noProof/>
                <w:sz w:val="22"/>
                <w:szCs w:val="22"/>
              </w:rPr>
              <w:tab/>
            </w:r>
            <w:r w:rsidR="000D23A0" w:rsidRPr="00B45277">
              <w:rPr>
                <w:rStyle w:val="Hyperlink"/>
                <w:noProof/>
              </w:rPr>
              <w:t>Proposed</w:t>
            </w:r>
            <w:r w:rsidR="000D23A0" w:rsidRPr="00B45277">
              <w:rPr>
                <w:rStyle w:val="Hyperlink"/>
                <w:noProof/>
                <w:spacing w:val="-7"/>
              </w:rPr>
              <w:t xml:space="preserve"> </w:t>
            </w:r>
            <w:r w:rsidR="000D23A0" w:rsidRPr="00B45277">
              <w:rPr>
                <w:rStyle w:val="Hyperlink"/>
                <w:noProof/>
              </w:rPr>
              <w:t>System</w:t>
            </w:r>
            <w:r w:rsidR="000D23A0">
              <w:rPr>
                <w:noProof/>
                <w:webHidden/>
              </w:rPr>
              <w:tab/>
            </w:r>
            <w:r w:rsidR="000D23A0">
              <w:rPr>
                <w:noProof/>
                <w:webHidden/>
              </w:rPr>
              <w:fldChar w:fldCharType="begin"/>
            </w:r>
            <w:r w:rsidR="000D23A0">
              <w:rPr>
                <w:noProof/>
                <w:webHidden/>
              </w:rPr>
              <w:instrText xml:space="preserve"> PAGEREF _Toc135957697 \h </w:instrText>
            </w:r>
            <w:r w:rsidR="000D23A0">
              <w:rPr>
                <w:noProof/>
                <w:webHidden/>
              </w:rPr>
            </w:r>
            <w:r w:rsidR="000D23A0">
              <w:rPr>
                <w:noProof/>
                <w:webHidden/>
              </w:rPr>
              <w:fldChar w:fldCharType="separate"/>
            </w:r>
            <w:r w:rsidR="000D23A0">
              <w:rPr>
                <w:noProof/>
                <w:webHidden/>
              </w:rPr>
              <w:t>3</w:t>
            </w:r>
            <w:r w:rsidR="000D23A0">
              <w:rPr>
                <w:noProof/>
                <w:webHidden/>
              </w:rPr>
              <w:fldChar w:fldCharType="end"/>
            </w:r>
          </w:hyperlink>
        </w:p>
        <w:p w:rsidR="000D23A0" w:rsidRDefault="00D602A0">
          <w:pPr>
            <w:pStyle w:val="TOC2"/>
            <w:tabs>
              <w:tab w:val="right" w:leader="dot" w:pos="9430"/>
            </w:tabs>
            <w:rPr>
              <w:rFonts w:asciiTheme="minorHAnsi" w:eastAsiaTheme="minorEastAsia" w:hAnsiTheme="minorHAnsi" w:cstheme="minorBidi"/>
              <w:noProof/>
              <w:sz w:val="22"/>
              <w:szCs w:val="22"/>
            </w:rPr>
          </w:pPr>
          <w:hyperlink w:anchor="_Toc135957698" w:history="1">
            <w:r w:rsidR="000D23A0" w:rsidRPr="00B45277">
              <w:rPr>
                <w:rStyle w:val="Hyperlink"/>
                <w:noProof/>
              </w:rPr>
              <w:t>1.3 System</w:t>
            </w:r>
            <w:r w:rsidR="000D23A0" w:rsidRPr="00B45277">
              <w:rPr>
                <w:rStyle w:val="Hyperlink"/>
                <w:noProof/>
                <w:spacing w:val="-7"/>
              </w:rPr>
              <w:t xml:space="preserve"> </w:t>
            </w:r>
            <w:r w:rsidR="000D23A0" w:rsidRPr="00B45277">
              <w:rPr>
                <w:rStyle w:val="Hyperlink"/>
                <w:noProof/>
              </w:rPr>
              <w:t>Functions</w:t>
            </w:r>
            <w:r w:rsidR="000D23A0">
              <w:rPr>
                <w:noProof/>
                <w:webHidden/>
              </w:rPr>
              <w:tab/>
            </w:r>
            <w:r w:rsidR="000D23A0">
              <w:rPr>
                <w:noProof/>
                <w:webHidden/>
              </w:rPr>
              <w:fldChar w:fldCharType="begin"/>
            </w:r>
            <w:r w:rsidR="000D23A0">
              <w:rPr>
                <w:noProof/>
                <w:webHidden/>
              </w:rPr>
              <w:instrText xml:space="preserve"> PAGEREF _Toc135957698 \h </w:instrText>
            </w:r>
            <w:r w:rsidR="000D23A0">
              <w:rPr>
                <w:noProof/>
                <w:webHidden/>
              </w:rPr>
            </w:r>
            <w:r w:rsidR="000D23A0">
              <w:rPr>
                <w:noProof/>
                <w:webHidden/>
              </w:rPr>
              <w:fldChar w:fldCharType="separate"/>
            </w:r>
            <w:r w:rsidR="000D23A0">
              <w:rPr>
                <w:noProof/>
                <w:webHidden/>
              </w:rPr>
              <w:t>4</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699" w:history="1">
            <w:r w:rsidR="000D23A0" w:rsidRPr="00B45277">
              <w:rPr>
                <w:rStyle w:val="Hyperlink"/>
                <w:noProof/>
              </w:rPr>
              <w:t>Chapter</w:t>
            </w:r>
            <w:r w:rsidR="000D23A0" w:rsidRPr="00B45277">
              <w:rPr>
                <w:rStyle w:val="Hyperlink"/>
                <w:noProof/>
                <w:spacing w:val="-4"/>
              </w:rPr>
              <w:t xml:space="preserve"> </w:t>
            </w:r>
            <w:r w:rsidR="000D23A0" w:rsidRPr="00B45277">
              <w:rPr>
                <w:rStyle w:val="Hyperlink"/>
                <w:noProof/>
              </w:rPr>
              <w:t>2:</w:t>
            </w:r>
            <w:r w:rsidR="000D23A0" w:rsidRPr="00B45277">
              <w:rPr>
                <w:rStyle w:val="Hyperlink"/>
                <w:noProof/>
                <w:spacing w:val="-1"/>
              </w:rPr>
              <w:t xml:space="preserve"> </w:t>
            </w:r>
            <w:r w:rsidR="000D23A0" w:rsidRPr="00B45277">
              <w:rPr>
                <w:rStyle w:val="Hyperlink"/>
                <w:noProof/>
              </w:rPr>
              <w:t>Literature</w:t>
            </w:r>
            <w:r w:rsidR="000D23A0" w:rsidRPr="00B45277">
              <w:rPr>
                <w:rStyle w:val="Hyperlink"/>
                <w:noProof/>
                <w:spacing w:val="2"/>
              </w:rPr>
              <w:t xml:space="preserve"> and Tech </w:t>
            </w:r>
            <w:r w:rsidR="000D23A0" w:rsidRPr="00B45277">
              <w:rPr>
                <w:rStyle w:val="Hyperlink"/>
                <w:noProof/>
              </w:rPr>
              <w:t>Review</w:t>
            </w:r>
            <w:r w:rsidR="000D23A0">
              <w:rPr>
                <w:noProof/>
                <w:webHidden/>
              </w:rPr>
              <w:tab/>
            </w:r>
            <w:r w:rsidR="000D23A0">
              <w:rPr>
                <w:noProof/>
                <w:webHidden/>
              </w:rPr>
              <w:fldChar w:fldCharType="begin"/>
            </w:r>
            <w:r w:rsidR="000D23A0">
              <w:rPr>
                <w:noProof/>
                <w:webHidden/>
              </w:rPr>
              <w:instrText xml:space="preserve"> PAGEREF _Toc135957699 \h </w:instrText>
            </w:r>
            <w:r w:rsidR="000D23A0">
              <w:rPr>
                <w:noProof/>
                <w:webHidden/>
              </w:rPr>
            </w:r>
            <w:r w:rsidR="000D23A0">
              <w:rPr>
                <w:noProof/>
                <w:webHidden/>
              </w:rPr>
              <w:fldChar w:fldCharType="separate"/>
            </w:r>
            <w:r w:rsidR="000D23A0">
              <w:rPr>
                <w:noProof/>
                <w:webHidden/>
              </w:rPr>
              <w:t>5</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00" w:history="1">
            <w:r w:rsidR="000D23A0" w:rsidRPr="00B45277">
              <w:rPr>
                <w:rStyle w:val="Hyperlink"/>
                <w:noProof/>
              </w:rPr>
              <w:t>2.1.</w:t>
            </w:r>
            <w:r w:rsidR="000D23A0">
              <w:rPr>
                <w:rFonts w:asciiTheme="minorHAnsi" w:eastAsiaTheme="minorEastAsia" w:hAnsiTheme="minorHAnsi" w:cstheme="minorBidi"/>
                <w:noProof/>
                <w:sz w:val="22"/>
                <w:szCs w:val="22"/>
              </w:rPr>
              <w:tab/>
            </w:r>
            <w:r w:rsidR="000D23A0" w:rsidRPr="00B45277">
              <w:rPr>
                <w:rStyle w:val="Hyperlink"/>
                <w:noProof/>
              </w:rPr>
              <w:t>Management Portal</w:t>
            </w:r>
            <w:r w:rsidR="000D23A0">
              <w:rPr>
                <w:noProof/>
                <w:webHidden/>
              </w:rPr>
              <w:tab/>
            </w:r>
            <w:r w:rsidR="000D23A0">
              <w:rPr>
                <w:noProof/>
                <w:webHidden/>
              </w:rPr>
              <w:fldChar w:fldCharType="begin"/>
            </w:r>
            <w:r w:rsidR="000D23A0">
              <w:rPr>
                <w:noProof/>
                <w:webHidden/>
              </w:rPr>
              <w:instrText xml:space="preserve"> PAGEREF _Toc135957700 \h </w:instrText>
            </w:r>
            <w:r w:rsidR="000D23A0">
              <w:rPr>
                <w:noProof/>
                <w:webHidden/>
              </w:rPr>
            </w:r>
            <w:r w:rsidR="000D23A0">
              <w:rPr>
                <w:noProof/>
                <w:webHidden/>
              </w:rPr>
              <w:fldChar w:fldCharType="separate"/>
            </w:r>
            <w:r w:rsidR="000D23A0">
              <w:rPr>
                <w:noProof/>
                <w:webHidden/>
              </w:rPr>
              <w:t>5</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01" w:history="1">
            <w:r w:rsidR="000D23A0" w:rsidRPr="00B45277">
              <w:rPr>
                <w:rStyle w:val="Hyperlink"/>
                <w:noProof/>
              </w:rPr>
              <w:t>2.2.</w:t>
            </w:r>
            <w:r w:rsidR="000D23A0">
              <w:rPr>
                <w:rFonts w:asciiTheme="minorHAnsi" w:eastAsiaTheme="minorEastAsia" w:hAnsiTheme="minorHAnsi" w:cstheme="minorBidi"/>
                <w:noProof/>
                <w:sz w:val="22"/>
                <w:szCs w:val="22"/>
              </w:rPr>
              <w:tab/>
            </w:r>
            <w:r w:rsidR="000D23A0" w:rsidRPr="00B45277">
              <w:rPr>
                <w:rStyle w:val="Hyperlink"/>
                <w:noProof/>
              </w:rPr>
              <w:t>Programming</w:t>
            </w:r>
            <w:r w:rsidR="000D23A0" w:rsidRPr="00B45277">
              <w:rPr>
                <w:rStyle w:val="Hyperlink"/>
                <w:noProof/>
                <w:spacing w:val="-7"/>
              </w:rPr>
              <w:t xml:space="preserve"> </w:t>
            </w:r>
            <w:r w:rsidR="000D23A0" w:rsidRPr="00B45277">
              <w:rPr>
                <w:rStyle w:val="Hyperlink"/>
                <w:noProof/>
              </w:rPr>
              <w:t>Languages</w:t>
            </w:r>
            <w:r w:rsidR="000D23A0" w:rsidRPr="00B45277">
              <w:rPr>
                <w:rStyle w:val="Hyperlink"/>
                <w:noProof/>
                <w:spacing w:val="-6"/>
              </w:rPr>
              <w:t xml:space="preserve"> </w:t>
            </w:r>
            <w:r w:rsidR="000D23A0" w:rsidRPr="00B45277">
              <w:rPr>
                <w:rStyle w:val="Hyperlink"/>
                <w:noProof/>
              </w:rPr>
              <w:t>and</w:t>
            </w:r>
            <w:r w:rsidR="000D23A0" w:rsidRPr="00B45277">
              <w:rPr>
                <w:rStyle w:val="Hyperlink"/>
                <w:noProof/>
                <w:spacing w:val="-10"/>
              </w:rPr>
              <w:t xml:space="preserve"> </w:t>
            </w:r>
            <w:r w:rsidR="000D23A0" w:rsidRPr="00B45277">
              <w:rPr>
                <w:rStyle w:val="Hyperlink"/>
                <w:noProof/>
              </w:rPr>
              <w:t>Frameworks</w:t>
            </w:r>
            <w:r w:rsidR="000D23A0">
              <w:rPr>
                <w:noProof/>
                <w:webHidden/>
              </w:rPr>
              <w:tab/>
            </w:r>
            <w:r w:rsidR="000D23A0">
              <w:rPr>
                <w:noProof/>
                <w:webHidden/>
              </w:rPr>
              <w:fldChar w:fldCharType="begin"/>
            </w:r>
            <w:r w:rsidR="000D23A0">
              <w:rPr>
                <w:noProof/>
                <w:webHidden/>
              </w:rPr>
              <w:instrText xml:space="preserve"> PAGEREF _Toc135957701 \h </w:instrText>
            </w:r>
            <w:r w:rsidR="000D23A0">
              <w:rPr>
                <w:noProof/>
                <w:webHidden/>
              </w:rPr>
            </w:r>
            <w:r w:rsidR="000D23A0">
              <w:rPr>
                <w:noProof/>
                <w:webHidden/>
              </w:rPr>
              <w:fldChar w:fldCharType="separate"/>
            </w:r>
            <w:r w:rsidR="000D23A0">
              <w:rPr>
                <w:noProof/>
                <w:webHidden/>
              </w:rPr>
              <w:t>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2" w:history="1">
            <w:r w:rsidR="000D23A0" w:rsidRPr="00B45277">
              <w:rPr>
                <w:rStyle w:val="Hyperlink"/>
                <w:noProof/>
              </w:rPr>
              <w:t>2.2.1.</w:t>
            </w:r>
            <w:r w:rsidR="000D23A0">
              <w:rPr>
                <w:rFonts w:asciiTheme="minorHAnsi" w:eastAsiaTheme="minorEastAsia" w:hAnsiTheme="minorHAnsi" w:cstheme="minorBidi"/>
                <w:noProof/>
                <w:sz w:val="22"/>
                <w:szCs w:val="22"/>
              </w:rPr>
              <w:tab/>
            </w:r>
            <w:r w:rsidR="000D23A0" w:rsidRPr="00B45277">
              <w:rPr>
                <w:rStyle w:val="Hyperlink"/>
                <w:noProof/>
              </w:rPr>
              <w:t>HTML</w:t>
            </w:r>
            <w:r w:rsidR="000D23A0">
              <w:rPr>
                <w:noProof/>
                <w:webHidden/>
              </w:rPr>
              <w:tab/>
            </w:r>
            <w:r w:rsidR="000D23A0">
              <w:rPr>
                <w:noProof/>
                <w:webHidden/>
              </w:rPr>
              <w:fldChar w:fldCharType="begin"/>
            </w:r>
            <w:r w:rsidR="000D23A0">
              <w:rPr>
                <w:noProof/>
                <w:webHidden/>
              </w:rPr>
              <w:instrText xml:space="preserve"> PAGEREF _Toc135957702 \h </w:instrText>
            </w:r>
            <w:r w:rsidR="000D23A0">
              <w:rPr>
                <w:noProof/>
                <w:webHidden/>
              </w:rPr>
            </w:r>
            <w:r w:rsidR="000D23A0">
              <w:rPr>
                <w:noProof/>
                <w:webHidden/>
              </w:rPr>
              <w:fldChar w:fldCharType="separate"/>
            </w:r>
            <w:r w:rsidR="000D23A0">
              <w:rPr>
                <w:noProof/>
                <w:webHidden/>
              </w:rPr>
              <w:t>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3" w:history="1">
            <w:r w:rsidR="000D23A0" w:rsidRPr="00B45277">
              <w:rPr>
                <w:rStyle w:val="Hyperlink"/>
                <w:noProof/>
              </w:rPr>
              <w:t>2.2.2.</w:t>
            </w:r>
            <w:r w:rsidR="000D23A0">
              <w:rPr>
                <w:rFonts w:asciiTheme="minorHAnsi" w:eastAsiaTheme="minorEastAsia" w:hAnsiTheme="minorHAnsi" w:cstheme="minorBidi"/>
                <w:noProof/>
                <w:sz w:val="22"/>
                <w:szCs w:val="22"/>
              </w:rPr>
              <w:tab/>
            </w:r>
            <w:r w:rsidR="000D23A0" w:rsidRPr="00B45277">
              <w:rPr>
                <w:rStyle w:val="Hyperlink"/>
                <w:noProof/>
              </w:rPr>
              <w:t>CSS</w:t>
            </w:r>
            <w:r w:rsidR="000D23A0">
              <w:rPr>
                <w:noProof/>
                <w:webHidden/>
              </w:rPr>
              <w:tab/>
            </w:r>
            <w:r w:rsidR="000D23A0">
              <w:rPr>
                <w:noProof/>
                <w:webHidden/>
              </w:rPr>
              <w:fldChar w:fldCharType="begin"/>
            </w:r>
            <w:r w:rsidR="000D23A0">
              <w:rPr>
                <w:noProof/>
                <w:webHidden/>
              </w:rPr>
              <w:instrText xml:space="preserve"> PAGEREF _Toc135957703 \h </w:instrText>
            </w:r>
            <w:r w:rsidR="000D23A0">
              <w:rPr>
                <w:noProof/>
                <w:webHidden/>
              </w:rPr>
            </w:r>
            <w:r w:rsidR="000D23A0">
              <w:rPr>
                <w:noProof/>
                <w:webHidden/>
              </w:rPr>
              <w:fldChar w:fldCharType="separate"/>
            </w:r>
            <w:r w:rsidR="000D23A0">
              <w:rPr>
                <w:noProof/>
                <w:webHidden/>
              </w:rPr>
              <w:t>6</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4" w:history="1">
            <w:r w:rsidR="000D23A0" w:rsidRPr="00B45277">
              <w:rPr>
                <w:rStyle w:val="Hyperlink"/>
                <w:noProof/>
              </w:rPr>
              <w:t>2.2.3.</w:t>
            </w:r>
            <w:r w:rsidR="000D23A0">
              <w:rPr>
                <w:rFonts w:asciiTheme="minorHAnsi" w:eastAsiaTheme="minorEastAsia" w:hAnsiTheme="minorHAnsi" w:cstheme="minorBidi"/>
                <w:noProof/>
                <w:sz w:val="22"/>
                <w:szCs w:val="22"/>
              </w:rPr>
              <w:tab/>
            </w:r>
            <w:r w:rsidR="000D23A0" w:rsidRPr="00B45277">
              <w:rPr>
                <w:rStyle w:val="Hyperlink"/>
                <w:noProof/>
              </w:rPr>
              <w:t>JavaScript</w:t>
            </w:r>
            <w:r w:rsidR="000D23A0">
              <w:rPr>
                <w:noProof/>
                <w:webHidden/>
              </w:rPr>
              <w:tab/>
            </w:r>
            <w:r w:rsidR="000D23A0">
              <w:rPr>
                <w:noProof/>
                <w:webHidden/>
              </w:rPr>
              <w:fldChar w:fldCharType="begin"/>
            </w:r>
            <w:r w:rsidR="000D23A0">
              <w:rPr>
                <w:noProof/>
                <w:webHidden/>
              </w:rPr>
              <w:instrText xml:space="preserve"> PAGEREF _Toc135957704 \h </w:instrText>
            </w:r>
            <w:r w:rsidR="000D23A0">
              <w:rPr>
                <w:noProof/>
                <w:webHidden/>
              </w:rPr>
            </w:r>
            <w:r w:rsidR="000D23A0">
              <w:rPr>
                <w:noProof/>
                <w:webHidden/>
              </w:rPr>
              <w:fldChar w:fldCharType="separate"/>
            </w:r>
            <w:r w:rsidR="000D23A0">
              <w:rPr>
                <w:noProof/>
                <w:webHidden/>
              </w:rPr>
              <w:t>6</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5" w:history="1">
            <w:r w:rsidR="000D23A0" w:rsidRPr="00B45277">
              <w:rPr>
                <w:rStyle w:val="Hyperlink"/>
                <w:noProof/>
              </w:rPr>
              <w:t>2.2.4.</w:t>
            </w:r>
            <w:r w:rsidR="000D23A0">
              <w:rPr>
                <w:rFonts w:asciiTheme="minorHAnsi" w:eastAsiaTheme="minorEastAsia" w:hAnsiTheme="minorHAnsi" w:cstheme="minorBidi"/>
                <w:noProof/>
                <w:sz w:val="22"/>
                <w:szCs w:val="22"/>
              </w:rPr>
              <w:tab/>
            </w:r>
            <w:r w:rsidR="000D23A0" w:rsidRPr="00B45277">
              <w:rPr>
                <w:rStyle w:val="Hyperlink"/>
                <w:noProof/>
              </w:rPr>
              <w:t>Bootstrap</w:t>
            </w:r>
            <w:r w:rsidR="000D23A0">
              <w:rPr>
                <w:noProof/>
                <w:webHidden/>
              </w:rPr>
              <w:tab/>
            </w:r>
            <w:r w:rsidR="000D23A0">
              <w:rPr>
                <w:noProof/>
                <w:webHidden/>
              </w:rPr>
              <w:fldChar w:fldCharType="begin"/>
            </w:r>
            <w:r w:rsidR="000D23A0">
              <w:rPr>
                <w:noProof/>
                <w:webHidden/>
              </w:rPr>
              <w:instrText xml:space="preserve"> PAGEREF _Toc135957705 \h </w:instrText>
            </w:r>
            <w:r w:rsidR="000D23A0">
              <w:rPr>
                <w:noProof/>
                <w:webHidden/>
              </w:rPr>
            </w:r>
            <w:r w:rsidR="000D23A0">
              <w:rPr>
                <w:noProof/>
                <w:webHidden/>
              </w:rPr>
              <w:fldChar w:fldCharType="separate"/>
            </w:r>
            <w:r w:rsidR="000D23A0">
              <w:rPr>
                <w:noProof/>
                <w:webHidden/>
              </w:rPr>
              <w:t>7</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6" w:history="1">
            <w:r w:rsidR="000D23A0" w:rsidRPr="00B45277">
              <w:rPr>
                <w:rStyle w:val="Hyperlink"/>
                <w:noProof/>
              </w:rPr>
              <w:t>2.2.5.</w:t>
            </w:r>
            <w:r w:rsidR="000D23A0">
              <w:rPr>
                <w:rFonts w:asciiTheme="minorHAnsi" w:eastAsiaTheme="minorEastAsia" w:hAnsiTheme="minorHAnsi" w:cstheme="minorBidi"/>
                <w:noProof/>
                <w:sz w:val="22"/>
                <w:szCs w:val="22"/>
              </w:rPr>
              <w:tab/>
            </w:r>
            <w:r w:rsidR="000D23A0" w:rsidRPr="00B45277">
              <w:rPr>
                <w:rStyle w:val="Hyperlink"/>
                <w:noProof/>
              </w:rPr>
              <w:t>PHP</w:t>
            </w:r>
            <w:r w:rsidR="000D23A0">
              <w:rPr>
                <w:noProof/>
                <w:webHidden/>
              </w:rPr>
              <w:tab/>
            </w:r>
            <w:r w:rsidR="000D23A0">
              <w:rPr>
                <w:noProof/>
                <w:webHidden/>
              </w:rPr>
              <w:fldChar w:fldCharType="begin"/>
            </w:r>
            <w:r w:rsidR="000D23A0">
              <w:rPr>
                <w:noProof/>
                <w:webHidden/>
              </w:rPr>
              <w:instrText xml:space="preserve"> PAGEREF _Toc135957706 \h </w:instrText>
            </w:r>
            <w:r w:rsidR="000D23A0">
              <w:rPr>
                <w:noProof/>
                <w:webHidden/>
              </w:rPr>
            </w:r>
            <w:r w:rsidR="000D23A0">
              <w:rPr>
                <w:noProof/>
                <w:webHidden/>
              </w:rPr>
              <w:fldChar w:fldCharType="separate"/>
            </w:r>
            <w:r w:rsidR="000D23A0">
              <w:rPr>
                <w:noProof/>
                <w:webHidden/>
              </w:rPr>
              <w:t>7</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7" w:history="1">
            <w:r w:rsidR="000D23A0" w:rsidRPr="00B45277">
              <w:rPr>
                <w:rStyle w:val="Hyperlink"/>
                <w:noProof/>
              </w:rPr>
              <w:t>2.2.6.</w:t>
            </w:r>
            <w:r w:rsidR="000D23A0">
              <w:rPr>
                <w:rFonts w:asciiTheme="minorHAnsi" w:eastAsiaTheme="minorEastAsia" w:hAnsiTheme="minorHAnsi" w:cstheme="minorBidi"/>
                <w:noProof/>
                <w:sz w:val="22"/>
                <w:szCs w:val="22"/>
              </w:rPr>
              <w:tab/>
            </w:r>
            <w:r w:rsidR="000D23A0" w:rsidRPr="00B45277">
              <w:rPr>
                <w:rStyle w:val="Hyperlink"/>
                <w:noProof/>
              </w:rPr>
              <w:t>MySQL</w:t>
            </w:r>
            <w:r w:rsidR="000D23A0">
              <w:rPr>
                <w:noProof/>
                <w:webHidden/>
              </w:rPr>
              <w:tab/>
            </w:r>
            <w:r w:rsidR="000D23A0">
              <w:rPr>
                <w:noProof/>
                <w:webHidden/>
              </w:rPr>
              <w:fldChar w:fldCharType="begin"/>
            </w:r>
            <w:r w:rsidR="000D23A0">
              <w:rPr>
                <w:noProof/>
                <w:webHidden/>
              </w:rPr>
              <w:instrText xml:space="preserve"> PAGEREF _Toc135957707 \h </w:instrText>
            </w:r>
            <w:r w:rsidR="000D23A0">
              <w:rPr>
                <w:noProof/>
                <w:webHidden/>
              </w:rPr>
            </w:r>
            <w:r w:rsidR="000D23A0">
              <w:rPr>
                <w:noProof/>
                <w:webHidden/>
              </w:rPr>
              <w:fldChar w:fldCharType="separate"/>
            </w:r>
            <w:r w:rsidR="000D23A0">
              <w:rPr>
                <w:noProof/>
                <w:webHidden/>
              </w:rPr>
              <w:t>7</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08" w:history="1">
            <w:r w:rsidR="000D23A0" w:rsidRPr="00B45277">
              <w:rPr>
                <w:rStyle w:val="Hyperlink"/>
                <w:noProof/>
              </w:rPr>
              <w:t>2.3.</w:t>
            </w:r>
            <w:r w:rsidR="000D23A0">
              <w:rPr>
                <w:rFonts w:asciiTheme="minorHAnsi" w:eastAsiaTheme="minorEastAsia" w:hAnsiTheme="minorHAnsi" w:cstheme="minorBidi"/>
                <w:noProof/>
                <w:sz w:val="22"/>
                <w:szCs w:val="22"/>
              </w:rPr>
              <w:tab/>
            </w:r>
            <w:r w:rsidR="000D23A0" w:rsidRPr="00B45277">
              <w:rPr>
                <w:rStyle w:val="Hyperlink"/>
                <w:noProof/>
              </w:rPr>
              <w:t>Software’s and Technologies Used</w:t>
            </w:r>
            <w:r w:rsidR="000D23A0">
              <w:rPr>
                <w:noProof/>
                <w:webHidden/>
              </w:rPr>
              <w:tab/>
            </w:r>
            <w:r w:rsidR="000D23A0">
              <w:rPr>
                <w:noProof/>
                <w:webHidden/>
              </w:rPr>
              <w:fldChar w:fldCharType="begin"/>
            </w:r>
            <w:r w:rsidR="000D23A0">
              <w:rPr>
                <w:noProof/>
                <w:webHidden/>
              </w:rPr>
              <w:instrText xml:space="preserve"> PAGEREF _Toc135957708 \h </w:instrText>
            </w:r>
            <w:r w:rsidR="000D23A0">
              <w:rPr>
                <w:noProof/>
                <w:webHidden/>
              </w:rPr>
            </w:r>
            <w:r w:rsidR="000D23A0">
              <w:rPr>
                <w:noProof/>
                <w:webHidden/>
              </w:rPr>
              <w:fldChar w:fldCharType="separate"/>
            </w:r>
            <w:r w:rsidR="000D23A0">
              <w:rPr>
                <w:noProof/>
                <w:webHidden/>
              </w:rPr>
              <w:t>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09" w:history="1">
            <w:r w:rsidR="000D23A0" w:rsidRPr="00B45277">
              <w:rPr>
                <w:rStyle w:val="Hyperlink"/>
                <w:noProof/>
              </w:rPr>
              <w:t>2.3.1.</w:t>
            </w:r>
            <w:r w:rsidR="000D23A0">
              <w:rPr>
                <w:rFonts w:asciiTheme="minorHAnsi" w:eastAsiaTheme="minorEastAsia" w:hAnsiTheme="minorHAnsi" w:cstheme="minorBidi"/>
                <w:noProof/>
                <w:sz w:val="22"/>
                <w:szCs w:val="22"/>
              </w:rPr>
              <w:tab/>
            </w:r>
            <w:r w:rsidR="000D23A0" w:rsidRPr="00B45277">
              <w:rPr>
                <w:rStyle w:val="Hyperlink"/>
                <w:noProof/>
              </w:rPr>
              <w:t>XAMPP</w:t>
            </w:r>
            <w:r w:rsidR="000D23A0">
              <w:rPr>
                <w:noProof/>
                <w:webHidden/>
              </w:rPr>
              <w:tab/>
            </w:r>
            <w:r w:rsidR="000D23A0">
              <w:rPr>
                <w:noProof/>
                <w:webHidden/>
              </w:rPr>
              <w:fldChar w:fldCharType="begin"/>
            </w:r>
            <w:r w:rsidR="000D23A0">
              <w:rPr>
                <w:noProof/>
                <w:webHidden/>
              </w:rPr>
              <w:instrText xml:space="preserve"> PAGEREF _Toc135957709 \h </w:instrText>
            </w:r>
            <w:r w:rsidR="000D23A0">
              <w:rPr>
                <w:noProof/>
                <w:webHidden/>
              </w:rPr>
            </w:r>
            <w:r w:rsidR="000D23A0">
              <w:rPr>
                <w:noProof/>
                <w:webHidden/>
              </w:rPr>
              <w:fldChar w:fldCharType="separate"/>
            </w:r>
            <w:r w:rsidR="000D23A0">
              <w:rPr>
                <w:noProof/>
                <w:webHidden/>
              </w:rPr>
              <w:t>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10" w:history="1">
            <w:r w:rsidR="000D23A0" w:rsidRPr="00B45277">
              <w:rPr>
                <w:rStyle w:val="Hyperlink"/>
                <w:noProof/>
              </w:rPr>
              <w:t>2.3.2.</w:t>
            </w:r>
            <w:r w:rsidR="000D23A0">
              <w:rPr>
                <w:rFonts w:asciiTheme="minorHAnsi" w:eastAsiaTheme="minorEastAsia" w:hAnsiTheme="minorHAnsi" w:cstheme="minorBidi"/>
                <w:noProof/>
                <w:sz w:val="22"/>
                <w:szCs w:val="22"/>
              </w:rPr>
              <w:tab/>
            </w:r>
            <w:r w:rsidR="000D23A0" w:rsidRPr="00B45277">
              <w:rPr>
                <w:rStyle w:val="Hyperlink"/>
                <w:noProof/>
              </w:rPr>
              <w:t>Visual Studio</w:t>
            </w:r>
            <w:r w:rsidR="000D23A0">
              <w:rPr>
                <w:noProof/>
                <w:webHidden/>
              </w:rPr>
              <w:tab/>
            </w:r>
            <w:r w:rsidR="000D23A0">
              <w:rPr>
                <w:noProof/>
                <w:webHidden/>
              </w:rPr>
              <w:fldChar w:fldCharType="begin"/>
            </w:r>
            <w:r w:rsidR="000D23A0">
              <w:rPr>
                <w:noProof/>
                <w:webHidden/>
              </w:rPr>
              <w:instrText xml:space="preserve"> PAGEREF _Toc135957710 \h </w:instrText>
            </w:r>
            <w:r w:rsidR="000D23A0">
              <w:rPr>
                <w:noProof/>
                <w:webHidden/>
              </w:rPr>
            </w:r>
            <w:r w:rsidR="000D23A0">
              <w:rPr>
                <w:noProof/>
                <w:webHidden/>
              </w:rPr>
              <w:fldChar w:fldCharType="separate"/>
            </w:r>
            <w:r w:rsidR="000D23A0">
              <w:rPr>
                <w:noProof/>
                <w:webHidden/>
              </w:rPr>
              <w:t>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11" w:history="1">
            <w:r w:rsidR="000D23A0" w:rsidRPr="00B45277">
              <w:rPr>
                <w:rStyle w:val="Hyperlink"/>
                <w:noProof/>
              </w:rPr>
              <w:t>2.3.3.</w:t>
            </w:r>
            <w:r w:rsidR="000D23A0">
              <w:rPr>
                <w:rFonts w:asciiTheme="minorHAnsi" w:eastAsiaTheme="minorEastAsia" w:hAnsiTheme="minorHAnsi" w:cstheme="minorBidi"/>
                <w:noProof/>
                <w:sz w:val="22"/>
                <w:szCs w:val="22"/>
              </w:rPr>
              <w:tab/>
            </w:r>
            <w:r w:rsidR="000D23A0" w:rsidRPr="00B45277">
              <w:rPr>
                <w:rStyle w:val="Hyperlink"/>
                <w:noProof/>
              </w:rPr>
              <w:t>Apache</w:t>
            </w:r>
            <w:r w:rsidR="000D23A0">
              <w:rPr>
                <w:noProof/>
                <w:webHidden/>
              </w:rPr>
              <w:tab/>
            </w:r>
            <w:r w:rsidR="000D23A0">
              <w:rPr>
                <w:noProof/>
                <w:webHidden/>
              </w:rPr>
              <w:fldChar w:fldCharType="begin"/>
            </w:r>
            <w:r w:rsidR="000D23A0">
              <w:rPr>
                <w:noProof/>
                <w:webHidden/>
              </w:rPr>
              <w:instrText xml:space="preserve"> PAGEREF _Toc135957711 \h </w:instrText>
            </w:r>
            <w:r w:rsidR="000D23A0">
              <w:rPr>
                <w:noProof/>
                <w:webHidden/>
              </w:rPr>
            </w:r>
            <w:r w:rsidR="000D23A0">
              <w:rPr>
                <w:noProof/>
                <w:webHidden/>
              </w:rPr>
              <w:fldChar w:fldCharType="separate"/>
            </w:r>
            <w:r w:rsidR="000D23A0">
              <w:rPr>
                <w:noProof/>
                <w:webHidden/>
              </w:rPr>
              <w:t>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12" w:history="1">
            <w:r w:rsidR="000D23A0" w:rsidRPr="00B45277">
              <w:rPr>
                <w:rStyle w:val="Hyperlink"/>
                <w:noProof/>
              </w:rPr>
              <w:t>2.3.4.</w:t>
            </w:r>
            <w:r w:rsidR="000D23A0">
              <w:rPr>
                <w:rFonts w:asciiTheme="minorHAnsi" w:eastAsiaTheme="minorEastAsia" w:hAnsiTheme="minorHAnsi" w:cstheme="minorBidi"/>
                <w:noProof/>
                <w:sz w:val="22"/>
                <w:szCs w:val="22"/>
              </w:rPr>
              <w:tab/>
            </w:r>
            <w:r w:rsidR="000D23A0" w:rsidRPr="00B45277">
              <w:rPr>
                <w:rStyle w:val="Hyperlink"/>
                <w:noProof/>
              </w:rPr>
              <w:t>Github</w:t>
            </w:r>
            <w:r w:rsidR="000D23A0">
              <w:rPr>
                <w:noProof/>
                <w:webHidden/>
              </w:rPr>
              <w:tab/>
            </w:r>
            <w:r w:rsidR="000D23A0">
              <w:rPr>
                <w:noProof/>
                <w:webHidden/>
              </w:rPr>
              <w:fldChar w:fldCharType="begin"/>
            </w:r>
            <w:r w:rsidR="000D23A0">
              <w:rPr>
                <w:noProof/>
                <w:webHidden/>
              </w:rPr>
              <w:instrText xml:space="preserve"> PAGEREF _Toc135957712 \h </w:instrText>
            </w:r>
            <w:r w:rsidR="000D23A0">
              <w:rPr>
                <w:noProof/>
                <w:webHidden/>
              </w:rPr>
            </w:r>
            <w:r w:rsidR="000D23A0">
              <w:rPr>
                <w:noProof/>
                <w:webHidden/>
              </w:rPr>
              <w:fldChar w:fldCharType="separate"/>
            </w:r>
            <w:r w:rsidR="000D23A0">
              <w:rPr>
                <w:noProof/>
                <w:webHidden/>
              </w:rPr>
              <w:t>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13" w:history="1">
            <w:r w:rsidR="000D23A0" w:rsidRPr="00B45277">
              <w:rPr>
                <w:rStyle w:val="Hyperlink"/>
                <w:noProof/>
              </w:rPr>
              <w:t>2.3.5.</w:t>
            </w:r>
            <w:r w:rsidR="000D23A0">
              <w:rPr>
                <w:rFonts w:asciiTheme="minorHAnsi" w:eastAsiaTheme="minorEastAsia" w:hAnsiTheme="minorHAnsi" w:cstheme="minorBidi"/>
                <w:noProof/>
                <w:sz w:val="22"/>
                <w:szCs w:val="22"/>
              </w:rPr>
              <w:tab/>
            </w:r>
            <w:r w:rsidR="000D23A0" w:rsidRPr="00B45277">
              <w:rPr>
                <w:rStyle w:val="Hyperlink"/>
                <w:noProof/>
              </w:rPr>
              <w:t>phpMyAdmin</w:t>
            </w:r>
            <w:r w:rsidR="000D23A0">
              <w:rPr>
                <w:noProof/>
                <w:webHidden/>
              </w:rPr>
              <w:tab/>
            </w:r>
            <w:r w:rsidR="000D23A0">
              <w:rPr>
                <w:noProof/>
                <w:webHidden/>
              </w:rPr>
              <w:fldChar w:fldCharType="begin"/>
            </w:r>
            <w:r w:rsidR="000D23A0">
              <w:rPr>
                <w:noProof/>
                <w:webHidden/>
              </w:rPr>
              <w:instrText xml:space="preserve"> PAGEREF _Toc135957713 \h </w:instrText>
            </w:r>
            <w:r w:rsidR="000D23A0">
              <w:rPr>
                <w:noProof/>
                <w:webHidden/>
              </w:rPr>
            </w:r>
            <w:r w:rsidR="000D23A0">
              <w:rPr>
                <w:noProof/>
                <w:webHidden/>
              </w:rPr>
              <w:fldChar w:fldCharType="separate"/>
            </w:r>
            <w:r w:rsidR="000D23A0">
              <w:rPr>
                <w:noProof/>
                <w:webHidden/>
              </w:rPr>
              <w:t>10</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14" w:history="1">
            <w:r w:rsidR="000D23A0" w:rsidRPr="00B45277">
              <w:rPr>
                <w:rStyle w:val="Hyperlink"/>
                <w:noProof/>
              </w:rPr>
              <w:t>2.3.6.</w:t>
            </w:r>
            <w:r w:rsidR="000D23A0">
              <w:rPr>
                <w:rFonts w:asciiTheme="minorHAnsi" w:eastAsiaTheme="minorEastAsia" w:hAnsiTheme="minorHAnsi" w:cstheme="minorBidi"/>
                <w:noProof/>
                <w:sz w:val="22"/>
                <w:szCs w:val="22"/>
              </w:rPr>
              <w:tab/>
            </w:r>
            <w:r w:rsidR="000D23A0" w:rsidRPr="00B45277">
              <w:rPr>
                <w:rStyle w:val="Hyperlink"/>
                <w:noProof/>
              </w:rPr>
              <w:t>000WebHost</w:t>
            </w:r>
            <w:r w:rsidR="000D23A0">
              <w:rPr>
                <w:noProof/>
                <w:webHidden/>
              </w:rPr>
              <w:tab/>
            </w:r>
            <w:r w:rsidR="000D23A0">
              <w:rPr>
                <w:noProof/>
                <w:webHidden/>
              </w:rPr>
              <w:fldChar w:fldCharType="begin"/>
            </w:r>
            <w:r w:rsidR="000D23A0">
              <w:rPr>
                <w:noProof/>
                <w:webHidden/>
              </w:rPr>
              <w:instrText xml:space="preserve"> PAGEREF _Toc135957714 \h </w:instrText>
            </w:r>
            <w:r w:rsidR="000D23A0">
              <w:rPr>
                <w:noProof/>
                <w:webHidden/>
              </w:rPr>
            </w:r>
            <w:r w:rsidR="000D23A0">
              <w:rPr>
                <w:noProof/>
                <w:webHidden/>
              </w:rPr>
              <w:fldChar w:fldCharType="separate"/>
            </w:r>
            <w:r w:rsidR="000D23A0">
              <w:rPr>
                <w:noProof/>
                <w:webHidden/>
              </w:rPr>
              <w:t>10</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715" w:history="1">
            <w:r w:rsidR="000D23A0" w:rsidRPr="00B45277">
              <w:rPr>
                <w:rStyle w:val="Hyperlink"/>
                <w:noProof/>
              </w:rPr>
              <w:t>Chapter</w:t>
            </w:r>
            <w:r w:rsidR="000D23A0" w:rsidRPr="00B45277">
              <w:rPr>
                <w:rStyle w:val="Hyperlink"/>
                <w:noProof/>
                <w:spacing w:val="-2"/>
              </w:rPr>
              <w:t xml:space="preserve"> </w:t>
            </w:r>
            <w:r w:rsidR="000D23A0" w:rsidRPr="00B45277">
              <w:rPr>
                <w:rStyle w:val="Hyperlink"/>
                <w:noProof/>
              </w:rPr>
              <w:t>3:</w:t>
            </w:r>
            <w:r w:rsidR="000D23A0" w:rsidRPr="00B45277">
              <w:rPr>
                <w:rStyle w:val="Hyperlink"/>
                <w:noProof/>
                <w:spacing w:val="-1"/>
              </w:rPr>
              <w:t xml:space="preserve"> </w:t>
            </w:r>
            <w:r w:rsidR="000D23A0" w:rsidRPr="00B45277">
              <w:rPr>
                <w:rStyle w:val="Hyperlink"/>
                <w:noProof/>
              </w:rPr>
              <w:t>Software</w:t>
            </w:r>
            <w:r w:rsidR="000D23A0" w:rsidRPr="00B45277">
              <w:rPr>
                <w:rStyle w:val="Hyperlink"/>
                <w:noProof/>
                <w:spacing w:val="-2"/>
              </w:rPr>
              <w:t xml:space="preserve"> </w:t>
            </w:r>
            <w:r w:rsidR="000D23A0" w:rsidRPr="00B45277">
              <w:rPr>
                <w:rStyle w:val="Hyperlink"/>
                <w:noProof/>
              </w:rPr>
              <w:t>Design &amp; Architecture</w:t>
            </w:r>
            <w:r w:rsidR="000D23A0">
              <w:rPr>
                <w:noProof/>
                <w:webHidden/>
              </w:rPr>
              <w:tab/>
            </w:r>
            <w:r w:rsidR="000D23A0">
              <w:rPr>
                <w:noProof/>
                <w:webHidden/>
              </w:rPr>
              <w:fldChar w:fldCharType="begin"/>
            </w:r>
            <w:r w:rsidR="000D23A0">
              <w:rPr>
                <w:noProof/>
                <w:webHidden/>
              </w:rPr>
              <w:instrText xml:space="preserve"> PAGEREF _Toc135957715 \h </w:instrText>
            </w:r>
            <w:r w:rsidR="000D23A0">
              <w:rPr>
                <w:noProof/>
                <w:webHidden/>
              </w:rPr>
            </w:r>
            <w:r w:rsidR="000D23A0">
              <w:rPr>
                <w:noProof/>
                <w:webHidden/>
              </w:rPr>
              <w:fldChar w:fldCharType="separate"/>
            </w:r>
            <w:r w:rsidR="000D23A0">
              <w:rPr>
                <w:noProof/>
                <w:webHidden/>
              </w:rPr>
              <w:t>11</w:t>
            </w:r>
            <w:r w:rsidR="000D23A0">
              <w:rPr>
                <w:noProof/>
                <w:webHidden/>
              </w:rPr>
              <w:fldChar w:fldCharType="end"/>
            </w:r>
          </w:hyperlink>
        </w:p>
        <w:p w:rsidR="000D23A0" w:rsidRDefault="00D602A0">
          <w:pPr>
            <w:pStyle w:val="TOC2"/>
            <w:tabs>
              <w:tab w:val="right" w:leader="dot" w:pos="9430"/>
            </w:tabs>
            <w:rPr>
              <w:rFonts w:asciiTheme="minorHAnsi" w:eastAsiaTheme="minorEastAsia" w:hAnsiTheme="minorHAnsi" w:cstheme="minorBidi"/>
              <w:noProof/>
              <w:sz w:val="22"/>
              <w:szCs w:val="22"/>
            </w:rPr>
          </w:pPr>
          <w:hyperlink w:anchor="_Toc135957716" w:history="1">
            <w:r w:rsidR="000D23A0" w:rsidRPr="00B45277">
              <w:rPr>
                <w:rStyle w:val="Hyperlink"/>
                <w:noProof/>
              </w:rPr>
              <w:t>3.1.</w:t>
            </w:r>
            <w:r w:rsidR="000D23A0" w:rsidRPr="00B45277">
              <w:rPr>
                <w:rStyle w:val="Hyperlink"/>
                <w:noProof/>
                <w:spacing w:val="-3"/>
              </w:rPr>
              <w:t xml:space="preserve"> </w:t>
            </w:r>
            <w:r w:rsidR="000D23A0" w:rsidRPr="00B45277">
              <w:rPr>
                <w:rStyle w:val="Hyperlink"/>
                <w:noProof/>
              </w:rPr>
              <w:t>System Overview</w:t>
            </w:r>
            <w:r w:rsidR="000D23A0">
              <w:rPr>
                <w:noProof/>
                <w:webHidden/>
              </w:rPr>
              <w:tab/>
            </w:r>
            <w:r w:rsidR="000D23A0">
              <w:rPr>
                <w:noProof/>
                <w:webHidden/>
              </w:rPr>
              <w:fldChar w:fldCharType="begin"/>
            </w:r>
            <w:r w:rsidR="000D23A0">
              <w:rPr>
                <w:noProof/>
                <w:webHidden/>
              </w:rPr>
              <w:instrText xml:space="preserve"> PAGEREF _Toc135957716 \h </w:instrText>
            </w:r>
            <w:r w:rsidR="000D23A0">
              <w:rPr>
                <w:noProof/>
                <w:webHidden/>
              </w:rPr>
            </w:r>
            <w:r w:rsidR="000D23A0">
              <w:rPr>
                <w:noProof/>
                <w:webHidden/>
              </w:rPr>
              <w:fldChar w:fldCharType="separate"/>
            </w:r>
            <w:r w:rsidR="000D23A0">
              <w:rPr>
                <w:noProof/>
                <w:webHidden/>
              </w:rPr>
              <w:t>11</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17" w:history="1">
            <w:r w:rsidR="000D23A0" w:rsidRPr="00B45277">
              <w:rPr>
                <w:rStyle w:val="Hyperlink"/>
                <w:noProof/>
              </w:rPr>
              <w:t>3.2</w:t>
            </w:r>
            <w:r w:rsidR="000D23A0">
              <w:rPr>
                <w:rFonts w:asciiTheme="minorHAnsi" w:eastAsiaTheme="minorEastAsia" w:hAnsiTheme="minorHAnsi" w:cstheme="minorBidi"/>
                <w:noProof/>
                <w:sz w:val="22"/>
                <w:szCs w:val="22"/>
              </w:rPr>
              <w:tab/>
            </w:r>
            <w:r w:rsidR="000D23A0" w:rsidRPr="00B45277">
              <w:rPr>
                <w:rStyle w:val="Hyperlink"/>
                <w:noProof/>
              </w:rPr>
              <w:t>Functional Requirements</w:t>
            </w:r>
            <w:r w:rsidR="000D23A0">
              <w:rPr>
                <w:noProof/>
                <w:webHidden/>
              </w:rPr>
              <w:tab/>
            </w:r>
            <w:r w:rsidR="000D23A0">
              <w:rPr>
                <w:noProof/>
                <w:webHidden/>
              </w:rPr>
              <w:fldChar w:fldCharType="begin"/>
            </w:r>
            <w:r w:rsidR="000D23A0">
              <w:rPr>
                <w:noProof/>
                <w:webHidden/>
              </w:rPr>
              <w:instrText xml:space="preserve"> PAGEREF _Toc135957717 \h </w:instrText>
            </w:r>
            <w:r w:rsidR="000D23A0">
              <w:rPr>
                <w:noProof/>
                <w:webHidden/>
              </w:rPr>
            </w:r>
            <w:r w:rsidR="000D23A0">
              <w:rPr>
                <w:noProof/>
                <w:webHidden/>
              </w:rPr>
              <w:fldChar w:fldCharType="separate"/>
            </w:r>
            <w:r w:rsidR="000D23A0">
              <w:rPr>
                <w:noProof/>
                <w:webHidden/>
              </w:rPr>
              <w:t>11</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18" w:history="1">
            <w:r w:rsidR="000D23A0" w:rsidRPr="00B45277">
              <w:rPr>
                <w:rStyle w:val="Hyperlink"/>
                <w:noProof/>
              </w:rPr>
              <w:t>3.2.1. Users / Applicant</w:t>
            </w:r>
            <w:r w:rsidR="000D23A0">
              <w:rPr>
                <w:noProof/>
                <w:webHidden/>
              </w:rPr>
              <w:tab/>
            </w:r>
            <w:r w:rsidR="000D23A0">
              <w:rPr>
                <w:noProof/>
                <w:webHidden/>
              </w:rPr>
              <w:fldChar w:fldCharType="begin"/>
            </w:r>
            <w:r w:rsidR="000D23A0">
              <w:rPr>
                <w:noProof/>
                <w:webHidden/>
              </w:rPr>
              <w:instrText xml:space="preserve"> PAGEREF _Toc135957718 \h </w:instrText>
            </w:r>
            <w:r w:rsidR="000D23A0">
              <w:rPr>
                <w:noProof/>
                <w:webHidden/>
              </w:rPr>
            </w:r>
            <w:r w:rsidR="000D23A0">
              <w:rPr>
                <w:noProof/>
                <w:webHidden/>
              </w:rPr>
              <w:fldChar w:fldCharType="separate"/>
            </w:r>
            <w:r w:rsidR="000D23A0">
              <w:rPr>
                <w:noProof/>
                <w:webHidden/>
              </w:rPr>
              <w:t>11</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19" w:history="1">
            <w:r w:rsidR="000D23A0" w:rsidRPr="00B45277">
              <w:rPr>
                <w:rStyle w:val="Hyperlink"/>
                <w:noProof/>
              </w:rPr>
              <w:t>3.2.2. Employers</w:t>
            </w:r>
            <w:r w:rsidR="000D23A0">
              <w:rPr>
                <w:noProof/>
                <w:webHidden/>
              </w:rPr>
              <w:tab/>
            </w:r>
            <w:r w:rsidR="000D23A0">
              <w:rPr>
                <w:noProof/>
                <w:webHidden/>
              </w:rPr>
              <w:fldChar w:fldCharType="begin"/>
            </w:r>
            <w:r w:rsidR="000D23A0">
              <w:rPr>
                <w:noProof/>
                <w:webHidden/>
              </w:rPr>
              <w:instrText xml:space="preserve"> PAGEREF _Toc135957719 \h </w:instrText>
            </w:r>
            <w:r w:rsidR="000D23A0">
              <w:rPr>
                <w:noProof/>
                <w:webHidden/>
              </w:rPr>
            </w:r>
            <w:r w:rsidR="000D23A0">
              <w:rPr>
                <w:noProof/>
                <w:webHidden/>
              </w:rPr>
              <w:fldChar w:fldCharType="separate"/>
            </w:r>
            <w:r w:rsidR="000D23A0">
              <w:rPr>
                <w:noProof/>
                <w:webHidden/>
              </w:rPr>
              <w:t>11</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20" w:history="1">
            <w:r w:rsidR="000D23A0" w:rsidRPr="00B45277">
              <w:rPr>
                <w:rStyle w:val="Hyperlink"/>
                <w:noProof/>
              </w:rPr>
              <w:t>3.3</w:t>
            </w:r>
            <w:r w:rsidR="000D23A0">
              <w:rPr>
                <w:rFonts w:asciiTheme="minorHAnsi" w:eastAsiaTheme="minorEastAsia" w:hAnsiTheme="minorHAnsi" w:cstheme="minorBidi"/>
                <w:noProof/>
                <w:sz w:val="22"/>
                <w:szCs w:val="22"/>
              </w:rPr>
              <w:tab/>
            </w:r>
            <w:r w:rsidR="000D23A0" w:rsidRPr="00B45277">
              <w:rPr>
                <w:rStyle w:val="Hyperlink"/>
                <w:noProof/>
              </w:rPr>
              <w:t>Non Functional Requirements</w:t>
            </w:r>
            <w:r w:rsidR="000D23A0">
              <w:rPr>
                <w:noProof/>
                <w:webHidden/>
              </w:rPr>
              <w:tab/>
            </w:r>
            <w:r w:rsidR="000D23A0">
              <w:rPr>
                <w:noProof/>
                <w:webHidden/>
              </w:rPr>
              <w:fldChar w:fldCharType="begin"/>
            </w:r>
            <w:r w:rsidR="000D23A0">
              <w:rPr>
                <w:noProof/>
                <w:webHidden/>
              </w:rPr>
              <w:instrText xml:space="preserve"> PAGEREF _Toc135957720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3"/>
            <w:tabs>
              <w:tab w:val="left" w:pos="1101"/>
              <w:tab w:val="right" w:leader="dot" w:pos="9430"/>
            </w:tabs>
            <w:rPr>
              <w:rFonts w:asciiTheme="minorHAnsi" w:eastAsiaTheme="minorEastAsia" w:hAnsiTheme="minorHAnsi" w:cstheme="minorBidi"/>
              <w:noProof/>
              <w:sz w:val="22"/>
              <w:szCs w:val="22"/>
            </w:rPr>
          </w:pPr>
          <w:hyperlink w:anchor="_Toc135957721" w:history="1">
            <w:r w:rsidR="000D23A0" w:rsidRPr="00B45277">
              <w:rPr>
                <w:rStyle w:val="Hyperlink"/>
                <w:noProof/>
              </w:rPr>
              <w:t>1.</w:t>
            </w:r>
            <w:r w:rsidR="000D23A0">
              <w:rPr>
                <w:rFonts w:asciiTheme="minorHAnsi" w:eastAsiaTheme="minorEastAsia" w:hAnsiTheme="minorHAnsi" w:cstheme="minorBidi"/>
                <w:noProof/>
                <w:sz w:val="22"/>
                <w:szCs w:val="22"/>
              </w:rPr>
              <w:tab/>
            </w:r>
            <w:r w:rsidR="000D23A0" w:rsidRPr="00B45277">
              <w:rPr>
                <w:rStyle w:val="Hyperlink"/>
                <w:noProof/>
              </w:rPr>
              <w:t>Security</w:t>
            </w:r>
            <w:r w:rsidR="000D23A0">
              <w:rPr>
                <w:noProof/>
                <w:webHidden/>
              </w:rPr>
              <w:tab/>
            </w:r>
            <w:r w:rsidR="000D23A0">
              <w:rPr>
                <w:noProof/>
                <w:webHidden/>
              </w:rPr>
              <w:fldChar w:fldCharType="begin"/>
            </w:r>
            <w:r w:rsidR="000D23A0">
              <w:rPr>
                <w:noProof/>
                <w:webHidden/>
              </w:rPr>
              <w:instrText xml:space="preserve"> PAGEREF _Toc135957721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2" w:history="1">
            <w:r w:rsidR="000D23A0" w:rsidRPr="00B45277">
              <w:rPr>
                <w:rStyle w:val="Hyperlink"/>
                <w:noProof/>
              </w:rPr>
              <w:t>2. Availability</w:t>
            </w:r>
            <w:r w:rsidR="000D23A0">
              <w:rPr>
                <w:noProof/>
                <w:webHidden/>
              </w:rPr>
              <w:tab/>
            </w:r>
            <w:r w:rsidR="000D23A0">
              <w:rPr>
                <w:noProof/>
                <w:webHidden/>
              </w:rPr>
              <w:fldChar w:fldCharType="begin"/>
            </w:r>
            <w:r w:rsidR="000D23A0">
              <w:rPr>
                <w:noProof/>
                <w:webHidden/>
              </w:rPr>
              <w:instrText xml:space="preserve"> PAGEREF _Toc135957722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3" w:history="1">
            <w:r w:rsidR="000D23A0" w:rsidRPr="00B45277">
              <w:rPr>
                <w:rStyle w:val="Hyperlink"/>
                <w:noProof/>
              </w:rPr>
              <w:t>3. Scalability</w:t>
            </w:r>
            <w:r w:rsidR="000D23A0">
              <w:rPr>
                <w:noProof/>
                <w:webHidden/>
              </w:rPr>
              <w:tab/>
            </w:r>
            <w:r w:rsidR="000D23A0">
              <w:rPr>
                <w:noProof/>
                <w:webHidden/>
              </w:rPr>
              <w:fldChar w:fldCharType="begin"/>
            </w:r>
            <w:r w:rsidR="000D23A0">
              <w:rPr>
                <w:noProof/>
                <w:webHidden/>
              </w:rPr>
              <w:instrText xml:space="preserve"> PAGEREF _Toc135957723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4" w:history="1">
            <w:r w:rsidR="000D23A0" w:rsidRPr="00B45277">
              <w:rPr>
                <w:rStyle w:val="Hyperlink"/>
                <w:noProof/>
              </w:rPr>
              <w:t>4. Performance</w:t>
            </w:r>
            <w:r w:rsidR="000D23A0">
              <w:rPr>
                <w:noProof/>
                <w:webHidden/>
              </w:rPr>
              <w:tab/>
            </w:r>
            <w:r w:rsidR="000D23A0">
              <w:rPr>
                <w:noProof/>
                <w:webHidden/>
              </w:rPr>
              <w:fldChar w:fldCharType="begin"/>
            </w:r>
            <w:r w:rsidR="000D23A0">
              <w:rPr>
                <w:noProof/>
                <w:webHidden/>
              </w:rPr>
              <w:instrText xml:space="preserve"> PAGEREF _Toc135957724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5" w:history="1">
            <w:r w:rsidR="000D23A0" w:rsidRPr="00B45277">
              <w:rPr>
                <w:rStyle w:val="Hyperlink"/>
                <w:noProof/>
              </w:rPr>
              <w:t>5. Usability</w:t>
            </w:r>
            <w:r w:rsidR="000D23A0">
              <w:rPr>
                <w:noProof/>
                <w:webHidden/>
              </w:rPr>
              <w:tab/>
            </w:r>
            <w:r w:rsidR="000D23A0">
              <w:rPr>
                <w:noProof/>
                <w:webHidden/>
              </w:rPr>
              <w:fldChar w:fldCharType="begin"/>
            </w:r>
            <w:r w:rsidR="000D23A0">
              <w:rPr>
                <w:noProof/>
                <w:webHidden/>
              </w:rPr>
              <w:instrText xml:space="preserve"> PAGEREF _Toc135957725 \h </w:instrText>
            </w:r>
            <w:r w:rsidR="000D23A0">
              <w:rPr>
                <w:noProof/>
                <w:webHidden/>
              </w:rPr>
            </w:r>
            <w:r w:rsidR="000D23A0">
              <w:rPr>
                <w:noProof/>
                <w:webHidden/>
              </w:rPr>
              <w:fldChar w:fldCharType="separate"/>
            </w:r>
            <w:r w:rsidR="000D23A0">
              <w:rPr>
                <w:noProof/>
                <w:webHidden/>
              </w:rPr>
              <w:t>1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26" w:history="1">
            <w:r w:rsidR="000D23A0" w:rsidRPr="00B45277">
              <w:rPr>
                <w:rStyle w:val="Hyperlink"/>
                <w:noProof/>
              </w:rPr>
              <w:t>3.4</w:t>
            </w:r>
            <w:r w:rsidR="000D23A0">
              <w:rPr>
                <w:rFonts w:asciiTheme="minorHAnsi" w:eastAsiaTheme="minorEastAsia" w:hAnsiTheme="minorHAnsi" w:cstheme="minorBidi"/>
                <w:noProof/>
                <w:sz w:val="22"/>
                <w:szCs w:val="22"/>
              </w:rPr>
              <w:tab/>
            </w:r>
            <w:r w:rsidR="000D23A0" w:rsidRPr="00B45277">
              <w:rPr>
                <w:rStyle w:val="Hyperlink"/>
                <w:noProof/>
              </w:rPr>
              <w:t>System Architecture</w:t>
            </w:r>
            <w:r w:rsidR="000D23A0">
              <w:rPr>
                <w:noProof/>
                <w:webHidden/>
              </w:rPr>
              <w:tab/>
            </w:r>
            <w:r w:rsidR="000D23A0">
              <w:rPr>
                <w:noProof/>
                <w:webHidden/>
              </w:rPr>
              <w:fldChar w:fldCharType="begin"/>
            </w:r>
            <w:r w:rsidR="000D23A0">
              <w:rPr>
                <w:noProof/>
                <w:webHidden/>
              </w:rPr>
              <w:instrText xml:space="preserve"> PAGEREF _Toc135957726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7" w:history="1">
            <w:r w:rsidR="000D23A0" w:rsidRPr="00B45277">
              <w:rPr>
                <w:rStyle w:val="Hyperlink"/>
                <w:noProof/>
              </w:rPr>
              <w:t>3.4.1. Client-Side Elements</w:t>
            </w:r>
            <w:r w:rsidR="000D23A0">
              <w:rPr>
                <w:noProof/>
                <w:webHidden/>
              </w:rPr>
              <w:tab/>
            </w:r>
            <w:r w:rsidR="000D23A0">
              <w:rPr>
                <w:noProof/>
                <w:webHidden/>
              </w:rPr>
              <w:fldChar w:fldCharType="begin"/>
            </w:r>
            <w:r w:rsidR="000D23A0">
              <w:rPr>
                <w:noProof/>
                <w:webHidden/>
              </w:rPr>
              <w:instrText xml:space="preserve"> PAGEREF _Toc135957727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8" w:history="1">
            <w:r w:rsidR="000D23A0" w:rsidRPr="00B45277">
              <w:rPr>
                <w:rStyle w:val="Hyperlink"/>
                <w:noProof/>
              </w:rPr>
              <w:t>3.4.2.  Components for the server</w:t>
            </w:r>
            <w:r w:rsidR="000D23A0">
              <w:rPr>
                <w:noProof/>
                <w:webHidden/>
              </w:rPr>
              <w:tab/>
            </w:r>
            <w:r w:rsidR="000D23A0">
              <w:rPr>
                <w:noProof/>
                <w:webHidden/>
              </w:rPr>
              <w:fldChar w:fldCharType="begin"/>
            </w:r>
            <w:r w:rsidR="000D23A0">
              <w:rPr>
                <w:noProof/>
                <w:webHidden/>
              </w:rPr>
              <w:instrText xml:space="preserve"> PAGEREF _Toc135957728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29" w:history="1">
            <w:r w:rsidR="000D23A0" w:rsidRPr="00B45277">
              <w:rPr>
                <w:rStyle w:val="Hyperlink"/>
                <w:noProof/>
              </w:rPr>
              <w:t>3.4.3. Infrastructure Elements</w:t>
            </w:r>
            <w:r w:rsidR="000D23A0">
              <w:rPr>
                <w:noProof/>
                <w:webHidden/>
              </w:rPr>
              <w:tab/>
            </w:r>
            <w:r w:rsidR="000D23A0">
              <w:rPr>
                <w:noProof/>
                <w:webHidden/>
              </w:rPr>
              <w:fldChar w:fldCharType="begin"/>
            </w:r>
            <w:r w:rsidR="000D23A0">
              <w:rPr>
                <w:noProof/>
                <w:webHidden/>
              </w:rPr>
              <w:instrText xml:space="preserve"> PAGEREF _Toc135957729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0" w:history="1">
            <w:r w:rsidR="000D23A0" w:rsidRPr="00B45277">
              <w:rPr>
                <w:rStyle w:val="Hyperlink"/>
                <w:noProof/>
              </w:rPr>
              <w:t>3.4.4. Application Layer</w:t>
            </w:r>
            <w:r w:rsidR="000D23A0">
              <w:rPr>
                <w:noProof/>
                <w:webHidden/>
              </w:rPr>
              <w:tab/>
            </w:r>
            <w:r w:rsidR="000D23A0">
              <w:rPr>
                <w:noProof/>
                <w:webHidden/>
              </w:rPr>
              <w:fldChar w:fldCharType="begin"/>
            </w:r>
            <w:r w:rsidR="000D23A0">
              <w:rPr>
                <w:noProof/>
                <w:webHidden/>
              </w:rPr>
              <w:instrText xml:space="preserve"> PAGEREF _Toc135957730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1" w:history="1">
            <w:r w:rsidR="000D23A0" w:rsidRPr="00B45277">
              <w:rPr>
                <w:rStyle w:val="Hyperlink"/>
                <w:noProof/>
              </w:rPr>
              <w:t>3.4.5. Database Layer</w:t>
            </w:r>
            <w:r w:rsidR="000D23A0">
              <w:rPr>
                <w:noProof/>
                <w:webHidden/>
              </w:rPr>
              <w:tab/>
            </w:r>
            <w:r w:rsidR="000D23A0">
              <w:rPr>
                <w:noProof/>
                <w:webHidden/>
              </w:rPr>
              <w:fldChar w:fldCharType="begin"/>
            </w:r>
            <w:r w:rsidR="000D23A0">
              <w:rPr>
                <w:noProof/>
                <w:webHidden/>
              </w:rPr>
              <w:instrText xml:space="preserve"> PAGEREF _Toc135957731 \h </w:instrText>
            </w:r>
            <w:r w:rsidR="000D23A0">
              <w:rPr>
                <w:noProof/>
                <w:webHidden/>
              </w:rPr>
            </w:r>
            <w:r w:rsidR="000D23A0">
              <w:rPr>
                <w:noProof/>
                <w:webHidden/>
              </w:rPr>
              <w:fldChar w:fldCharType="separate"/>
            </w:r>
            <w:r w:rsidR="000D23A0">
              <w:rPr>
                <w:noProof/>
                <w:webHidden/>
              </w:rPr>
              <w:t>13</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32" w:history="1">
            <w:r w:rsidR="000D23A0" w:rsidRPr="00B45277">
              <w:rPr>
                <w:rStyle w:val="Hyperlink"/>
                <w:noProof/>
              </w:rPr>
              <w:t>3.5.</w:t>
            </w:r>
            <w:r w:rsidR="000D23A0">
              <w:rPr>
                <w:rFonts w:asciiTheme="minorHAnsi" w:eastAsiaTheme="minorEastAsia" w:hAnsiTheme="minorHAnsi" w:cstheme="minorBidi"/>
                <w:noProof/>
                <w:sz w:val="22"/>
                <w:szCs w:val="22"/>
              </w:rPr>
              <w:tab/>
            </w:r>
            <w:r w:rsidR="000D23A0" w:rsidRPr="00B45277">
              <w:rPr>
                <w:rStyle w:val="Hyperlink"/>
                <w:noProof/>
              </w:rPr>
              <w:t>Database Design</w:t>
            </w:r>
            <w:r w:rsidR="000D23A0">
              <w:rPr>
                <w:noProof/>
                <w:webHidden/>
              </w:rPr>
              <w:tab/>
            </w:r>
            <w:r w:rsidR="000D23A0">
              <w:rPr>
                <w:noProof/>
                <w:webHidden/>
              </w:rPr>
              <w:fldChar w:fldCharType="begin"/>
            </w:r>
            <w:r w:rsidR="000D23A0">
              <w:rPr>
                <w:noProof/>
                <w:webHidden/>
              </w:rPr>
              <w:instrText xml:space="preserve"> PAGEREF _Toc135957732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3" w:history="1">
            <w:r w:rsidR="000D23A0" w:rsidRPr="00B45277">
              <w:rPr>
                <w:rStyle w:val="Hyperlink"/>
                <w:noProof/>
              </w:rPr>
              <w:t>3.5.1. Data Storage</w:t>
            </w:r>
            <w:r w:rsidR="000D23A0">
              <w:rPr>
                <w:noProof/>
                <w:webHidden/>
              </w:rPr>
              <w:tab/>
            </w:r>
            <w:r w:rsidR="000D23A0">
              <w:rPr>
                <w:noProof/>
                <w:webHidden/>
              </w:rPr>
              <w:fldChar w:fldCharType="begin"/>
            </w:r>
            <w:r w:rsidR="000D23A0">
              <w:rPr>
                <w:noProof/>
                <w:webHidden/>
              </w:rPr>
              <w:instrText xml:space="preserve"> PAGEREF _Toc135957733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4" w:history="1">
            <w:r w:rsidR="000D23A0" w:rsidRPr="00B45277">
              <w:rPr>
                <w:rStyle w:val="Hyperlink"/>
                <w:noProof/>
              </w:rPr>
              <w:t>3.5.2. Data Security</w:t>
            </w:r>
            <w:r w:rsidR="000D23A0">
              <w:rPr>
                <w:noProof/>
                <w:webHidden/>
              </w:rPr>
              <w:tab/>
            </w:r>
            <w:r w:rsidR="000D23A0">
              <w:rPr>
                <w:noProof/>
                <w:webHidden/>
              </w:rPr>
              <w:fldChar w:fldCharType="begin"/>
            </w:r>
            <w:r w:rsidR="000D23A0">
              <w:rPr>
                <w:noProof/>
                <w:webHidden/>
              </w:rPr>
              <w:instrText xml:space="preserve"> PAGEREF _Toc135957734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5" w:history="1">
            <w:r w:rsidR="000D23A0" w:rsidRPr="00B45277">
              <w:rPr>
                <w:rStyle w:val="Hyperlink"/>
                <w:noProof/>
              </w:rPr>
              <w:t>3.5.3. Data Organization</w:t>
            </w:r>
            <w:r w:rsidR="000D23A0">
              <w:rPr>
                <w:noProof/>
                <w:webHidden/>
              </w:rPr>
              <w:tab/>
            </w:r>
            <w:r w:rsidR="000D23A0">
              <w:rPr>
                <w:noProof/>
                <w:webHidden/>
              </w:rPr>
              <w:fldChar w:fldCharType="begin"/>
            </w:r>
            <w:r w:rsidR="000D23A0">
              <w:rPr>
                <w:noProof/>
                <w:webHidden/>
              </w:rPr>
              <w:instrText xml:space="preserve"> PAGEREF _Toc135957735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6" w:history="1">
            <w:r w:rsidR="000D23A0" w:rsidRPr="00B45277">
              <w:rPr>
                <w:rStyle w:val="Hyperlink"/>
                <w:noProof/>
              </w:rPr>
              <w:t>3.5.4. Data Scalability</w:t>
            </w:r>
            <w:r w:rsidR="000D23A0">
              <w:rPr>
                <w:noProof/>
                <w:webHidden/>
              </w:rPr>
              <w:tab/>
            </w:r>
            <w:r w:rsidR="000D23A0">
              <w:rPr>
                <w:noProof/>
                <w:webHidden/>
              </w:rPr>
              <w:fldChar w:fldCharType="begin"/>
            </w:r>
            <w:r w:rsidR="000D23A0">
              <w:rPr>
                <w:noProof/>
                <w:webHidden/>
              </w:rPr>
              <w:instrText xml:space="preserve"> PAGEREF _Toc135957736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37" w:history="1">
            <w:r w:rsidR="000D23A0" w:rsidRPr="00B45277">
              <w:rPr>
                <w:rStyle w:val="Hyperlink"/>
                <w:noProof/>
              </w:rPr>
              <w:t>3.5.5. Data Persistence</w:t>
            </w:r>
            <w:r w:rsidR="000D23A0">
              <w:rPr>
                <w:noProof/>
                <w:webHidden/>
              </w:rPr>
              <w:tab/>
            </w:r>
            <w:r w:rsidR="000D23A0">
              <w:rPr>
                <w:noProof/>
                <w:webHidden/>
              </w:rPr>
              <w:fldChar w:fldCharType="begin"/>
            </w:r>
            <w:r w:rsidR="000D23A0">
              <w:rPr>
                <w:noProof/>
                <w:webHidden/>
              </w:rPr>
              <w:instrText xml:space="preserve"> PAGEREF _Toc135957737 \h </w:instrText>
            </w:r>
            <w:r w:rsidR="000D23A0">
              <w:rPr>
                <w:noProof/>
                <w:webHidden/>
              </w:rPr>
            </w:r>
            <w:r w:rsidR="000D23A0">
              <w:rPr>
                <w:noProof/>
                <w:webHidden/>
              </w:rPr>
              <w:fldChar w:fldCharType="separate"/>
            </w:r>
            <w:r w:rsidR="000D23A0">
              <w:rPr>
                <w:noProof/>
                <w:webHidden/>
              </w:rPr>
              <w:t>14</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38" w:history="1">
            <w:r w:rsidR="000D23A0" w:rsidRPr="00B45277">
              <w:rPr>
                <w:rStyle w:val="Hyperlink"/>
                <w:noProof/>
              </w:rPr>
              <w:t>3.6.</w:t>
            </w:r>
            <w:r w:rsidR="000D23A0">
              <w:rPr>
                <w:rFonts w:asciiTheme="minorHAnsi" w:eastAsiaTheme="minorEastAsia" w:hAnsiTheme="minorHAnsi" w:cstheme="minorBidi"/>
                <w:noProof/>
                <w:sz w:val="22"/>
                <w:szCs w:val="22"/>
              </w:rPr>
              <w:tab/>
            </w:r>
            <w:r w:rsidR="000D23A0" w:rsidRPr="00B45277">
              <w:rPr>
                <w:rStyle w:val="Hyperlink"/>
                <w:noProof/>
              </w:rPr>
              <w:t>Scope</w:t>
            </w:r>
            <w:r w:rsidR="000D23A0">
              <w:rPr>
                <w:noProof/>
                <w:webHidden/>
              </w:rPr>
              <w:tab/>
            </w:r>
            <w:r w:rsidR="000D23A0">
              <w:rPr>
                <w:noProof/>
                <w:webHidden/>
              </w:rPr>
              <w:fldChar w:fldCharType="begin"/>
            </w:r>
            <w:r w:rsidR="000D23A0">
              <w:rPr>
                <w:noProof/>
                <w:webHidden/>
              </w:rPr>
              <w:instrText xml:space="preserve"> PAGEREF _Toc135957738 \h </w:instrText>
            </w:r>
            <w:r w:rsidR="000D23A0">
              <w:rPr>
                <w:noProof/>
                <w:webHidden/>
              </w:rPr>
            </w:r>
            <w:r w:rsidR="000D23A0">
              <w:rPr>
                <w:noProof/>
                <w:webHidden/>
              </w:rPr>
              <w:fldChar w:fldCharType="separate"/>
            </w:r>
            <w:r w:rsidR="000D23A0">
              <w:rPr>
                <w:noProof/>
                <w:webHidden/>
              </w:rPr>
              <w:t>1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39" w:history="1">
            <w:r w:rsidR="000D23A0" w:rsidRPr="00B45277">
              <w:rPr>
                <w:rStyle w:val="Hyperlink"/>
                <w:noProof/>
              </w:rPr>
              <w:t>3.6.1.</w:t>
            </w:r>
            <w:r w:rsidR="000D23A0">
              <w:rPr>
                <w:rFonts w:asciiTheme="minorHAnsi" w:eastAsiaTheme="minorEastAsia" w:hAnsiTheme="minorHAnsi" w:cstheme="minorBidi"/>
                <w:noProof/>
                <w:sz w:val="22"/>
                <w:szCs w:val="22"/>
              </w:rPr>
              <w:tab/>
            </w:r>
            <w:r w:rsidR="000D23A0" w:rsidRPr="00B45277">
              <w:rPr>
                <w:rStyle w:val="Hyperlink"/>
                <w:noProof/>
              </w:rPr>
              <w:t>Features Falling Within Scope</w:t>
            </w:r>
            <w:r w:rsidR="000D23A0">
              <w:rPr>
                <w:noProof/>
                <w:webHidden/>
              </w:rPr>
              <w:tab/>
            </w:r>
            <w:r w:rsidR="000D23A0">
              <w:rPr>
                <w:noProof/>
                <w:webHidden/>
              </w:rPr>
              <w:fldChar w:fldCharType="begin"/>
            </w:r>
            <w:r w:rsidR="000D23A0">
              <w:rPr>
                <w:noProof/>
                <w:webHidden/>
              </w:rPr>
              <w:instrText xml:space="preserve"> PAGEREF _Toc135957739 \h </w:instrText>
            </w:r>
            <w:r w:rsidR="000D23A0">
              <w:rPr>
                <w:noProof/>
                <w:webHidden/>
              </w:rPr>
            </w:r>
            <w:r w:rsidR="000D23A0">
              <w:rPr>
                <w:noProof/>
                <w:webHidden/>
              </w:rPr>
              <w:fldChar w:fldCharType="separate"/>
            </w:r>
            <w:r w:rsidR="000D23A0">
              <w:rPr>
                <w:noProof/>
                <w:webHidden/>
              </w:rPr>
              <w:t>1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0" w:history="1">
            <w:r w:rsidR="000D23A0" w:rsidRPr="00B45277">
              <w:rPr>
                <w:rStyle w:val="Hyperlink"/>
                <w:noProof/>
              </w:rPr>
              <w:t>3.6.2.</w:t>
            </w:r>
            <w:r w:rsidR="000D23A0">
              <w:rPr>
                <w:rFonts w:asciiTheme="minorHAnsi" w:eastAsiaTheme="minorEastAsia" w:hAnsiTheme="minorHAnsi" w:cstheme="minorBidi"/>
                <w:noProof/>
                <w:sz w:val="22"/>
                <w:szCs w:val="22"/>
              </w:rPr>
              <w:tab/>
            </w:r>
            <w:r w:rsidR="000D23A0" w:rsidRPr="00B45277">
              <w:rPr>
                <w:rStyle w:val="Hyperlink"/>
                <w:noProof/>
              </w:rPr>
              <w:t>Scope in Real World Use</w:t>
            </w:r>
            <w:r w:rsidR="000D23A0">
              <w:rPr>
                <w:noProof/>
                <w:webHidden/>
              </w:rPr>
              <w:tab/>
            </w:r>
            <w:r w:rsidR="000D23A0">
              <w:rPr>
                <w:noProof/>
                <w:webHidden/>
              </w:rPr>
              <w:fldChar w:fldCharType="begin"/>
            </w:r>
            <w:r w:rsidR="000D23A0">
              <w:rPr>
                <w:noProof/>
                <w:webHidden/>
              </w:rPr>
              <w:instrText xml:space="preserve"> PAGEREF _Toc135957740 \h </w:instrText>
            </w:r>
            <w:r w:rsidR="000D23A0">
              <w:rPr>
                <w:noProof/>
                <w:webHidden/>
              </w:rPr>
            </w:r>
            <w:r w:rsidR="000D23A0">
              <w:rPr>
                <w:noProof/>
                <w:webHidden/>
              </w:rPr>
              <w:fldChar w:fldCharType="separate"/>
            </w:r>
            <w:r w:rsidR="000D23A0">
              <w:rPr>
                <w:noProof/>
                <w:webHidden/>
              </w:rPr>
              <w:t>16</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741" w:history="1">
            <w:r w:rsidR="000D23A0" w:rsidRPr="00B45277">
              <w:rPr>
                <w:rStyle w:val="Hyperlink"/>
                <w:noProof/>
              </w:rPr>
              <w:t>Chapter 4: Implementation</w:t>
            </w:r>
            <w:r w:rsidR="000D23A0">
              <w:rPr>
                <w:noProof/>
                <w:webHidden/>
              </w:rPr>
              <w:tab/>
            </w:r>
            <w:r w:rsidR="000D23A0">
              <w:rPr>
                <w:noProof/>
                <w:webHidden/>
              </w:rPr>
              <w:fldChar w:fldCharType="begin"/>
            </w:r>
            <w:r w:rsidR="000D23A0">
              <w:rPr>
                <w:noProof/>
                <w:webHidden/>
              </w:rPr>
              <w:instrText xml:space="preserve"> PAGEREF _Toc135957741 \h </w:instrText>
            </w:r>
            <w:r w:rsidR="000D23A0">
              <w:rPr>
                <w:noProof/>
                <w:webHidden/>
              </w:rPr>
            </w:r>
            <w:r w:rsidR="000D23A0">
              <w:rPr>
                <w:noProof/>
                <w:webHidden/>
              </w:rPr>
              <w:fldChar w:fldCharType="separate"/>
            </w:r>
            <w:r w:rsidR="000D23A0">
              <w:rPr>
                <w:noProof/>
                <w:webHidden/>
              </w:rPr>
              <w:t>17</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42" w:history="1">
            <w:r w:rsidR="000D23A0" w:rsidRPr="00B45277">
              <w:rPr>
                <w:rStyle w:val="Hyperlink"/>
                <w:noProof/>
              </w:rPr>
              <w:t>4.1.</w:t>
            </w:r>
            <w:r w:rsidR="000D23A0">
              <w:rPr>
                <w:rFonts w:asciiTheme="minorHAnsi" w:eastAsiaTheme="minorEastAsia" w:hAnsiTheme="minorHAnsi" w:cstheme="minorBidi"/>
                <w:noProof/>
                <w:sz w:val="22"/>
                <w:szCs w:val="22"/>
              </w:rPr>
              <w:tab/>
            </w:r>
            <w:r w:rsidR="000D23A0" w:rsidRPr="00B45277">
              <w:rPr>
                <w:rStyle w:val="Hyperlink"/>
                <w:noProof/>
              </w:rPr>
              <w:t>Technology &amp; Tools Used</w:t>
            </w:r>
            <w:r w:rsidR="000D23A0">
              <w:rPr>
                <w:noProof/>
                <w:webHidden/>
              </w:rPr>
              <w:tab/>
            </w:r>
            <w:r w:rsidR="000D23A0">
              <w:rPr>
                <w:noProof/>
                <w:webHidden/>
              </w:rPr>
              <w:fldChar w:fldCharType="begin"/>
            </w:r>
            <w:r w:rsidR="000D23A0">
              <w:rPr>
                <w:noProof/>
                <w:webHidden/>
              </w:rPr>
              <w:instrText xml:space="preserve"> PAGEREF _Toc135957742 \h </w:instrText>
            </w:r>
            <w:r w:rsidR="000D23A0">
              <w:rPr>
                <w:noProof/>
                <w:webHidden/>
              </w:rPr>
            </w:r>
            <w:r w:rsidR="000D23A0">
              <w:rPr>
                <w:noProof/>
                <w:webHidden/>
              </w:rPr>
              <w:fldChar w:fldCharType="separate"/>
            </w:r>
            <w:r w:rsidR="000D23A0">
              <w:rPr>
                <w:noProof/>
                <w:webHidden/>
              </w:rPr>
              <w:t>17</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43" w:history="1">
            <w:r w:rsidR="000D23A0" w:rsidRPr="00B45277">
              <w:rPr>
                <w:rStyle w:val="Hyperlink"/>
                <w:noProof/>
              </w:rPr>
              <w:t>4.2.</w:t>
            </w:r>
            <w:r w:rsidR="000D23A0">
              <w:rPr>
                <w:rFonts w:asciiTheme="minorHAnsi" w:eastAsiaTheme="minorEastAsia" w:hAnsiTheme="minorHAnsi" w:cstheme="minorBidi"/>
                <w:noProof/>
                <w:sz w:val="22"/>
                <w:szCs w:val="22"/>
              </w:rPr>
              <w:tab/>
            </w:r>
            <w:r w:rsidR="000D23A0" w:rsidRPr="00B45277">
              <w:rPr>
                <w:rStyle w:val="Hyperlink"/>
                <w:noProof/>
              </w:rPr>
              <w:t>Front End Development</w:t>
            </w:r>
            <w:r w:rsidR="000D23A0">
              <w:rPr>
                <w:noProof/>
                <w:webHidden/>
              </w:rPr>
              <w:tab/>
            </w:r>
            <w:r w:rsidR="000D23A0">
              <w:rPr>
                <w:noProof/>
                <w:webHidden/>
              </w:rPr>
              <w:fldChar w:fldCharType="begin"/>
            </w:r>
            <w:r w:rsidR="000D23A0">
              <w:rPr>
                <w:noProof/>
                <w:webHidden/>
              </w:rPr>
              <w:instrText xml:space="preserve"> PAGEREF _Toc135957743 \h </w:instrText>
            </w:r>
            <w:r w:rsidR="000D23A0">
              <w:rPr>
                <w:noProof/>
                <w:webHidden/>
              </w:rPr>
            </w:r>
            <w:r w:rsidR="000D23A0">
              <w:rPr>
                <w:noProof/>
                <w:webHidden/>
              </w:rPr>
              <w:fldChar w:fldCharType="separate"/>
            </w:r>
            <w:r w:rsidR="000D23A0">
              <w:rPr>
                <w:noProof/>
                <w:webHidden/>
              </w:rPr>
              <w:t>17</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4" w:history="1">
            <w:r w:rsidR="000D23A0" w:rsidRPr="00B45277">
              <w:rPr>
                <w:rStyle w:val="Hyperlink"/>
                <w:noProof/>
              </w:rPr>
              <w:t>4.2.1.</w:t>
            </w:r>
            <w:r w:rsidR="000D23A0">
              <w:rPr>
                <w:rFonts w:asciiTheme="minorHAnsi" w:eastAsiaTheme="minorEastAsia" w:hAnsiTheme="minorHAnsi" w:cstheme="minorBidi"/>
                <w:noProof/>
                <w:sz w:val="22"/>
                <w:szCs w:val="22"/>
              </w:rPr>
              <w:tab/>
            </w:r>
            <w:r w:rsidR="000D23A0" w:rsidRPr="00B45277">
              <w:rPr>
                <w:rStyle w:val="Hyperlink"/>
                <w:noProof/>
              </w:rPr>
              <w:t>Home Page</w:t>
            </w:r>
            <w:r w:rsidR="000D23A0">
              <w:rPr>
                <w:noProof/>
                <w:webHidden/>
              </w:rPr>
              <w:tab/>
            </w:r>
            <w:r w:rsidR="000D23A0">
              <w:rPr>
                <w:noProof/>
                <w:webHidden/>
              </w:rPr>
              <w:fldChar w:fldCharType="begin"/>
            </w:r>
            <w:r w:rsidR="000D23A0">
              <w:rPr>
                <w:noProof/>
                <w:webHidden/>
              </w:rPr>
              <w:instrText xml:space="preserve"> PAGEREF _Toc135957744 \h </w:instrText>
            </w:r>
            <w:r w:rsidR="000D23A0">
              <w:rPr>
                <w:noProof/>
                <w:webHidden/>
              </w:rPr>
            </w:r>
            <w:r w:rsidR="000D23A0">
              <w:rPr>
                <w:noProof/>
                <w:webHidden/>
              </w:rPr>
              <w:fldChar w:fldCharType="separate"/>
            </w:r>
            <w:r w:rsidR="000D23A0">
              <w:rPr>
                <w:noProof/>
                <w:webHidden/>
              </w:rPr>
              <w:t>17</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5" w:history="1">
            <w:r w:rsidR="000D23A0" w:rsidRPr="00B45277">
              <w:rPr>
                <w:rStyle w:val="Hyperlink"/>
                <w:noProof/>
              </w:rPr>
              <w:t>4.2.2.</w:t>
            </w:r>
            <w:r w:rsidR="000D23A0">
              <w:rPr>
                <w:rFonts w:asciiTheme="minorHAnsi" w:eastAsiaTheme="minorEastAsia" w:hAnsiTheme="minorHAnsi" w:cstheme="minorBidi"/>
                <w:noProof/>
                <w:sz w:val="22"/>
                <w:szCs w:val="22"/>
              </w:rPr>
              <w:tab/>
            </w:r>
            <w:r w:rsidR="000D23A0" w:rsidRPr="00B45277">
              <w:rPr>
                <w:rStyle w:val="Hyperlink"/>
                <w:noProof/>
              </w:rPr>
              <w:t>Job Posting Page</w:t>
            </w:r>
            <w:r w:rsidR="000D23A0">
              <w:rPr>
                <w:noProof/>
                <w:webHidden/>
              </w:rPr>
              <w:tab/>
            </w:r>
            <w:r w:rsidR="000D23A0">
              <w:rPr>
                <w:noProof/>
                <w:webHidden/>
              </w:rPr>
              <w:fldChar w:fldCharType="begin"/>
            </w:r>
            <w:r w:rsidR="000D23A0">
              <w:rPr>
                <w:noProof/>
                <w:webHidden/>
              </w:rPr>
              <w:instrText xml:space="preserve"> PAGEREF _Toc135957745 \h </w:instrText>
            </w:r>
            <w:r w:rsidR="000D23A0">
              <w:rPr>
                <w:noProof/>
                <w:webHidden/>
              </w:rPr>
            </w:r>
            <w:r w:rsidR="000D23A0">
              <w:rPr>
                <w:noProof/>
                <w:webHidden/>
              </w:rPr>
              <w:fldChar w:fldCharType="separate"/>
            </w:r>
            <w:r w:rsidR="000D23A0">
              <w:rPr>
                <w:noProof/>
                <w:webHidden/>
              </w:rPr>
              <w:t>1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6" w:history="1">
            <w:r w:rsidR="000D23A0" w:rsidRPr="00B45277">
              <w:rPr>
                <w:rStyle w:val="Hyperlink"/>
                <w:noProof/>
              </w:rPr>
              <w:t>4.2.3.</w:t>
            </w:r>
            <w:r w:rsidR="000D23A0">
              <w:rPr>
                <w:rFonts w:asciiTheme="minorHAnsi" w:eastAsiaTheme="minorEastAsia" w:hAnsiTheme="minorHAnsi" w:cstheme="minorBidi"/>
                <w:noProof/>
                <w:sz w:val="22"/>
                <w:szCs w:val="22"/>
              </w:rPr>
              <w:tab/>
            </w:r>
            <w:r w:rsidR="000D23A0" w:rsidRPr="00B45277">
              <w:rPr>
                <w:rStyle w:val="Hyperlink"/>
                <w:noProof/>
              </w:rPr>
              <w:t>Login Page</w:t>
            </w:r>
            <w:r w:rsidR="000D23A0">
              <w:rPr>
                <w:noProof/>
                <w:webHidden/>
              </w:rPr>
              <w:tab/>
            </w:r>
            <w:r w:rsidR="000D23A0">
              <w:rPr>
                <w:noProof/>
                <w:webHidden/>
              </w:rPr>
              <w:fldChar w:fldCharType="begin"/>
            </w:r>
            <w:r w:rsidR="000D23A0">
              <w:rPr>
                <w:noProof/>
                <w:webHidden/>
              </w:rPr>
              <w:instrText xml:space="preserve"> PAGEREF _Toc135957746 \h </w:instrText>
            </w:r>
            <w:r w:rsidR="000D23A0">
              <w:rPr>
                <w:noProof/>
                <w:webHidden/>
              </w:rPr>
            </w:r>
            <w:r w:rsidR="000D23A0">
              <w:rPr>
                <w:noProof/>
                <w:webHidden/>
              </w:rPr>
              <w:fldChar w:fldCharType="separate"/>
            </w:r>
            <w:r w:rsidR="000D23A0">
              <w:rPr>
                <w:noProof/>
                <w:webHidden/>
              </w:rPr>
              <w:t>20</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7" w:history="1">
            <w:r w:rsidR="000D23A0" w:rsidRPr="00B45277">
              <w:rPr>
                <w:rStyle w:val="Hyperlink"/>
                <w:noProof/>
              </w:rPr>
              <w:t>4.2.4.</w:t>
            </w:r>
            <w:r w:rsidR="000D23A0">
              <w:rPr>
                <w:rFonts w:asciiTheme="minorHAnsi" w:eastAsiaTheme="minorEastAsia" w:hAnsiTheme="minorHAnsi" w:cstheme="minorBidi"/>
                <w:noProof/>
                <w:sz w:val="22"/>
                <w:szCs w:val="22"/>
              </w:rPr>
              <w:tab/>
            </w:r>
            <w:r w:rsidR="000D23A0" w:rsidRPr="00B45277">
              <w:rPr>
                <w:rStyle w:val="Hyperlink"/>
                <w:noProof/>
              </w:rPr>
              <w:t>Applicant Login Page</w:t>
            </w:r>
            <w:r w:rsidR="000D23A0">
              <w:rPr>
                <w:noProof/>
                <w:webHidden/>
              </w:rPr>
              <w:tab/>
            </w:r>
            <w:r w:rsidR="000D23A0">
              <w:rPr>
                <w:noProof/>
                <w:webHidden/>
              </w:rPr>
              <w:fldChar w:fldCharType="begin"/>
            </w:r>
            <w:r w:rsidR="000D23A0">
              <w:rPr>
                <w:noProof/>
                <w:webHidden/>
              </w:rPr>
              <w:instrText xml:space="preserve"> PAGEREF _Toc135957747 \h </w:instrText>
            </w:r>
            <w:r w:rsidR="000D23A0">
              <w:rPr>
                <w:noProof/>
                <w:webHidden/>
              </w:rPr>
            </w:r>
            <w:r w:rsidR="000D23A0">
              <w:rPr>
                <w:noProof/>
                <w:webHidden/>
              </w:rPr>
              <w:fldChar w:fldCharType="separate"/>
            </w:r>
            <w:r w:rsidR="000D23A0">
              <w:rPr>
                <w:noProof/>
                <w:webHidden/>
              </w:rPr>
              <w:t>21</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8" w:history="1">
            <w:r w:rsidR="000D23A0" w:rsidRPr="00B45277">
              <w:rPr>
                <w:rStyle w:val="Hyperlink"/>
                <w:noProof/>
              </w:rPr>
              <w:t>4.2.5.</w:t>
            </w:r>
            <w:r w:rsidR="000D23A0">
              <w:rPr>
                <w:rFonts w:asciiTheme="minorHAnsi" w:eastAsiaTheme="minorEastAsia" w:hAnsiTheme="minorHAnsi" w:cstheme="minorBidi"/>
                <w:noProof/>
                <w:sz w:val="22"/>
                <w:szCs w:val="22"/>
              </w:rPr>
              <w:tab/>
            </w:r>
            <w:r w:rsidR="000D23A0" w:rsidRPr="00B45277">
              <w:rPr>
                <w:rStyle w:val="Hyperlink"/>
                <w:noProof/>
              </w:rPr>
              <w:t>Employer Login Page</w:t>
            </w:r>
            <w:r w:rsidR="000D23A0">
              <w:rPr>
                <w:noProof/>
                <w:webHidden/>
              </w:rPr>
              <w:tab/>
            </w:r>
            <w:r w:rsidR="000D23A0">
              <w:rPr>
                <w:noProof/>
                <w:webHidden/>
              </w:rPr>
              <w:fldChar w:fldCharType="begin"/>
            </w:r>
            <w:r w:rsidR="000D23A0">
              <w:rPr>
                <w:noProof/>
                <w:webHidden/>
              </w:rPr>
              <w:instrText xml:space="preserve"> PAGEREF _Toc135957748 \h </w:instrText>
            </w:r>
            <w:r w:rsidR="000D23A0">
              <w:rPr>
                <w:noProof/>
                <w:webHidden/>
              </w:rPr>
            </w:r>
            <w:r w:rsidR="000D23A0">
              <w:rPr>
                <w:noProof/>
                <w:webHidden/>
              </w:rPr>
              <w:fldChar w:fldCharType="separate"/>
            </w:r>
            <w:r w:rsidR="000D23A0">
              <w:rPr>
                <w:noProof/>
                <w:webHidden/>
              </w:rPr>
              <w:t>22</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49" w:history="1">
            <w:r w:rsidR="000D23A0" w:rsidRPr="00B45277">
              <w:rPr>
                <w:rStyle w:val="Hyperlink"/>
                <w:noProof/>
              </w:rPr>
              <w:t>4.2.6.</w:t>
            </w:r>
            <w:r w:rsidR="000D23A0">
              <w:rPr>
                <w:rFonts w:asciiTheme="minorHAnsi" w:eastAsiaTheme="minorEastAsia" w:hAnsiTheme="minorHAnsi" w:cstheme="minorBidi"/>
                <w:noProof/>
                <w:sz w:val="22"/>
                <w:szCs w:val="22"/>
              </w:rPr>
              <w:tab/>
            </w:r>
            <w:r w:rsidR="000D23A0" w:rsidRPr="00B45277">
              <w:rPr>
                <w:rStyle w:val="Hyperlink"/>
                <w:noProof/>
              </w:rPr>
              <w:t>Sign Up Page</w:t>
            </w:r>
            <w:r w:rsidR="000D23A0">
              <w:rPr>
                <w:noProof/>
                <w:webHidden/>
              </w:rPr>
              <w:tab/>
            </w:r>
            <w:r w:rsidR="000D23A0">
              <w:rPr>
                <w:noProof/>
                <w:webHidden/>
              </w:rPr>
              <w:fldChar w:fldCharType="begin"/>
            </w:r>
            <w:r w:rsidR="000D23A0">
              <w:rPr>
                <w:noProof/>
                <w:webHidden/>
              </w:rPr>
              <w:instrText xml:space="preserve"> PAGEREF _Toc135957749 \h </w:instrText>
            </w:r>
            <w:r w:rsidR="000D23A0">
              <w:rPr>
                <w:noProof/>
                <w:webHidden/>
              </w:rPr>
            </w:r>
            <w:r w:rsidR="000D23A0">
              <w:rPr>
                <w:noProof/>
                <w:webHidden/>
              </w:rPr>
              <w:fldChar w:fldCharType="separate"/>
            </w:r>
            <w:r w:rsidR="000D23A0">
              <w:rPr>
                <w:noProof/>
                <w:webHidden/>
              </w:rPr>
              <w:t>23</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50" w:history="1">
            <w:r w:rsidR="000D23A0" w:rsidRPr="00B45277">
              <w:rPr>
                <w:rStyle w:val="Hyperlink"/>
                <w:noProof/>
              </w:rPr>
              <w:t>4.2.7.</w:t>
            </w:r>
            <w:r w:rsidR="000D23A0">
              <w:rPr>
                <w:rFonts w:asciiTheme="minorHAnsi" w:eastAsiaTheme="minorEastAsia" w:hAnsiTheme="minorHAnsi" w:cstheme="minorBidi"/>
                <w:noProof/>
                <w:sz w:val="22"/>
                <w:szCs w:val="22"/>
              </w:rPr>
              <w:tab/>
            </w:r>
            <w:r w:rsidR="000D23A0" w:rsidRPr="00B45277">
              <w:rPr>
                <w:rStyle w:val="Hyperlink"/>
                <w:noProof/>
              </w:rPr>
              <w:t>Applicant Registration Page</w:t>
            </w:r>
            <w:r w:rsidR="000D23A0">
              <w:rPr>
                <w:noProof/>
                <w:webHidden/>
              </w:rPr>
              <w:tab/>
            </w:r>
            <w:r w:rsidR="000D23A0">
              <w:rPr>
                <w:noProof/>
                <w:webHidden/>
              </w:rPr>
              <w:fldChar w:fldCharType="begin"/>
            </w:r>
            <w:r w:rsidR="000D23A0">
              <w:rPr>
                <w:noProof/>
                <w:webHidden/>
              </w:rPr>
              <w:instrText xml:space="preserve"> PAGEREF _Toc135957750 \h </w:instrText>
            </w:r>
            <w:r w:rsidR="000D23A0">
              <w:rPr>
                <w:noProof/>
                <w:webHidden/>
              </w:rPr>
            </w:r>
            <w:r w:rsidR="000D23A0">
              <w:rPr>
                <w:noProof/>
                <w:webHidden/>
              </w:rPr>
              <w:fldChar w:fldCharType="separate"/>
            </w:r>
            <w:r w:rsidR="000D23A0">
              <w:rPr>
                <w:noProof/>
                <w:webHidden/>
              </w:rPr>
              <w:t>24</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51" w:history="1">
            <w:r w:rsidR="000D23A0" w:rsidRPr="00B45277">
              <w:rPr>
                <w:rStyle w:val="Hyperlink"/>
                <w:noProof/>
              </w:rPr>
              <w:t>4.2.8.</w:t>
            </w:r>
            <w:r w:rsidR="000D23A0">
              <w:rPr>
                <w:rFonts w:asciiTheme="minorHAnsi" w:eastAsiaTheme="minorEastAsia" w:hAnsiTheme="minorHAnsi" w:cstheme="minorBidi"/>
                <w:noProof/>
                <w:sz w:val="22"/>
                <w:szCs w:val="22"/>
              </w:rPr>
              <w:tab/>
            </w:r>
            <w:r w:rsidR="000D23A0" w:rsidRPr="00B45277">
              <w:rPr>
                <w:rStyle w:val="Hyperlink"/>
                <w:noProof/>
              </w:rPr>
              <w:t>Employer Registration Page</w:t>
            </w:r>
            <w:r w:rsidR="000D23A0">
              <w:rPr>
                <w:noProof/>
                <w:webHidden/>
              </w:rPr>
              <w:tab/>
            </w:r>
            <w:r w:rsidR="000D23A0">
              <w:rPr>
                <w:noProof/>
                <w:webHidden/>
              </w:rPr>
              <w:fldChar w:fldCharType="begin"/>
            </w:r>
            <w:r w:rsidR="000D23A0">
              <w:rPr>
                <w:noProof/>
                <w:webHidden/>
              </w:rPr>
              <w:instrText xml:space="preserve"> PAGEREF _Toc135957751 \h </w:instrText>
            </w:r>
            <w:r w:rsidR="000D23A0">
              <w:rPr>
                <w:noProof/>
                <w:webHidden/>
              </w:rPr>
            </w:r>
            <w:r w:rsidR="000D23A0">
              <w:rPr>
                <w:noProof/>
                <w:webHidden/>
              </w:rPr>
              <w:fldChar w:fldCharType="separate"/>
            </w:r>
            <w:r w:rsidR="000D23A0">
              <w:rPr>
                <w:noProof/>
                <w:webHidden/>
              </w:rPr>
              <w:t>2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52" w:history="1">
            <w:r w:rsidR="000D23A0" w:rsidRPr="00B45277">
              <w:rPr>
                <w:rStyle w:val="Hyperlink"/>
                <w:noProof/>
              </w:rPr>
              <w:t>4.2.9.</w:t>
            </w:r>
            <w:r w:rsidR="000D23A0">
              <w:rPr>
                <w:rFonts w:asciiTheme="minorHAnsi" w:eastAsiaTheme="minorEastAsia" w:hAnsiTheme="minorHAnsi" w:cstheme="minorBidi"/>
                <w:noProof/>
                <w:sz w:val="22"/>
                <w:szCs w:val="22"/>
              </w:rPr>
              <w:tab/>
            </w:r>
            <w:r w:rsidR="000D23A0" w:rsidRPr="00B45277">
              <w:rPr>
                <w:rStyle w:val="Hyperlink"/>
                <w:noProof/>
              </w:rPr>
              <w:t>Applicant Dashboard – Edit Profile</w:t>
            </w:r>
            <w:r w:rsidR="000D23A0">
              <w:rPr>
                <w:noProof/>
                <w:webHidden/>
              </w:rPr>
              <w:tab/>
            </w:r>
            <w:r w:rsidR="000D23A0">
              <w:rPr>
                <w:noProof/>
                <w:webHidden/>
              </w:rPr>
              <w:fldChar w:fldCharType="begin"/>
            </w:r>
            <w:r w:rsidR="000D23A0">
              <w:rPr>
                <w:noProof/>
                <w:webHidden/>
              </w:rPr>
              <w:instrText xml:space="preserve"> PAGEREF _Toc135957752 \h </w:instrText>
            </w:r>
            <w:r w:rsidR="000D23A0">
              <w:rPr>
                <w:noProof/>
                <w:webHidden/>
              </w:rPr>
            </w:r>
            <w:r w:rsidR="000D23A0">
              <w:rPr>
                <w:noProof/>
                <w:webHidden/>
              </w:rPr>
              <w:fldChar w:fldCharType="separate"/>
            </w:r>
            <w:r w:rsidR="000D23A0">
              <w:rPr>
                <w:noProof/>
                <w:webHidden/>
              </w:rPr>
              <w:t>26</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3" w:history="1">
            <w:r w:rsidR="000D23A0" w:rsidRPr="00B45277">
              <w:rPr>
                <w:rStyle w:val="Hyperlink"/>
                <w:noProof/>
              </w:rPr>
              <w:t>4.2.10.</w:t>
            </w:r>
            <w:r w:rsidR="000D23A0">
              <w:rPr>
                <w:rFonts w:asciiTheme="minorHAnsi" w:eastAsiaTheme="minorEastAsia" w:hAnsiTheme="minorHAnsi" w:cstheme="minorBidi"/>
                <w:noProof/>
                <w:sz w:val="22"/>
                <w:szCs w:val="22"/>
              </w:rPr>
              <w:tab/>
            </w:r>
            <w:r w:rsidR="000D23A0" w:rsidRPr="00B45277">
              <w:rPr>
                <w:rStyle w:val="Hyperlink"/>
                <w:noProof/>
              </w:rPr>
              <w:t>Applicant Dashboard – Job Applications</w:t>
            </w:r>
            <w:r w:rsidR="000D23A0">
              <w:rPr>
                <w:noProof/>
                <w:webHidden/>
              </w:rPr>
              <w:tab/>
            </w:r>
            <w:r w:rsidR="000D23A0">
              <w:rPr>
                <w:noProof/>
                <w:webHidden/>
              </w:rPr>
              <w:fldChar w:fldCharType="begin"/>
            </w:r>
            <w:r w:rsidR="000D23A0">
              <w:rPr>
                <w:noProof/>
                <w:webHidden/>
              </w:rPr>
              <w:instrText xml:space="preserve"> PAGEREF _Toc135957753 \h </w:instrText>
            </w:r>
            <w:r w:rsidR="000D23A0">
              <w:rPr>
                <w:noProof/>
                <w:webHidden/>
              </w:rPr>
            </w:r>
            <w:r w:rsidR="000D23A0">
              <w:rPr>
                <w:noProof/>
                <w:webHidden/>
              </w:rPr>
              <w:fldChar w:fldCharType="separate"/>
            </w:r>
            <w:r w:rsidR="000D23A0">
              <w:rPr>
                <w:noProof/>
                <w:webHidden/>
              </w:rPr>
              <w:t>27</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4" w:history="1">
            <w:r w:rsidR="000D23A0" w:rsidRPr="00B45277">
              <w:rPr>
                <w:rStyle w:val="Hyperlink"/>
                <w:noProof/>
              </w:rPr>
              <w:t>4.2.11.</w:t>
            </w:r>
            <w:r w:rsidR="000D23A0">
              <w:rPr>
                <w:rFonts w:asciiTheme="minorHAnsi" w:eastAsiaTheme="minorEastAsia" w:hAnsiTheme="minorHAnsi" w:cstheme="minorBidi"/>
                <w:noProof/>
                <w:sz w:val="22"/>
                <w:szCs w:val="22"/>
              </w:rPr>
              <w:tab/>
            </w:r>
            <w:r w:rsidR="000D23A0" w:rsidRPr="00B45277">
              <w:rPr>
                <w:rStyle w:val="Hyperlink"/>
                <w:noProof/>
              </w:rPr>
              <w:t>Applicant Dashboard – Mailbox</w:t>
            </w:r>
            <w:r w:rsidR="000D23A0">
              <w:rPr>
                <w:noProof/>
                <w:webHidden/>
              </w:rPr>
              <w:tab/>
            </w:r>
            <w:r w:rsidR="000D23A0">
              <w:rPr>
                <w:noProof/>
                <w:webHidden/>
              </w:rPr>
              <w:fldChar w:fldCharType="begin"/>
            </w:r>
            <w:r w:rsidR="000D23A0">
              <w:rPr>
                <w:noProof/>
                <w:webHidden/>
              </w:rPr>
              <w:instrText xml:space="preserve"> PAGEREF _Toc135957754 \h </w:instrText>
            </w:r>
            <w:r w:rsidR="000D23A0">
              <w:rPr>
                <w:noProof/>
                <w:webHidden/>
              </w:rPr>
            </w:r>
            <w:r w:rsidR="000D23A0">
              <w:rPr>
                <w:noProof/>
                <w:webHidden/>
              </w:rPr>
              <w:fldChar w:fldCharType="separate"/>
            </w:r>
            <w:r w:rsidR="000D23A0">
              <w:rPr>
                <w:noProof/>
                <w:webHidden/>
              </w:rPr>
              <w:t>28</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5" w:history="1">
            <w:r w:rsidR="000D23A0" w:rsidRPr="00B45277">
              <w:rPr>
                <w:rStyle w:val="Hyperlink"/>
                <w:noProof/>
              </w:rPr>
              <w:t>4.2.12.</w:t>
            </w:r>
            <w:r w:rsidR="000D23A0">
              <w:rPr>
                <w:rFonts w:asciiTheme="minorHAnsi" w:eastAsiaTheme="minorEastAsia" w:hAnsiTheme="minorHAnsi" w:cstheme="minorBidi"/>
                <w:noProof/>
                <w:sz w:val="22"/>
                <w:szCs w:val="22"/>
              </w:rPr>
              <w:tab/>
            </w:r>
            <w:r w:rsidR="000D23A0" w:rsidRPr="00B45277">
              <w:rPr>
                <w:rStyle w:val="Hyperlink"/>
                <w:noProof/>
              </w:rPr>
              <w:t>Applicant Dashboard – Read / Reply Mail</w:t>
            </w:r>
            <w:r w:rsidR="000D23A0">
              <w:rPr>
                <w:noProof/>
                <w:webHidden/>
              </w:rPr>
              <w:tab/>
            </w:r>
            <w:r w:rsidR="000D23A0">
              <w:rPr>
                <w:noProof/>
                <w:webHidden/>
              </w:rPr>
              <w:fldChar w:fldCharType="begin"/>
            </w:r>
            <w:r w:rsidR="000D23A0">
              <w:rPr>
                <w:noProof/>
                <w:webHidden/>
              </w:rPr>
              <w:instrText xml:space="preserve"> PAGEREF _Toc135957755 \h </w:instrText>
            </w:r>
            <w:r w:rsidR="000D23A0">
              <w:rPr>
                <w:noProof/>
                <w:webHidden/>
              </w:rPr>
            </w:r>
            <w:r w:rsidR="000D23A0">
              <w:rPr>
                <w:noProof/>
                <w:webHidden/>
              </w:rPr>
              <w:fldChar w:fldCharType="separate"/>
            </w:r>
            <w:r w:rsidR="000D23A0">
              <w:rPr>
                <w:noProof/>
                <w:webHidden/>
              </w:rPr>
              <w:t>29</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6" w:history="1">
            <w:r w:rsidR="000D23A0" w:rsidRPr="00B45277">
              <w:rPr>
                <w:rStyle w:val="Hyperlink"/>
                <w:noProof/>
              </w:rPr>
              <w:t>4.2.13.</w:t>
            </w:r>
            <w:r w:rsidR="000D23A0">
              <w:rPr>
                <w:rFonts w:asciiTheme="minorHAnsi" w:eastAsiaTheme="minorEastAsia" w:hAnsiTheme="minorHAnsi" w:cstheme="minorBidi"/>
                <w:noProof/>
                <w:sz w:val="22"/>
                <w:szCs w:val="22"/>
              </w:rPr>
              <w:tab/>
            </w:r>
            <w:r w:rsidR="000D23A0" w:rsidRPr="00B45277">
              <w:rPr>
                <w:rStyle w:val="Hyperlink"/>
                <w:noProof/>
              </w:rPr>
              <w:t>Applicant Dashboard – Settings</w:t>
            </w:r>
            <w:r w:rsidR="000D23A0">
              <w:rPr>
                <w:noProof/>
                <w:webHidden/>
              </w:rPr>
              <w:tab/>
            </w:r>
            <w:r w:rsidR="000D23A0">
              <w:rPr>
                <w:noProof/>
                <w:webHidden/>
              </w:rPr>
              <w:fldChar w:fldCharType="begin"/>
            </w:r>
            <w:r w:rsidR="000D23A0">
              <w:rPr>
                <w:noProof/>
                <w:webHidden/>
              </w:rPr>
              <w:instrText xml:space="preserve"> PAGEREF _Toc135957756 \h </w:instrText>
            </w:r>
            <w:r w:rsidR="000D23A0">
              <w:rPr>
                <w:noProof/>
                <w:webHidden/>
              </w:rPr>
            </w:r>
            <w:r w:rsidR="000D23A0">
              <w:rPr>
                <w:noProof/>
                <w:webHidden/>
              </w:rPr>
              <w:fldChar w:fldCharType="separate"/>
            </w:r>
            <w:r w:rsidR="000D23A0">
              <w:rPr>
                <w:noProof/>
                <w:webHidden/>
              </w:rPr>
              <w:t>30</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7" w:history="1">
            <w:r w:rsidR="000D23A0" w:rsidRPr="00B45277">
              <w:rPr>
                <w:rStyle w:val="Hyperlink"/>
                <w:noProof/>
              </w:rPr>
              <w:t>4.2.14.</w:t>
            </w:r>
            <w:r w:rsidR="000D23A0">
              <w:rPr>
                <w:rFonts w:asciiTheme="minorHAnsi" w:eastAsiaTheme="minorEastAsia" w:hAnsiTheme="minorHAnsi" w:cstheme="minorBidi"/>
                <w:noProof/>
                <w:sz w:val="22"/>
                <w:szCs w:val="22"/>
              </w:rPr>
              <w:tab/>
            </w:r>
            <w:r w:rsidR="000D23A0" w:rsidRPr="00B45277">
              <w:rPr>
                <w:rStyle w:val="Hyperlink"/>
                <w:noProof/>
              </w:rPr>
              <w:t>Employer Dashboard</w:t>
            </w:r>
            <w:r w:rsidR="000D23A0">
              <w:rPr>
                <w:noProof/>
                <w:webHidden/>
              </w:rPr>
              <w:tab/>
            </w:r>
            <w:r w:rsidR="000D23A0">
              <w:rPr>
                <w:noProof/>
                <w:webHidden/>
              </w:rPr>
              <w:fldChar w:fldCharType="begin"/>
            </w:r>
            <w:r w:rsidR="000D23A0">
              <w:rPr>
                <w:noProof/>
                <w:webHidden/>
              </w:rPr>
              <w:instrText xml:space="preserve"> PAGEREF _Toc135957757 \h </w:instrText>
            </w:r>
            <w:r w:rsidR="000D23A0">
              <w:rPr>
                <w:noProof/>
                <w:webHidden/>
              </w:rPr>
            </w:r>
            <w:r w:rsidR="000D23A0">
              <w:rPr>
                <w:noProof/>
                <w:webHidden/>
              </w:rPr>
              <w:fldChar w:fldCharType="separate"/>
            </w:r>
            <w:r w:rsidR="000D23A0">
              <w:rPr>
                <w:noProof/>
                <w:webHidden/>
              </w:rPr>
              <w:t>31</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8" w:history="1">
            <w:r w:rsidR="000D23A0" w:rsidRPr="00B45277">
              <w:rPr>
                <w:rStyle w:val="Hyperlink"/>
                <w:noProof/>
              </w:rPr>
              <w:t>4.2.15.</w:t>
            </w:r>
            <w:r w:rsidR="000D23A0">
              <w:rPr>
                <w:rFonts w:asciiTheme="minorHAnsi" w:eastAsiaTheme="minorEastAsia" w:hAnsiTheme="minorHAnsi" w:cstheme="minorBidi"/>
                <w:noProof/>
                <w:sz w:val="22"/>
                <w:szCs w:val="22"/>
              </w:rPr>
              <w:tab/>
            </w:r>
            <w:r w:rsidR="000D23A0" w:rsidRPr="00B45277">
              <w:rPr>
                <w:rStyle w:val="Hyperlink"/>
                <w:noProof/>
              </w:rPr>
              <w:t>Employer Dashboard – Company Details Page</w:t>
            </w:r>
            <w:r w:rsidR="000D23A0">
              <w:rPr>
                <w:noProof/>
                <w:webHidden/>
              </w:rPr>
              <w:tab/>
            </w:r>
            <w:r w:rsidR="000D23A0">
              <w:rPr>
                <w:noProof/>
                <w:webHidden/>
              </w:rPr>
              <w:fldChar w:fldCharType="begin"/>
            </w:r>
            <w:r w:rsidR="000D23A0">
              <w:rPr>
                <w:noProof/>
                <w:webHidden/>
              </w:rPr>
              <w:instrText xml:space="preserve"> PAGEREF _Toc135957758 \h </w:instrText>
            </w:r>
            <w:r w:rsidR="000D23A0">
              <w:rPr>
                <w:noProof/>
                <w:webHidden/>
              </w:rPr>
            </w:r>
            <w:r w:rsidR="000D23A0">
              <w:rPr>
                <w:noProof/>
                <w:webHidden/>
              </w:rPr>
              <w:fldChar w:fldCharType="separate"/>
            </w:r>
            <w:r w:rsidR="000D23A0">
              <w:rPr>
                <w:noProof/>
                <w:webHidden/>
              </w:rPr>
              <w:t>32</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59" w:history="1">
            <w:r w:rsidR="000D23A0" w:rsidRPr="00B45277">
              <w:rPr>
                <w:rStyle w:val="Hyperlink"/>
                <w:noProof/>
              </w:rPr>
              <w:t>4.2.16.</w:t>
            </w:r>
            <w:r w:rsidR="000D23A0">
              <w:rPr>
                <w:rFonts w:asciiTheme="minorHAnsi" w:eastAsiaTheme="minorEastAsia" w:hAnsiTheme="minorHAnsi" w:cstheme="minorBidi"/>
                <w:noProof/>
                <w:sz w:val="22"/>
                <w:szCs w:val="22"/>
              </w:rPr>
              <w:tab/>
            </w:r>
            <w:r w:rsidR="000D23A0" w:rsidRPr="00B45277">
              <w:rPr>
                <w:rStyle w:val="Hyperlink"/>
                <w:noProof/>
              </w:rPr>
              <w:t>Employer Dashboard – Create Job Page</w:t>
            </w:r>
            <w:r w:rsidR="000D23A0">
              <w:rPr>
                <w:noProof/>
                <w:webHidden/>
              </w:rPr>
              <w:tab/>
            </w:r>
            <w:r w:rsidR="000D23A0">
              <w:rPr>
                <w:noProof/>
                <w:webHidden/>
              </w:rPr>
              <w:fldChar w:fldCharType="begin"/>
            </w:r>
            <w:r w:rsidR="000D23A0">
              <w:rPr>
                <w:noProof/>
                <w:webHidden/>
              </w:rPr>
              <w:instrText xml:space="preserve"> PAGEREF _Toc135957759 \h </w:instrText>
            </w:r>
            <w:r w:rsidR="000D23A0">
              <w:rPr>
                <w:noProof/>
                <w:webHidden/>
              </w:rPr>
            </w:r>
            <w:r w:rsidR="000D23A0">
              <w:rPr>
                <w:noProof/>
                <w:webHidden/>
              </w:rPr>
              <w:fldChar w:fldCharType="separate"/>
            </w:r>
            <w:r w:rsidR="000D23A0">
              <w:rPr>
                <w:noProof/>
                <w:webHidden/>
              </w:rPr>
              <w:t>33</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0" w:history="1">
            <w:r w:rsidR="000D23A0" w:rsidRPr="00B45277">
              <w:rPr>
                <w:rStyle w:val="Hyperlink"/>
                <w:noProof/>
              </w:rPr>
              <w:t>4.2.17.</w:t>
            </w:r>
            <w:r w:rsidR="000D23A0">
              <w:rPr>
                <w:rFonts w:asciiTheme="minorHAnsi" w:eastAsiaTheme="minorEastAsia" w:hAnsiTheme="minorHAnsi" w:cstheme="minorBidi"/>
                <w:noProof/>
                <w:sz w:val="22"/>
                <w:szCs w:val="22"/>
              </w:rPr>
              <w:tab/>
            </w:r>
            <w:r w:rsidR="000D23A0" w:rsidRPr="00B45277">
              <w:rPr>
                <w:rStyle w:val="Hyperlink"/>
                <w:noProof/>
              </w:rPr>
              <w:t>Employer Dashboard – Posted Jobs</w:t>
            </w:r>
            <w:r w:rsidR="000D23A0">
              <w:rPr>
                <w:noProof/>
                <w:webHidden/>
              </w:rPr>
              <w:tab/>
            </w:r>
            <w:r w:rsidR="000D23A0">
              <w:rPr>
                <w:noProof/>
                <w:webHidden/>
              </w:rPr>
              <w:fldChar w:fldCharType="begin"/>
            </w:r>
            <w:r w:rsidR="000D23A0">
              <w:rPr>
                <w:noProof/>
                <w:webHidden/>
              </w:rPr>
              <w:instrText xml:space="preserve"> PAGEREF _Toc135957760 \h </w:instrText>
            </w:r>
            <w:r w:rsidR="000D23A0">
              <w:rPr>
                <w:noProof/>
                <w:webHidden/>
              </w:rPr>
            </w:r>
            <w:r w:rsidR="000D23A0">
              <w:rPr>
                <w:noProof/>
                <w:webHidden/>
              </w:rPr>
              <w:fldChar w:fldCharType="separate"/>
            </w:r>
            <w:r w:rsidR="000D23A0">
              <w:rPr>
                <w:noProof/>
                <w:webHidden/>
              </w:rPr>
              <w:t>34</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1" w:history="1">
            <w:r w:rsidR="000D23A0" w:rsidRPr="00B45277">
              <w:rPr>
                <w:rStyle w:val="Hyperlink"/>
                <w:noProof/>
              </w:rPr>
              <w:t>4.2.18.</w:t>
            </w:r>
            <w:r w:rsidR="000D23A0">
              <w:rPr>
                <w:rFonts w:asciiTheme="minorHAnsi" w:eastAsiaTheme="minorEastAsia" w:hAnsiTheme="minorHAnsi" w:cstheme="minorBidi"/>
                <w:noProof/>
                <w:sz w:val="22"/>
                <w:szCs w:val="22"/>
              </w:rPr>
              <w:tab/>
            </w:r>
            <w:r w:rsidR="000D23A0" w:rsidRPr="00B45277">
              <w:rPr>
                <w:rStyle w:val="Hyperlink"/>
                <w:noProof/>
              </w:rPr>
              <w:t>Employer Dashboard – Job Applications Page</w:t>
            </w:r>
            <w:r w:rsidR="000D23A0">
              <w:rPr>
                <w:noProof/>
                <w:webHidden/>
              </w:rPr>
              <w:tab/>
            </w:r>
            <w:r w:rsidR="000D23A0">
              <w:rPr>
                <w:noProof/>
                <w:webHidden/>
              </w:rPr>
              <w:fldChar w:fldCharType="begin"/>
            </w:r>
            <w:r w:rsidR="000D23A0">
              <w:rPr>
                <w:noProof/>
                <w:webHidden/>
              </w:rPr>
              <w:instrText xml:space="preserve"> PAGEREF _Toc135957761 \h </w:instrText>
            </w:r>
            <w:r w:rsidR="000D23A0">
              <w:rPr>
                <w:noProof/>
                <w:webHidden/>
              </w:rPr>
            </w:r>
            <w:r w:rsidR="000D23A0">
              <w:rPr>
                <w:noProof/>
                <w:webHidden/>
              </w:rPr>
              <w:fldChar w:fldCharType="separate"/>
            </w:r>
            <w:r w:rsidR="000D23A0">
              <w:rPr>
                <w:noProof/>
                <w:webHidden/>
              </w:rPr>
              <w:t>35</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2" w:history="1">
            <w:r w:rsidR="000D23A0" w:rsidRPr="00B45277">
              <w:rPr>
                <w:rStyle w:val="Hyperlink"/>
                <w:noProof/>
              </w:rPr>
              <w:t>4.2.19.</w:t>
            </w:r>
            <w:r w:rsidR="000D23A0">
              <w:rPr>
                <w:rFonts w:asciiTheme="minorHAnsi" w:eastAsiaTheme="minorEastAsia" w:hAnsiTheme="minorHAnsi" w:cstheme="minorBidi"/>
                <w:noProof/>
                <w:sz w:val="22"/>
                <w:szCs w:val="22"/>
              </w:rPr>
              <w:tab/>
            </w:r>
            <w:r w:rsidR="000D23A0" w:rsidRPr="00B45277">
              <w:rPr>
                <w:rStyle w:val="Hyperlink"/>
                <w:noProof/>
              </w:rPr>
              <w:t>Employer Dashboard – Mailbox</w:t>
            </w:r>
            <w:r w:rsidR="000D23A0">
              <w:rPr>
                <w:noProof/>
                <w:webHidden/>
              </w:rPr>
              <w:tab/>
            </w:r>
            <w:r w:rsidR="000D23A0">
              <w:rPr>
                <w:noProof/>
                <w:webHidden/>
              </w:rPr>
              <w:fldChar w:fldCharType="begin"/>
            </w:r>
            <w:r w:rsidR="000D23A0">
              <w:rPr>
                <w:noProof/>
                <w:webHidden/>
              </w:rPr>
              <w:instrText xml:space="preserve"> PAGEREF _Toc135957762 \h </w:instrText>
            </w:r>
            <w:r w:rsidR="000D23A0">
              <w:rPr>
                <w:noProof/>
                <w:webHidden/>
              </w:rPr>
            </w:r>
            <w:r w:rsidR="000D23A0">
              <w:rPr>
                <w:noProof/>
                <w:webHidden/>
              </w:rPr>
              <w:fldChar w:fldCharType="separate"/>
            </w:r>
            <w:r w:rsidR="000D23A0">
              <w:rPr>
                <w:noProof/>
                <w:webHidden/>
              </w:rPr>
              <w:t>36</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3" w:history="1">
            <w:r w:rsidR="000D23A0" w:rsidRPr="00B45277">
              <w:rPr>
                <w:rStyle w:val="Hyperlink"/>
                <w:noProof/>
              </w:rPr>
              <w:t>4.2.20.</w:t>
            </w:r>
            <w:r w:rsidR="000D23A0">
              <w:rPr>
                <w:rFonts w:asciiTheme="minorHAnsi" w:eastAsiaTheme="minorEastAsia" w:hAnsiTheme="minorHAnsi" w:cstheme="minorBidi"/>
                <w:noProof/>
                <w:sz w:val="22"/>
                <w:szCs w:val="22"/>
              </w:rPr>
              <w:tab/>
            </w:r>
            <w:r w:rsidR="000D23A0" w:rsidRPr="00B45277">
              <w:rPr>
                <w:rStyle w:val="Hyperlink"/>
                <w:noProof/>
              </w:rPr>
              <w:t>Employer Dashboard – Reply / Create Mail Page</w:t>
            </w:r>
            <w:r w:rsidR="000D23A0">
              <w:rPr>
                <w:noProof/>
                <w:webHidden/>
              </w:rPr>
              <w:tab/>
            </w:r>
            <w:r w:rsidR="000D23A0">
              <w:rPr>
                <w:noProof/>
                <w:webHidden/>
              </w:rPr>
              <w:fldChar w:fldCharType="begin"/>
            </w:r>
            <w:r w:rsidR="000D23A0">
              <w:rPr>
                <w:noProof/>
                <w:webHidden/>
              </w:rPr>
              <w:instrText xml:space="preserve"> PAGEREF _Toc135957763 \h </w:instrText>
            </w:r>
            <w:r w:rsidR="000D23A0">
              <w:rPr>
                <w:noProof/>
                <w:webHidden/>
              </w:rPr>
            </w:r>
            <w:r w:rsidR="000D23A0">
              <w:rPr>
                <w:noProof/>
                <w:webHidden/>
              </w:rPr>
              <w:fldChar w:fldCharType="separate"/>
            </w:r>
            <w:r w:rsidR="000D23A0">
              <w:rPr>
                <w:noProof/>
                <w:webHidden/>
              </w:rPr>
              <w:t>37</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4" w:history="1">
            <w:r w:rsidR="000D23A0" w:rsidRPr="00B45277">
              <w:rPr>
                <w:rStyle w:val="Hyperlink"/>
                <w:noProof/>
              </w:rPr>
              <w:t>4.2.21.</w:t>
            </w:r>
            <w:r w:rsidR="000D23A0">
              <w:rPr>
                <w:rFonts w:asciiTheme="minorHAnsi" w:eastAsiaTheme="minorEastAsia" w:hAnsiTheme="minorHAnsi" w:cstheme="minorBidi"/>
                <w:noProof/>
                <w:sz w:val="22"/>
                <w:szCs w:val="22"/>
              </w:rPr>
              <w:tab/>
            </w:r>
            <w:r w:rsidR="000D23A0" w:rsidRPr="00B45277">
              <w:rPr>
                <w:rStyle w:val="Hyperlink"/>
                <w:noProof/>
              </w:rPr>
              <w:t>Employer Dashboard - Settings</w:t>
            </w:r>
            <w:r w:rsidR="000D23A0">
              <w:rPr>
                <w:noProof/>
                <w:webHidden/>
              </w:rPr>
              <w:tab/>
            </w:r>
            <w:r w:rsidR="000D23A0">
              <w:rPr>
                <w:noProof/>
                <w:webHidden/>
              </w:rPr>
              <w:fldChar w:fldCharType="begin"/>
            </w:r>
            <w:r w:rsidR="000D23A0">
              <w:rPr>
                <w:noProof/>
                <w:webHidden/>
              </w:rPr>
              <w:instrText xml:space="preserve"> PAGEREF _Toc135957764 \h </w:instrText>
            </w:r>
            <w:r w:rsidR="000D23A0">
              <w:rPr>
                <w:noProof/>
                <w:webHidden/>
              </w:rPr>
            </w:r>
            <w:r w:rsidR="000D23A0">
              <w:rPr>
                <w:noProof/>
                <w:webHidden/>
              </w:rPr>
              <w:fldChar w:fldCharType="separate"/>
            </w:r>
            <w:r w:rsidR="000D23A0">
              <w:rPr>
                <w:noProof/>
                <w:webHidden/>
              </w:rPr>
              <w:t>38</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5" w:history="1">
            <w:r w:rsidR="000D23A0" w:rsidRPr="00B45277">
              <w:rPr>
                <w:rStyle w:val="Hyperlink"/>
                <w:noProof/>
              </w:rPr>
              <w:t>4.2.22.</w:t>
            </w:r>
            <w:r w:rsidR="000D23A0">
              <w:rPr>
                <w:rFonts w:asciiTheme="minorHAnsi" w:eastAsiaTheme="minorEastAsia" w:hAnsiTheme="minorHAnsi" w:cstheme="minorBidi"/>
                <w:noProof/>
                <w:sz w:val="22"/>
                <w:szCs w:val="22"/>
              </w:rPr>
              <w:tab/>
            </w:r>
            <w:r w:rsidR="000D23A0" w:rsidRPr="00B45277">
              <w:rPr>
                <w:rStyle w:val="Hyperlink"/>
                <w:noProof/>
              </w:rPr>
              <w:t>Employer Dashboard – Applications Database</w:t>
            </w:r>
            <w:r w:rsidR="000D23A0">
              <w:rPr>
                <w:noProof/>
                <w:webHidden/>
              </w:rPr>
              <w:tab/>
            </w:r>
            <w:r w:rsidR="000D23A0">
              <w:rPr>
                <w:noProof/>
                <w:webHidden/>
              </w:rPr>
              <w:fldChar w:fldCharType="begin"/>
            </w:r>
            <w:r w:rsidR="000D23A0">
              <w:rPr>
                <w:noProof/>
                <w:webHidden/>
              </w:rPr>
              <w:instrText xml:space="preserve"> PAGEREF _Toc135957765 \h </w:instrText>
            </w:r>
            <w:r w:rsidR="000D23A0">
              <w:rPr>
                <w:noProof/>
                <w:webHidden/>
              </w:rPr>
            </w:r>
            <w:r w:rsidR="000D23A0">
              <w:rPr>
                <w:noProof/>
                <w:webHidden/>
              </w:rPr>
              <w:fldChar w:fldCharType="separate"/>
            </w:r>
            <w:r w:rsidR="000D23A0">
              <w:rPr>
                <w:noProof/>
                <w:webHidden/>
              </w:rPr>
              <w:t>39</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6" w:history="1">
            <w:r w:rsidR="000D23A0" w:rsidRPr="00B45277">
              <w:rPr>
                <w:rStyle w:val="Hyperlink"/>
                <w:noProof/>
              </w:rPr>
              <w:t>4.2.23.</w:t>
            </w:r>
            <w:r w:rsidR="000D23A0">
              <w:rPr>
                <w:rFonts w:asciiTheme="minorHAnsi" w:eastAsiaTheme="minorEastAsia" w:hAnsiTheme="minorHAnsi" w:cstheme="minorBidi"/>
                <w:noProof/>
                <w:sz w:val="22"/>
                <w:szCs w:val="22"/>
              </w:rPr>
              <w:tab/>
            </w:r>
            <w:r w:rsidR="000D23A0" w:rsidRPr="00B45277">
              <w:rPr>
                <w:rStyle w:val="Hyperlink"/>
                <w:noProof/>
              </w:rPr>
              <w:t>Admin Dashboard</w:t>
            </w:r>
            <w:r w:rsidR="000D23A0">
              <w:rPr>
                <w:noProof/>
                <w:webHidden/>
              </w:rPr>
              <w:tab/>
            </w:r>
            <w:r w:rsidR="000D23A0">
              <w:rPr>
                <w:noProof/>
                <w:webHidden/>
              </w:rPr>
              <w:fldChar w:fldCharType="begin"/>
            </w:r>
            <w:r w:rsidR="000D23A0">
              <w:rPr>
                <w:noProof/>
                <w:webHidden/>
              </w:rPr>
              <w:instrText xml:space="preserve"> PAGEREF _Toc135957766 \h </w:instrText>
            </w:r>
            <w:r w:rsidR="000D23A0">
              <w:rPr>
                <w:noProof/>
                <w:webHidden/>
              </w:rPr>
            </w:r>
            <w:r w:rsidR="000D23A0">
              <w:rPr>
                <w:noProof/>
                <w:webHidden/>
              </w:rPr>
              <w:fldChar w:fldCharType="separate"/>
            </w:r>
            <w:r w:rsidR="000D23A0">
              <w:rPr>
                <w:noProof/>
                <w:webHidden/>
              </w:rPr>
              <w:t>40</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7" w:history="1">
            <w:r w:rsidR="000D23A0" w:rsidRPr="00B45277">
              <w:rPr>
                <w:rStyle w:val="Hyperlink"/>
                <w:noProof/>
              </w:rPr>
              <w:t>4.2.24.</w:t>
            </w:r>
            <w:r w:rsidR="000D23A0">
              <w:rPr>
                <w:rFonts w:asciiTheme="minorHAnsi" w:eastAsiaTheme="minorEastAsia" w:hAnsiTheme="minorHAnsi" w:cstheme="minorBidi"/>
                <w:noProof/>
                <w:sz w:val="22"/>
                <w:szCs w:val="22"/>
              </w:rPr>
              <w:tab/>
            </w:r>
            <w:r w:rsidR="000D23A0" w:rsidRPr="00B45277">
              <w:rPr>
                <w:rStyle w:val="Hyperlink"/>
                <w:noProof/>
              </w:rPr>
              <w:t>Admin Dashboard – Active Jobs</w:t>
            </w:r>
            <w:r w:rsidR="000D23A0">
              <w:rPr>
                <w:noProof/>
                <w:webHidden/>
              </w:rPr>
              <w:tab/>
            </w:r>
            <w:r w:rsidR="000D23A0">
              <w:rPr>
                <w:noProof/>
                <w:webHidden/>
              </w:rPr>
              <w:fldChar w:fldCharType="begin"/>
            </w:r>
            <w:r w:rsidR="000D23A0">
              <w:rPr>
                <w:noProof/>
                <w:webHidden/>
              </w:rPr>
              <w:instrText xml:space="preserve"> PAGEREF _Toc135957767 \h </w:instrText>
            </w:r>
            <w:r w:rsidR="000D23A0">
              <w:rPr>
                <w:noProof/>
                <w:webHidden/>
              </w:rPr>
            </w:r>
            <w:r w:rsidR="000D23A0">
              <w:rPr>
                <w:noProof/>
                <w:webHidden/>
              </w:rPr>
              <w:fldChar w:fldCharType="separate"/>
            </w:r>
            <w:r w:rsidR="000D23A0">
              <w:rPr>
                <w:noProof/>
                <w:webHidden/>
              </w:rPr>
              <w:t>41</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8" w:history="1">
            <w:r w:rsidR="000D23A0" w:rsidRPr="00B45277">
              <w:rPr>
                <w:rStyle w:val="Hyperlink"/>
                <w:noProof/>
              </w:rPr>
              <w:t>4.2.25.</w:t>
            </w:r>
            <w:r w:rsidR="000D23A0">
              <w:rPr>
                <w:rFonts w:asciiTheme="minorHAnsi" w:eastAsiaTheme="minorEastAsia" w:hAnsiTheme="minorHAnsi" w:cstheme="minorBidi"/>
                <w:noProof/>
                <w:sz w:val="22"/>
                <w:szCs w:val="22"/>
              </w:rPr>
              <w:tab/>
            </w:r>
            <w:r w:rsidR="000D23A0" w:rsidRPr="00B45277">
              <w:rPr>
                <w:rStyle w:val="Hyperlink"/>
                <w:noProof/>
              </w:rPr>
              <w:t>Admin Dashboard – Applicants Database</w:t>
            </w:r>
            <w:r w:rsidR="000D23A0">
              <w:rPr>
                <w:noProof/>
                <w:webHidden/>
              </w:rPr>
              <w:tab/>
            </w:r>
            <w:r w:rsidR="000D23A0">
              <w:rPr>
                <w:noProof/>
                <w:webHidden/>
              </w:rPr>
              <w:fldChar w:fldCharType="begin"/>
            </w:r>
            <w:r w:rsidR="000D23A0">
              <w:rPr>
                <w:noProof/>
                <w:webHidden/>
              </w:rPr>
              <w:instrText xml:space="preserve"> PAGEREF _Toc135957768 \h </w:instrText>
            </w:r>
            <w:r w:rsidR="000D23A0">
              <w:rPr>
                <w:noProof/>
                <w:webHidden/>
              </w:rPr>
            </w:r>
            <w:r w:rsidR="000D23A0">
              <w:rPr>
                <w:noProof/>
                <w:webHidden/>
              </w:rPr>
              <w:fldChar w:fldCharType="separate"/>
            </w:r>
            <w:r w:rsidR="000D23A0">
              <w:rPr>
                <w:noProof/>
                <w:webHidden/>
              </w:rPr>
              <w:t>42</w:t>
            </w:r>
            <w:r w:rsidR="000D23A0">
              <w:rPr>
                <w:noProof/>
                <w:webHidden/>
              </w:rPr>
              <w:fldChar w:fldCharType="end"/>
            </w:r>
          </w:hyperlink>
        </w:p>
        <w:p w:rsidR="000D23A0" w:rsidRDefault="00D602A0">
          <w:pPr>
            <w:pStyle w:val="TOC3"/>
            <w:tabs>
              <w:tab w:val="left" w:pos="1540"/>
              <w:tab w:val="right" w:leader="dot" w:pos="9430"/>
            </w:tabs>
            <w:rPr>
              <w:rFonts w:asciiTheme="minorHAnsi" w:eastAsiaTheme="minorEastAsia" w:hAnsiTheme="minorHAnsi" w:cstheme="minorBidi"/>
              <w:noProof/>
              <w:sz w:val="22"/>
              <w:szCs w:val="22"/>
            </w:rPr>
          </w:pPr>
          <w:hyperlink w:anchor="_Toc135957769" w:history="1">
            <w:r w:rsidR="000D23A0" w:rsidRPr="00B45277">
              <w:rPr>
                <w:rStyle w:val="Hyperlink"/>
                <w:noProof/>
              </w:rPr>
              <w:t>4.2.26.</w:t>
            </w:r>
            <w:r w:rsidR="000D23A0">
              <w:rPr>
                <w:rFonts w:asciiTheme="minorHAnsi" w:eastAsiaTheme="minorEastAsia" w:hAnsiTheme="minorHAnsi" w:cstheme="minorBidi"/>
                <w:noProof/>
                <w:sz w:val="22"/>
                <w:szCs w:val="22"/>
              </w:rPr>
              <w:tab/>
            </w:r>
            <w:r w:rsidR="000D23A0" w:rsidRPr="00B45277">
              <w:rPr>
                <w:rStyle w:val="Hyperlink"/>
                <w:noProof/>
              </w:rPr>
              <w:t>Admin Dashboard – Employers Database</w:t>
            </w:r>
            <w:r w:rsidR="000D23A0">
              <w:rPr>
                <w:noProof/>
                <w:webHidden/>
              </w:rPr>
              <w:tab/>
            </w:r>
            <w:r w:rsidR="000D23A0">
              <w:rPr>
                <w:noProof/>
                <w:webHidden/>
              </w:rPr>
              <w:fldChar w:fldCharType="begin"/>
            </w:r>
            <w:r w:rsidR="000D23A0">
              <w:rPr>
                <w:noProof/>
                <w:webHidden/>
              </w:rPr>
              <w:instrText xml:space="preserve"> PAGEREF _Toc135957769 \h </w:instrText>
            </w:r>
            <w:r w:rsidR="000D23A0">
              <w:rPr>
                <w:noProof/>
                <w:webHidden/>
              </w:rPr>
            </w:r>
            <w:r w:rsidR="000D23A0">
              <w:rPr>
                <w:noProof/>
                <w:webHidden/>
              </w:rPr>
              <w:fldChar w:fldCharType="separate"/>
            </w:r>
            <w:r w:rsidR="000D23A0">
              <w:rPr>
                <w:noProof/>
                <w:webHidden/>
              </w:rPr>
              <w:t>43</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70" w:history="1">
            <w:r w:rsidR="000D23A0" w:rsidRPr="00B45277">
              <w:rPr>
                <w:rStyle w:val="Hyperlink"/>
                <w:noProof/>
              </w:rPr>
              <w:t>4.3.</w:t>
            </w:r>
            <w:r w:rsidR="000D23A0">
              <w:rPr>
                <w:rFonts w:asciiTheme="minorHAnsi" w:eastAsiaTheme="minorEastAsia" w:hAnsiTheme="minorHAnsi" w:cstheme="minorBidi"/>
                <w:noProof/>
                <w:sz w:val="22"/>
                <w:szCs w:val="22"/>
              </w:rPr>
              <w:tab/>
            </w:r>
            <w:r w:rsidR="000D23A0" w:rsidRPr="00B45277">
              <w:rPr>
                <w:rStyle w:val="Hyperlink"/>
                <w:noProof/>
              </w:rPr>
              <w:t>Backend Development</w:t>
            </w:r>
            <w:r w:rsidR="000D23A0">
              <w:rPr>
                <w:noProof/>
                <w:webHidden/>
              </w:rPr>
              <w:tab/>
            </w:r>
            <w:r w:rsidR="000D23A0">
              <w:rPr>
                <w:noProof/>
                <w:webHidden/>
              </w:rPr>
              <w:fldChar w:fldCharType="begin"/>
            </w:r>
            <w:r w:rsidR="000D23A0">
              <w:rPr>
                <w:noProof/>
                <w:webHidden/>
              </w:rPr>
              <w:instrText xml:space="preserve"> PAGEREF _Toc135957770 \h </w:instrText>
            </w:r>
            <w:r w:rsidR="000D23A0">
              <w:rPr>
                <w:noProof/>
                <w:webHidden/>
              </w:rPr>
            </w:r>
            <w:r w:rsidR="000D23A0">
              <w:rPr>
                <w:noProof/>
                <w:webHidden/>
              </w:rPr>
              <w:fldChar w:fldCharType="separate"/>
            </w:r>
            <w:r w:rsidR="000D23A0">
              <w:rPr>
                <w:noProof/>
                <w:webHidden/>
              </w:rPr>
              <w:t>44</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1" w:history="1">
            <w:r w:rsidR="000D23A0" w:rsidRPr="00B45277">
              <w:rPr>
                <w:rStyle w:val="Hyperlink"/>
                <w:noProof/>
              </w:rPr>
              <w:t>4.3.1.</w:t>
            </w:r>
            <w:r w:rsidR="000D23A0">
              <w:rPr>
                <w:rFonts w:asciiTheme="minorHAnsi" w:eastAsiaTheme="minorEastAsia" w:hAnsiTheme="minorHAnsi" w:cstheme="minorBidi"/>
                <w:noProof/>
                <w:sz w:val="22"/>
                <w:szCs w:val="22"/>
              </w:rPr>
              <w:tab/>
            </w:r>
            <w:r w:rsidR="000D23A0" w:rsidRPr="00B45277">
              <w:rPr>
                <w:rStyle w:val="Hyperlink"/>
                <w:noProof/>
              </w:rPr>
              <w:t>How</w:t>
            </w:r>
            <w:r w:rsidR="000D23A0" w:rsidRPr="00B45277">
              <w:rPr>
                <w:rStyle w:val="Hyperlink"/>
                <w:noProof/>
                <w:spacing w:val="-1"/>
              </w:rPr>
              <w:t xml:space="preserve"> </w:t>
            </w:r>
            <w:r w:rsidR="000D23A0" w:rsidRPr="00B45277">
              <w:rPr>
                <w:rStyle w:val="Hyperlink"/>
                <w:noProof/>
              </w:rPr>
              <w:t>to</w:t>
            </w:r>
            <w:r w:rsidR="000D23A0" w:rsidRPr="00B45277">
              <w:rPr>
                <w:rStyle w:val="Hyperlink"/>
                <w:noProof/>
                <w:spacing w:val="-2"/>
              </w:rPr>
              <w:t xml:space="preserve"> </w:t>
            </w:r>
            <w:r w:rsidR="000D23A0" w:rsidRPr="00B45277">
              <w:rPr>
                <w:rStyle w:val="Hyperlink"/>
                <w:noProof/>
              </w:rPr>
              <w:t>Calculate Workload?</w:t>
            </w:r>
            <w:r w:rsidR="000D23A0">
              <w:rPr>
                <w:noProof/>
                <w:webHidden/>
              </w:rPr>
              <w:tab/>
            </w:r>
            <w:r w:rsidR="000D23A0">
              <w:rPr>
                <w:noProof/>
                <w:webHidden/>
              </w:rPr>
              <w:fldChar w:fldCharType="begin"/>
            </w:r>
            <w:r w:rsidR="000D23A0">
              <w:rPr>
                <w:noProof/>
                <w:webHidden/>
              </w:rPr>
              <w:instrText xml:space="preserve"> PAGEREF _Toc135957771 \h </w:instrText>
            </w:r>
            <w:r w:rsidR="000D23A0">
              <w:rPr>
                <w:noProof/>
                <w:webHidden/>
              </w:rPr>
            </w:r>
            <w:r w:rsidR="000D23A0">
              <w:rPr>
                <w:noProof/>
                <w:webHidden/>
              </w:rPr>
              <w:fldChar w:fldCharType="separate"/>
            </w:r>
            <w:r w:rsidR="000D23A0">
              <w:rPr>
                <w:noProof/>
                <w:webHidden/>
              </w:rPr>
              <w:t>44</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2" w:history="1">
            <w:r w:rsidR="000D23A0" w:rsidRPr="00B45277">
              <w:rPr>
                <w:rStyle w:val="Hyperlink"/>
                <w:noProof/>
              </w:rPr>
              <w:t>4.3.2.</w:t>
            </w:r>
            <w:r w:rsidR="000D23A0">
              <w:rPr>
                <w:rFonts w:asciiTheme="minorHAnsi" w:eastAsiaTheme="minorEastAsia" w:hAnsiTheme="minorHAnsi" w:cstheme="minorBidi"/>
                <w:noProof/>
                <w:sz w:val="22"/>
                <w:szCs w:val="22"/>
              </w:rPr>
              <w:tab/>
            </w:r>
            <w:r w:rsidR="000D23A0" w:rsidRPr="00B45277">
              <w:rPr>
                <w:rStyle w:val="Hyperlink"/>
                <w:noProof/>
              </w:rPr>
              <w:t>How</w:t>
            </w:r>
            <w:r w:rsidR="000D23A0" w:rsidRPr="00B45277">
              <w:rPr>
                <w:rStyle w:val="Hyperlink"/>
                <w:noProof/>
                <w:spacing w:val="-1"/>
              </w:rPr>
              <w:t xml:space="preserve"> </w:t>
            </w:r>
            <w:r w:rsidR="000D23A0" w:rsidRPr="00B45277">
              <w:rPr>
                <w:rStyle w:val="Hyperlink"/>
                <w:noProof/>
              </w:rPr>
              <w:t>to</w:t>
            </w:r>
            <w:r w:rsidR="000D23A0" w:rsidRPr="00B45277">
              <w:rPr>
                <w:rStyle w:val="Hyperlink"/>
                <w:noProof/>
                <w:spacing w:val="-1"/>
              </w:rPr>
              <w:t xml:space="preserve"> </w:t>
            </w:r>
            <w:r w:rsidR="000D23A0" w:rsidRPr="00B45277">
              <w:rPr>
                <w:rStyle w:val="Hyperlink"/>
                <w:noProof/>
              </w:rPr>
              <w:t>Handle Workload Weights?</w:t>
            </w:r>
            <w:r w:rsidR="000D23A0">
              <w:rPr>
                <w:noProof/>
                <w:webHidden/>
              </w:rPr>
              <w:tab/>
            </w:r>
            <w:r w:rsidR="000D23A0">
              <w:rPr>
                <w:noProof/>
                <w:webHidden/>
              </w:rPr>
              <w:fldChar w:fldCharType="begin"/>
            </w:r>
            <w:r w:rsidR="000D23A0">
              <w:rPr>
                <w:noProof/>
                <w:webHidden/>
              </w:rPr>
              <w:instrText xml:space="preserve"> PAGEREF _Toc135957772 \h </w:instrText>
            </w:r>
            <w:r w:rsidR="000D23A0">
              <w:rPr>
                <w:noProof/>
                <w:webHidden/>
              </w:rPr>
            </w:r>
            <w:r w:rsidR="000D23A0">
              <w:rPr>
                <w:noProof/>
                <w:webHidden/>
              </w:rPr>
              <w:fldChar w:fldCharType="separate"/>
            </w:r>
            <w:r w:rsidR="000D23A0">
              <w:rPr>
                <w:noProof/>
                <w:webHidden/>
              </w:rPr>
              <w:t>44</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73" w:history="1">
            <w:r w:rsidR="000D23A0" w:rsidRPr="00B45277">
              <w:rPr>
                <w:rStyle w:val="Hyperlink"/>
                <w:noProof/>
              </w:rPr>
              <w:t>4.4.</w:t>
            </w:r>
            <w:r w:rsidR="000D23A0">
              <w:rPr>
                <w:rFonts w:asciiTheme="minorHAnsi" w:eastAsiaTheme="minorEastAsia" w:hAnsiTheme="minorHAnsi" w:cstheme="minorBidi"/>
                <w:noProof/>
                <w:sz w:val="22"/>
                <w:szCs w:val="22"/>
              </w:rPr>
              <w:tab/>
            </w:r>
            <w:r w:rsidR="000D23A0" w:rsidRPr="00B45277">
              <w:rPr>
                <w:rStyle w:val="Hyperlink"/>
                <w:noProof/>
              </w:rPr>
              <w:t>Database Structure</w:t>
            </w:r>
            <w:r w:rsidR="000D23A0">
              <w:rPr>
                <w:noProof/>
                <w:webHidden/>
              </w:rPr>
              <w:tab/>
            </w:r>
            <w:r w:rsidR="000D23A0">
              <w:rPr>
                <w:noProof/>
                <w:webHidden/>
              </w:rPr>
              <w:fldChar w:fldCharType="begin"/>
            </w:r>
            <w:r w:rsidR="000D23A0">
              <w:rPr>
                <w:noProof/>
                <w:webHidden/>
              </w:rPr>
              <w:instrText xml:space="preserve"> PAGEREF _Toc135957773 \h </w:instrText>
            </w:r>
            <w:r w:rsidR="000D23A0">
              <w:rPr>
                <w:noProof/>
                <w:webHidden/>
              </w:rPr>
            </w:r>
            <w:r w:rsidR="000D23A0">
              <w:rPr>
                <w:noProof/>
                <w:webHidden/>
              </w:rPr>
              <w:fldChar w:fldCharType="separate"/>
            </w:r>
            <w:r w:rsidR="000D23A0">
              <w:rPr>
                <w:noProof/>
                <w:webHidden/>
              </w:rPr>
              <w:t>4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4" w:history="1">
            <w:r w:rsidR="000D23A0" w:rsidRPr="00B45277">
              <w:rPr>
                <w:rStyle w:val="Hyperlink"/>
                <w:noProof/>
              </w:rPr>
              <w:t>4.4.1.</w:t>
            </w:r>
            <w:r w:rsidR="000D23A0">
              <w:rPr>
                <w:rFonts w:asciiTheme="minorHAnsi" w:eastAsiaTheme="minorEastAsia" w:hAnsiTheme="minorHAnsi" w:cstheme="minorBidi"/>
                <w:noProof/>
                <w:sz w:val="22"/>
                <w:szCs w:val="22"/>
              </w:rPr>
              <w:tab/>
            </w:r>
            <w:r w:rsidR="000D23A0" w:rsidRPr="00B45277">
              <w:rPr>
                <w:rStyle w:val="Hyperlink"/>
                <w:noProof/>
              </w:rPr>
              <w:t>Admin Table</w:t>
            </w:r>
            <w:r w:rsidR="000D23A0">
              <w:rPr>
                <w:noProof/>
                <w:webHidden/>
              </w:rPr>
              <w:tab/>
            </w:r>
            <w:r w:rsidR="000D23A0">
              <w:rPr>
                <w:noProof/>
                <w:webHidden/>
              </w:rPr>
              <w:fldChar w:fldCharType="begin"/>
            </w:r>
            <w:r w:rsidR="000D23A0">
              <w:rPr>
                <w:noProof/>
                <w:webHidden/>
              </w:rPr>
              <w:instrText xml:space="preserve"> PAGEREF _Toc135957774 \h </w:instrText>
            </w:r>
            <w:r w:rsidR="000D23A0">
              <w:rPr>
                <w:noProof/>
                <w:webHidden/>
              </w:rPr>
            </w:r>
            <w:r w:rsidR="000D23A0">
              <w:rPr>
                <w:noProof/>
                <w:webHidden/>
              </w:rPr>
              <w:fldChar w:fldCharType="separate"/>
            </w:r>
            <w:r w:rsidR="000D23A0">
              <w:rPr>
                <w:noProof/>
                <w:webHidden/>
              </w:rPr>
              <w:t>46</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5" w:history="1">
            <w:r w:rsidR="000D23A0" w:rsidRPr="00B45277">
              <w:rPr>
                <w:rStyle w:val="Hyperlink"/>
                <w:noProof/>
              </w:rPr>
              <w:t>4.4.2.</w:t>
            </w:r>
            <w:r w:rsidR="000D23A0">
              <w:rPr>
                <w:rFonts w:asciiTheme="minorHAnsi" w:eastAsiaTheme="minorEastAsia" w:hAnsiTheme="minorHAnsi" w:cstheme="minorBidi"/>
                <w:noProof/>
                <w:sz w:val="22"/>
                <w:szCs w:val="22"/>
              </w:rPr>
              <w:tab/>
            </w:r>
            <w:r w:rsidR="000D23A0" w:rsidRPr="00B45277">
              <w:rPr>
                <w:rStyle w:val="Hyperlink"/>
                <w:noProof/>
              </w:rPr>
              <w:t>Apply_Job Table</w:t>
            </w:r>
            <w:r w:rsidR="000D23A0">
              <w:rPr>
                <w:noProof/>
                <w:webHidden/>
              </w:rPr>
              <w:tab/>
            </w:r>
            <w:r w:rsidR="000D23A0">
              <w:rPr>
                <w:noProof/>
                <w:webHidden/>
              </w:rPr>
              <w:fldChar w:fldCharType="begin"/>
            </w:r>
            <w:r w:rsidR="000D23A0">
              <w:rPr>
                <w:noProof/>
                <w:webHidden/>
              </w:rPr>
              <w:instrText xml:space="preserve"> PAGEREF _Toc135957775 \h </w:instrText>
            </w:r>
            <w:r w:rsidR="000D23A0">
              <w:rPr>
                <w:noProof/>
                <w:webHidden/>
              </w:rPr>
            </w:r>
            <w:r w:rsidR="000D23A0">
              <w:rPr>
                <w:noProof/>
                <w:webHidden/>
              </w:rPr>
              <w:fldChar w:fldCharType="separate"/>
            </w:r>
            <w:r w:rsidR="000D23A0">
              <w:rPr>
                <w:noProof/>
                <w:webHidden/>
              </w:rPr>
              <w:t>46</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6" w:history="1">
            <w:r w:rsidR="000D23A0" w:rsidRPr="00B45277">
              <w:rPr>
                <w:rStyle w:val="Hyperlink"/>
                <w:noProof/>
              </w:rPr>
              <w:t>4.4.3.</w:t>
            </w:r>
            <w:r w:rsidR="000D23A0">
              <w:rPr>
                <w:rFonts w:asciiTheme="minorHAnsi" w:eastAsiaTheme="minorEastAsia" w:hAnsiTheme="minorHAnsi" w:cstheme="minorBidi"/>
                <w:noProof/>
                <w:sz w:val="22"/>
                <w:szCs w:val="22"/>
              </w:rPr>
              <w:tab/>
            </w:r>
            <w:r w:rsidR="000D23A0" w:rsidRPr="00B45277">
              <w:rPr>
                <w:rStyle w:val="Hyperlink"/>
                <w:noProof/>
              </w:rPr>
              <w:t>Cities Table</w:t>
            </w:r>
            <w:r w:rsidR="000D23A0">
              <w:rPr>
                <w:noProof/>
                <w:webHidden/>
              </w:rPr>
              <w:tab/>
            </w:r>
            <w:r w:rsidR="000D23A0">
              <w:rPr>
                <w:noProof/>
                <w:webHidden/>
              </w:rPr>
              <w:fldChar w:fldCharType="begin"/>
            </w:r>
            <w:r w:rsidR="000D23A0">
              <w:rPr>
                <w:noProof/>
                <w:webHidden/>
              </w:rPr>
              <w:instrText xml:space="preserve"> PAGEREF _Toc135957776 \h </w:instrText>
            </w:r>
            <w:r w:rsidR="000D23A0">
              <w:rPr>
                <w:noProof/>
                <w:webHidden/>
              </w:rPr>
            </w:r>
            <w:r w:rsidR="000D23A0">
              <w:rPr>
                <w:noProof/>
                <w:webHidden/>
              </w:rPr>
              <w:fldChar w:fldCharType="separate"/>
            </w:r>
            <w:r w:rsidR="000D23A0">
              <w:rPr>
                <w:noProof/>
                <w:webHidden/>
              </w:rPr>
              <w:t>47</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7" w:history="1">
            <w:r w:rsidR="000D23A0" w:rsidRPr="00B45277">
              <w:rPr>
                <w:rStyle w:val="Hyperlink"/>
                <w:noProof/>
              </w:rPr>
              <w:t>4.4.4.</w:t>
            </w:r>
            <w:r w:rsidR="000D23A0">
              <w:rPr>
                <w:rFonts w:asciiTheme="minorHAnsi" w:eastAsiaTheme="minorEastAsia" w:hAnsiTheme="minorHAnsi" w:cstheme="minorBidi"/>
                <w:noProof/>
                <w:sz w:val="22"/>
                <w:szCs w:val="22"/>
              </w:rPr>
              <w:tab/>
            </w:r>
            <w:r w:rsidR="000D23A0" w:rsidRPr="00B45277">
              <w:rPr>
                <w:rStyle w:val="Hyperlink"/>
                <w:noProof/>
              </w:rPr>
              <w:t>Companies Table</w:t>
            </w:r>
            <w:r w:rsidR="000D23A0">
              <w:rPr>
                <w:noProof/>
                <w:webHidden/>
              </w:rPr>
              <w:tab/>
            </w:r>
            <w:r w:rsidR="000D23A0">
              <w:rPr>
                <w:noProof/>
                <w:webHidden/>
              </w:rPr>
              <w:fldChar w:fldCharType="begin"/>
            </w:r>
            <w:r w:rsidR="000D23A0">
              <w:rPr>
                <w:noProof/>
                <w:webHidden/>
              </w:rPr>
              <w:instrText xml:space="preserve"> PAGEREF _Toc135957777 \h </w:instrText>
            </w:r>
            <w:r w:rsidR="000D23A0">
              <w:rPr>
                <w:noProof/>
                <w:webHidden/>
              </w:rPr>
            </w:r>
            <w:r w:rsidR="000D23A0">
              <w:rPr>
                <w:noProof/>
                <w:webHidden/>
              </w:rPr>
              <w:fldChar w:fldCharType="separate"/>
            </w:r>
            <w:r w:rsidR="000D23A0">
              <w:rPr>
                <w:noProof/>
                <w:webHidden/>
              </w:rPr>
              <w:t>4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8" w:history="1">
            <w:r w:rsidR="000D23A0" w:rsidRPr="00B45277">
              <w:rPr>
                <w:rStyle w:val="Hyperlink"/>
                <w:noProof/>
              </w:rPr>
              <w:t>4.4.5.</w:t>
            </w:r>
            <w:r w:rsidR="000D23A0">
              <w:rPr>
                <w:rFonts w:asciiTheme="minorHAnsi" w:eastAsiaTheme="minorEastAsia" w:hAnsiTheme="minorHAnsi" w:cstheme="minorBidi"/>
                <w:noProof/>
                <w:sz w:val="22"/>
                <w:szCs w:val="22"/>
              </w:rPr>
              <w:tab/>
            </w:r>
            <w:r w:rsidR="000D23A0" w:rsidRPr="00B45277">
              <w:rPr>
                <w:rStyle w:val="Hyperlink"/>
                <w:noProof/>
              </w:rPr>
              <w:t>Countries Table</w:t>
            </w:r>
            <w:r w:rsidR="000D23A0">
              <w:rPr>
                <w:noProof/>
                <w:webHidden/>
              </w:rPr>
              <w:tab/>
            </w:r>
            <w:r w:rsidR="000D23A0">
              <w:rPr>
                <w:noProof/>
                <w:webHidden/>
              </w:rPr>
              <w:fldChar w:fldCharType="begin"/>
            </w:r>
            <w:r w:rsidR="000D23A0">
              <w:rPr>
                <w:noProof/>
                <w:webHidden/>
              </w:rPr>
              <w:instrText xml:space="preserve"> PAGEREF _Toc135957778 \h </w:instrText>
            </w:r>
            <w:r w:rsidR="000D23A0">
              <w:rPr>
                <w:noProof/>
                <w:webHidden/>
              </w:rPr>
            </w:r>
            <w:r w:rsidR="000D23A0">
              <w:rPr>
                <w:noProof/>
                <w:webHidden/>
              </w:rPr>
              <w:fldChar w:fldCharType="separate"/>
            </w:r>
            <w:r w:rsidR="000D23A0">
              <w:rPr>
                <w:noProof/>
                <w:webHidden/>
              </w:rPr>
              <w:t>4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79" w:history="1">
            <w:r w:rsidR="000D23A0" w:rsidRPr="00B45277">
              <w:rPr>
                <w:rStyle w:val="Hyperlink"/>
                <w:noProof/>
              </w:rPr>
              <w:t>4.4.6.</w:t>
            </w:r>
            <w:r w:rsidR="000D23A0">
              <w:rPr>
                <w:rFonts w:asciiTheme="minorHAnsi" w:eastAsiaTheme="minorEastAsia" w:hAnsiTheme="minorHAnsi" w:cstheme="minorBidi"/>
                <w:noProof/>
                <w:sz w:val="22"/>
                <w:szCs w:val="22"/>
              </w:rPr>
              <w:tab/>
            </w:r>
            <w:r w:rsidR="000D23A0" w:rsidRPr="00B45277">
              <w:rPr>
                <w:rStyle w:val="Hyperlink"/>
                <w:noProof/>
              </w:rPr>
              <w:t>Job Post Table</w:t>
            </w:r>
            <w:r w:rsidR="000D23A0">
              <w:rPr>
                <w:noProof/>
                <w:webHidden/>
              </w:rPr>
              <w:tab/>
            </w:r>
            <w:r w:rsidR="000D23A0">
              <w:rPr>
                <w:noProof/>
                <w:webHidden/>
              </w:rPr>
              <w:fldChar w:fldCharType="begin"/>
            </w:r>
            <w:r w:rsidR="000D23A0">
              <w:rPr>
                <w:noProof/>
                <w:webHidden/>
              </w:rPr>
              <w:instrText xml:space="preserve"> PAGEREF _Toc135957779 \h </w:instrText>
            </w:r>
            <w:r w:rsidR="000D23A0">
              <w:rPr>
                <w:noProof/>
                <w:webHidden/>
              </w:rPr>
            </w:r>
            <w:r w:rsidR="000D23A0">
              <w:rPr>
                <w:noProof/>
                <w:webHidden/>
              </w:rPr>
              <w:fldChar w:fldCharType="separate"/>
            </w:r>
            <w:r w:rsidR="000D23A0">
              <w:rPr>
                <w:noProof/>
                <w:webHidden/>
              </w:rPr>
              <w:t>4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80" w:history="1">
            <w:r w:rsidR="000D23A0" w:rsidRPr="00B45277">
              <w:rPr>
                <w:rStyle w:val="Hyperlink"/>
                <w:noProof/>
              </w:rPr>
              <w:t>4.4.7.</w:t>
            </w:r>
            <w:r w:rsidR="000D23A0">
              <w:rPr>
                <w:rFonts w:asciiTheme="minorHAnsi" w:eastAsiaTheme="minorEastAsia" w:hAnsiTheme="minorHAnsi" w:cstheme="minorBidi"/>
                <w:noProof/>
                <w:sz w:val="22"/>
                <w:szCs w:val="22"/>
              </w:rPr>
              <w:tab/>
            </w:r>
            <w:r w:rsidR="000D23A0" w:rsidRPr="00B45277">
              <w:rPr>
                <w:rStyle w:val="Hyperlink"/>
                <w:noProof/>
              </w:rPr>
              <w:t>Mailbox Table</w:t>
            </w:r>
            <w:r w:rsidR="000D23A0">
              <w:rPr>
                <w:noProof/>
                <w:webHidden/>
              </w:rPr>
              <w:tab/>
            </w:r>
            <w:r w:rsidR="000D23A0">
              <w:rPr>
                <w:noProof/>
                <w:webHidden/>
              </w:rPr>
              <w:fldChar w:fldCharType="begin"/>
            </w:r>
            <w:r w:rsidR="000D23A0">
              <w:rPr>
                <w:noProof/>
                <w:webHidden/>
              </w:rPr>
              <w:instrText xml:space="preserve"> PAGEREF _Toc135957780 \h </w:instrText>
            </w:r>
            <w:r w:rsidR="000D23A0">
              <w:rPr>
                <w:noProof/>
                <w:webHidden/>
              </w:rPr>
            </w:r>
            <w:r w:rsidR="000D23A0">
              <w:rPr>
                <w:noProof/>
                <w:webHidden/>
              </w:rPr>
              <w:fldChar w:fldCharType="separate"/>
            </w:r>
            <w:r w:rsidR="000D23A0">
              <w:rPr>
                <w:noProof/>
                <w:webHidden/>
              </w:rPr>
              <w:t>50</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81" w:history="1">
            <w:r w:rsidR="000D23A0" w:rsidRPr="00B45277">
              <w:rPr>
                <w:rStyle w:val="Hyperlink"/>
                <w:noProof/>
              </w:rPr>
              <w:t>4.4.8.</w:t>
            </w:r>
            <w:r w:rsidR="000D23A0">
              <w:rPr>
                <w:rFonts w:asciiTheme="minorHAnsi" w:eastAsiaTheme="minorEastAsia" w:hAnsiTheme="minorHAnsi" w:cstheme="minorBidi"/>
                <w:noProof/>
                <w:sz w:val="22"/>
                <w:szCs w:val="22"/>
              </w:rPr>
              <w:tab/>
            </w:r>
            <w:r w:rsidR="000D23A0" w:rsidRPr="00B45277">
              <w:rPr>
                <w:rStyle w:val="Hyperlink"/>
                <w:noProof/>
              </w:rPr>
              <w:t>Reply Mail Table</w:t>
            </w:r>
            <w:r w:rsidR="000D23A0">
              <w:rPr>
                <w:noProof/>
                <w:webHidden/>
              </w:rPr>
              <w:tab/>
            </w:r>
            <w:r w:rsidR="000D23A0">
              <w:rPr>
                <w:noProof/>
                <w:webHidden/>
              </w:rPr>
              <w:fldChar w:fldCharType="begin"/>
            </w:r>
            <w:r w:rsidR="000D23A0">
              <w:rPr>
                <w:noProof/>
                <w:webHidden/>
              </w:rPr>
              <w:instrText xml:space="preserve"> PAGEREF _Toc135957781 \h </w:instrText>
            </w:r>
            <w:r w:rsidR="000D23A0">
              <w:rPr>
                <w:noProof/>
                <w:webHidden/>
              </w:rPr>
            </w:r>
            <w:r w:rsidR="000D23A0">
              <w:rPr>
                <w:noProof/>
                <w:webHidden/>
              </w:rPr>
              <w:fldChar w:fldCharType="separate"/>
            </w:r>
            <w:r w:rsidR="000D23A0">
              <w:rPr>
                <w:noProof/>
                <w:webHidden/>
              </w:rPr>
              <w:t>51</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82" w:history="1">
            <w:r w:rsidR="000D23A0" w:rsidRPr="00B45277">
              <w:rPr>
                <w:rStyle w:val="Hyperlink"/>
                <w:noProof/>
              </w:rPr>
              <w:t>4.4.9.</w:t>
            </w:r>
            <w:r w:rsidR="000D23A0">
              <w:rPr>
                <w:rFonts w:asciiTheme="minorHAnsi" w:eastAsiaTheme="minorEastAsia" w:hAnsiTheme="minorHAnsi" w:cstheme="minorBidi"/>
                <w:noProof/>
                <w:sz w:val="22"/>
                <w:szCs w:val="22"/>
              </w:rPr>
              <w:tab/>
            </w:r>
            <w:r w:rsidR="000D23A0" w:rsidRPr="00B45277">
              <w:rPr>
                <w:rStyle w:val="Hyperlink"/>
                <w:noProof/>
              </w:rPr>
              <w:t>States Table</w:t>
            </w:r>
            <w:r w:rsidR="000D23A0">
              <w:rPr>
                <w:noProof/>
                <w:webHidden/>
              </w:rPr>
              <w:tab/>
            </w:r>
            <w:r w:rsidR="000D23A0">
              <w:rPr>
                <w:noProof/>
                <w:webHidden/>
              </w:rPr>
              <w:fldChar w:fldCharType="begin"/>
            </w:r>
            <w:r w:rsidR="000D23A0">
              <w:rPr>
                <w:noProof/>
                <w:webHidden/>
              </w:rPr>
              <w:instrText xml:space="preserve"> PAGEREF _Toc135957782 \h </w:instrText>
            </w:r>
            <w:r w:rsidR="000D23A0">
              <w:rPr>
                <w:noProof/>
                <w:webHidden/>
              </w:rPr>
            </w:r>
            <w:r w:rsidR="000D23A0">
              <w:rPr>
                <w:noProof/>
                <w:webHidden/>
              </w:rPr>
              <w:fldChar w:fldCharType="separate"/>
            </w:r>
            <w:r w:rsidR="000D23A0">
              <w:rPr>
                <w:noProof/>
                <w:webHidden/>
              </w:rPr>
              <w:t>52</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783" w:history="1">
            <w:r w:rsidR="000D23A0" w:rsidRPr="00B45277">
              <w:rPr>
                <w:rStyle w:val="Hyperlink"/>
                <w:noProof/>
              </w:rPr>
              <w:t>4.4.10. Users Table</w:t>
            </w:r>
            <w:r w:rsidR="000D23A0">
              <w:rPr>
                <w:noProof/>
                <w:webHidden/>
              </w:rPr>
              <w:tab/>
            </w:r>
            <w:r w:rsidR="000D23A0">
              <w:rPr>
                <w:noProof/>
                <w:webHidden/>
              </w:rPr>
              <w:fldChar w:fldCharType="begin"/>
            </w:r>
            <w:r w:rsidR="000D23A0">
              <w:rPr>
                <w:noProof/>
                <w:webHidden/>
              </w:rPr>
              <w:instrText xml:space="preserve"> PAGEREF _Toc135957783 \h </w:instrText>
            </w:r>
            <w:r w:rsidR="000D23A0">
              <w:rPr>
                <w:noProof/>
                <w:webHidden/>
              </w:rPr>
            </w:r>
            <w:r w:rsidR="000D23A0">
              <w:rPr>
                <w:noProof/>
                <w:webHidden/>
              </w:rPr>
              <w:fldChar w:fldCharType="separate"/>
            </w:r>
            <w:r w:rsidR="000D23A0">
              <w:rPr>
                <w:noProof/>
                <w:webHidden/>
              </w:rPr>
              <w:t>53</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84" w:history="1">
            <w:r w:rsidR="000D23A0" w:rsidRPr="00B45277">
              <w:rPr>
                <w:rStyle w:val="Hyperlink"/>
                <w:noProof/>
              </w:rPr>
              <w:t>4.5.</w:t>
            </w:r>
            <w:r w:rsidR="000D23A0">
              <w:rPr>
                <w:rFonts w:asciiTheme="minorHAnsi" w:eastAsiaTheme="minorEastAsia" w:hAnsiTheme="minorHAnsi" w:cstheme="minorBidi"/>
                <w:noProof/>
                <w:sz w:val="22"/>
                <w:szCs w:val="22"/>
              </w:rPr>
              <w:tab/>
            </w:r>
            <w:r w:rsidR="000D23A0" w:rsidRPr="00B45277">
              <w:rPr>
                <w:rStyle w:val="Hyperlink"/>
                <w:noProof/>
              </w:rPr>
              <w:t>Web Hosting</w:t>
            </w:r>
            <w:r w:rsidR="000D23A0">
              <w:rPr>
                <w:noProof/>
                <w:webHidden/>
              </w:rPr>
              <w:tab/>
            </w:r>
            <w:r w:rsidR="000D23A0">
              <w:rPr>
                <w:noProof/>
                <w:webHidden/>
              </w:rPr>
              <w:fldChar w:fldCharType="begin"/>
            </w:r>
            <w:r w:rsidR="000D23A0">
              <w:rPr>
                <w:noProof/>
                <w:webHidden/>
              </w:rPr>
              <w:instrText xml:space="preserve"> PAGEREF _Toc135957784 \h </w:instrText>
            </w:r>
            <w:r w:rsidR="000D23A0">
              <w:rPr>
                <w:noProof/>
                <w:webHidden/>
              </w:rPr>
            </w:r>
            <w:r w:rsidR="000D23A0">
              <w:rPr>
                <w:noProof/>
                <w:webHidden/>
              </w:rPr>
              <w:fldChar w:fldCharType="separate"/>
            </w:r>
            <w:r w:rsidR="000D23A0">
              <w:rPr>
                <w:noProof/>
                <w:webHidden/>
              </w:rPr>
              <w:t>5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85" w:history="1">
            <w:r w:rsidR="000D23A0" w:rsidRPr="00B45277">
              <w:rPr>
                <w:rStyle w:val="Hyperlink"/>
                <w:noProof/>
              </w:rPr>
              <w:t>4.5.1.</w:t>
            </w:r>
            <w:r w:rsidR="000D23A0">
              <w:rPr>
                <w:rFonts w:asciiTheme="minorHAnsi" w:eastAsiaTheme="minorEastAsia" w:hAnsiTheme="minorHAnsi" w:cstheme="minorBidi"/>
                <w:noProof/>
                <w:sz w:val="22"/>
                <w:szCs w:val="22"/>
              </w:rPr>
              <w:tab/>
            </w:r>
            <w:r w:rsidR="000D23A0" w:rsidRPr="00B45277">
              <w:rPr>
                <w:rStyle w:val="Hyperlink"/>
                <w:noProof/>
              </w:rPr>
              <w:t>Backend Management</w:t>
            </w:r>
            <w:r w:rsidR="000D23A0">
              <w:rPr>
                <w:noProof/>
                <w:webHidden/>
              </w:rPr>
              <w:tab/>
            </w:r>
            <w:r w:rsidR="000D23A0">
              <w:rPr>
                <w:noProof/>
                <w:webHidden/>
              </w:rPr>
              <w:fldChar w:fldCharType="begin"/>
            </w:r>
            <w:r w:rsidR="000D23A0">
              <w:rPr>
                <w:noProof/>
                <w:webHidden/>
              </w:rPr>
              <w:instrText xml:space="preserve"> PAGEREF _Toc135957785 \h </w:instrText>
            </w:r>
            <w:r w:rsidR="000D23A0">
              <w:rPr>
                <w:noProof/>
                <w:webHidden/>
              </w:rPr>
            </w:r>
            <w:r w:rsidR="000D23A0">
              <w:rPr>
                <w:noProof/>
                <w:webHidden/>
              </w:rPr>
              <w:fldChar w:fldCharType="separate"/>
            </w:r>
            <w:r w:rsidR="000D23A0">
              <w:rPr>
                <w:noProof/>
                <w:webHidden/>
              </w:rPr>
              <w:t>55</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86" w:history="1">
            <w:r w:rsidR="000D23A0" w:rsidRPr="00B45277">
              <w:rPr>
                <w:rStyle w:val="Hyperlink"/>
                <w:noProof/>
              </w:rPr>
              <w:t>4.5.2.</w:t>
            </w:r>
            <w:r w:rsidR="000D23A0">
              <w:rPr>
                <w:rFonts w:asciiTheme="minorHAnsi" w:eastAsiaTheme="minorEastAsia" w:hAnsiTheme="minorHAnsi" w:cstheme="minorBidi"/>
                <w:noProof/>
                <w:sz w:val="22"/>
                <w:szCs w:val="22"/>
              </w:rPr>
              <w:tab/>
            </w:r>
            <w:r w:rsidR="000D23A0" w:rsidRPr="00B45277">
              <w:rPr>
                <w:rStyle w:val="Hyperlink"/>
                <w:noProof/>
              </w:rPr>
              <w:t>Database Management</w:t>
            </w:r>
            <w:r w:rsidR="000D23A0">
              <w:rPr>
                <w:noProof/>
                <w:webHidden/>
              </w:rPr>
              <w:tab/>
            </w:r>
            <w:r w:rsidR="000D23A0">
              <w:rPr>
                <w:noProof/>
                <w:webHidden/>
              </w:rPr>
              <w:fldChar w:fldCharType="begin"/>
            </w:r>
            <w:r w:rsidR="000D23A0">
              <w:rPr>
                <w:noProof/>
                <w:webHidden/>
              </w:rPr>
              <w:instrText xml:space="preserve"> PAGEREF _Toc135957786 \h </w:instrText>
            </w:r>
            <w:r w:rsidR="000D23A0">
              <w:rPr>
                <w:noProof/>
                <w:webHidden/>
              </w:rPr>
            </w:r>
            <w:r w:rsidR="000D23A0">
              <w:rPr>
                <w:noProof/>
                <w:webHidden/>
              </w:rPr>
              <w:fldChar w:fldCharType="separate"/>
            </w:r>
            <w:r w:rsidR="000D23A0">
              <w:rPr>
                <w:noProof/>
                <w:webHidden/>
              </w:rPr>
              <w:t>56</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787" w:history="1">
            <w:r w:rsidR="000D23A0" w:rsidRPr="00B45277">
              <w:rPr>
                <w:rStyle w:val="Hyperlink"/>
                <w:noProof/>
              </w:rPr>
              <w:t>Chapter 5: Structure</w:t>
            </w:r>
            <w:r w:rsidR="000D23A0">
              <w:rPr>
                <w:noProof/>
                <w:webHidden/>
              </w:rPr>
              <w:tab/>
            </w:r>
            <w:r w:rsidR="000D23A0">
              <w:rPr>
                <w:noProof/>
                <w:webHidden/>
              </w:rPr>
              <w:fldChar w:fldCharType="begin"/>
            </w:r>
            <w:r w:rsidR="000D23A0">
              <w:rPr>
                <w:noProof/>
                <w:webHidden/>
              </w:rPr>
              <w:instrText xml:space="preserve"> PAGEREF _Toc135957787 \h </w:instrText>
            </w:r>
            <w:r w:rsidR="000D23A0">
              <w:rPr>
                <w:noProof/>
                <w:webHidden/>
              </w:rPr>
            </w:r>
            <w:r w:rsidR="000D23A0">
              <w:rPr>
                <w:noProof/>
                <w:webHidden/>
              </w:rPr>
              <w:fldChar w:fldCharType="separate"/>
            </w:r>
            <w:r w:rsidR="000D23A0">
              <w:rPr>
                <w:noProof/>
                <w:webHidden/>
              </w:rPr>
              <w:t>57</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88" w:history="1">
            <w:r w:rsidR="000D23A0" w:rsidRPr="00B45277">
              <w:rPr>
                <w:rStyle w:val="Hyperlink"/>
                <w:noProof/>
              </w:rPr>
              <w:t>5.1.</w:t>
            </w:r>
            <w:r w:rsidR="000D23A0">
              <w:rPr>
                <w:rFonts w:asciiTheme="minorHAnsi" w:eastAsiaTheme="minorEastAsia" w:hAnsiTheme="minorHAnsi" w:cstheme="minorBidi"/>
                <w:noProof/>
                <w:sz w:val="22"/>
                <w:szCs w:val="22"/>
              </w:rPr>
              <w:tab/>
            </w:r>
            <w:r w:rsidR="000D23A0" w:rsidRPr="00B45277">
              <w:rPr>
                <w:rStyle w:val="Hyperlink"/>
                <w:noProof/>
              </w:rPr>
              <w:t>Front End Structural Diagram</w:t>
            </w:r>
            <w:r w:rsidR="000D23A0">
              <w:rPr>
                <w:noProof/>
                <w:webHidden/>
              </w:rPr>
              <w:tab/>
            </w:r>
            <w:r w:rsidR="000D23A0">
              <w:rPr>
                <w:noProof/>
                <w:webHidden/>
              </w:rPr>
              <w:fldChar w:fldCharType="begin"/>
            </w:r>
            <w:r w:rsidR="000D23A0">
              <w:rPr>
                <w:noProof/>
                <w:webHidden/>
              </w:rPr>
              <w:instrText xml:space="preserve"> PAGEREF _Toc135957788 \h </w:instrText>
            </w:r>
            <w:r w:rsidR="000D23A0">
              <w:rPr>
                <w:noProof/>
                <w:webHidden/>
              </w:rPr>
            </w:r>
            <w:r w:rsidR="000D23A0">
              <w:rPr>
                <w:noProof/>
                <w:webHidden/>
              </w:rPr>
              <w:fldChar w:fldCharType="separate"/>
            </w:r>
            <w:r w:rsidR="000D23A0">
              <w:rPr>
                <w:noProof/>
                <w:webHidden/>
              </w:rPr>
              <w:t>57</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89" w:history="1">
            <w:r w:rsidR="000D23A0" w:rsidRPr="00B45277">
              <w:rPr>
                <w:rStyle w:val="Hyperlink"/>
                <w:noProof/>
              </w:rPr>
              <w:t>5.2.</w:t>
            </w:r>
            <w:r w:rsidR="000D23A0">
              <w:rPr>
                <w:rFonts w:asciiTheme="minorHAnsi" w:eastAsiaTheme="minorEastAsia" w:hAnsiTheme="minorHAnsi" w:cstheme="minorBidi"/>
                <w:noProof/>
                <w:sz w:val="22"/>
                <w:szCs w:val="22"/>
              </w:rPr>
              <w:tab/>
            </w:r>
            <w:r w:rsidR="000D23A0" w:rsidRPr="00B45277">
              <w:rPr>
                <w:rStyle w:val="Hyperlink"/>
                <w:noProof/>
              </w:rPr>
              <w:t>Backend and Database Diagrams</w:t>
            </w:r>
            <w:r w:rsidR="000D23A0">
              <w:rPr>
                <w:noProof/>
                <w:webHidden/>
              </w:rPr>
              <w:tab/>
            </w:r>
            <w:r w:rsidR="000D23A0">
              <w:rPr>
                <w:noProof/>
                <w:webHidden/>
              </w:rPr>
              <w:fldChar w:fldCharType="begin"/>
            </w:r>
            <w:r w:rsidR="000D23A0">
              <w:rPr>
                <w:noProof/>
                <w:webHidden/>
              </w:rPr>
              <w:instrText xml:space="preserve"> PAGEREF _Toc135957789 \h </w:instrText>
            </w:r>
            <w:r w:rsidR="000D23A0">
              <w:rPr>
                <w:noProof/>
                <w:webHidden/>
              </w:rPr>
            </w:r>
            <w:r w:rsidR="000D23A0">
              <w:rPr>
                <w:noProof/>
                <w:webHidden/>
              </w:rPr>
              <w:fldChar w:fldCharType="separate"/>
            </w:r>
            <w:r w:rsidR="000D23A0">
              <w:rPr>
                <w:noProof/>
                <w:webHidden/>
              </w:rPr>
              <w:t>5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90" w:history="1">
            <w:r w:rsidR="000D23A0" w:rsidRPr="00B45277">
              <w:rPr>
                <w:rStyle w:val="Hyperlink"/>
                <w:noProof/>
              </w:rPr>
              <w:t>5.2.1.</w:t>
            </w:r>
            <w:r w:rsidR="000D23A0">
              <w:rPr>
                <w:rFonts w:asciiTheme="minorHAnsi" w:eastAsiaTheme="minorEastAsia" w:hAnsiTheme="minorHAnsi" w:cstheme="minorBidi"/>
                <w:noProof/>
                <w:sz w:val="22"/>
                <w:szCs w:val="22"/>
              </w:rPr>
              <w:tab/>
            </w:r>
            <w:r w:rsidR="000D23A0" w:rsidRPr="00B45277">
              <w:rPr>
                <w:rStyle w:val="Hyperlink"/>
                <w:noProof/>
              </w:rPr>
              <w:t>ER Diagram</w:t>
            </w:r>
            <w:r w:rsidR="000D23A0">
              <w:rPr>
                <w:noProof/>
                <w:webHidden/>
              </w:rPr>
              <w:tab/>
            </w:r>
            <w:r w:rsidR="000D23A0">
              <w:rPr>
                <w:noProof/>
                <w:webHidden/>
              </w:rPr>
              <w:fldChar w:fldCharType="begin"/>
            </w:r>
            <w:r w:rsidR="000D23A0">
              <w:rPr>
                <w:noProof/>
                <w:webHidden/>
              </w:rPr>
              <w:instrText xml:space="preserve"> PAGEREF _Toc135957790 \h </w:instrText>
            </w:r>
            <w:r w:rsidR="000D23A0">
              <w:rPr>
                <w:noProof/>
                <w:webHidden/>
              </w:rPr>
            </w:r>
            <w:r w:rsidR="000D23A0">
              <w:rPr>
                <w:noProof/>
                <w:webHidden/>
              </w:rPr>
              <w:fldChar w:fldCharType="separate"/>
            </w:r>
            <w:r w:rsidR="000D23A0">
              <w:rPr>
                <w:noProof/>
                <w:webHidden/>
              </w:rPr>
              <w:t>58</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91" w:history="1">
            <w:r w:rsidR="000D23A0" w:rsidRPr="00B45277">
              <w:rPr>
                <w:rStyle w:val="Hyperlink"/>
                <w:noProof/>
              </w:rPr>
              <w:t>5.2.2.</w:t>
            </w:r>
            <w:r w:rsidR="000D23A0">
              <w:rPr>
                <w:rFonts w:asciiTheme="minorHAnsi" w:eastAsiaTheme="minorEastAsia" w:hAnsiTheme="minorHAnsi" w:cstheme="minorBidi"/>
                <w:noProof/>
                <w:sz w:val="22"/>
                <w:szCs w:val="22"/>
              </w:rPr>
              <w:tab/>
            </w:r>
            <w:r w:rsidR="000D23A0" w:rsidRPr="00B45277">
              <w:rPr>
                <w:rStyle w:val="Hyperlink"/>
                <w:noProof/>
              </w:rPr>
              <w:t>Use Case Diagram</w:t>
            </w:r>
            <w:r w:rsidR="000D23A0">
              <w:rPr>
                <w:noProof/>
                <w:webHidden/>
              </w:rPr>
              <w:tab/>
            </w:r>
            <w:r w:rsidR="000D23A0">
              <w:rPr>
                <w:noProof/>
                <w:webHidden/>
              </w:rPr>
              <w:fldChar w:fldCharType="begin"/>
            </w:r>
            <w:r w:rsidR="000D23A0">
              <w:rPr>
                <w:noProof/>
                <w:webHidden/>
              </w:rPr>
              <w:instrText xml:space="preserve"> PAGEREF _Toc135957791 \h </w:instrText>
            </w:r>
            <w:r w:rsidR="000D23A0">
              <w:rPr>
                <w:noProof/>
                <w:webHidden/>
              </w:rPr>
            </w:r>
            <w:r w:rsidR="000D23A0">
              <w:rPr>
                <w:noProof/>
                <w:webHidden/>
              </w:rPr>
              <w:fldChar w:fldCharType="separate"/>
            </w:r>
            <w:r w:rsidR="000D23A0">
              <w:rPr>
                <w:noProof/>
                <w:webHidden/>
              </w:rPr>
              <w:t>59</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92" w:history="1">
            <w:r w:rsidR="000D23A0" w:rsidRPr="00B45277">
              <w:rPr>
                <w:rStyle w:val="Hyperlink"/>
                <w:noProof/>
              </w:rPr>
              <w:t>5.2.3.</w:t>
            </w:r>
            <w:r w:rsidR="000D23A0">
              <w:rPr>
                <w:rFonts w:asciiTheme="minorHAnsi" w:eastAsiaTheme="minorEastAsia" w:hAnsiTheme="minorHAnsi" w:cstheme="minorBidi"/>
                <w:noProof/>
                <w:sz w:val="22"/>
                <w:szCs w:val="22"/>
              </w:rPr>
              <w:tab/>
            </w:r>
            <w:r w:rsidR="000D23A0" w:rsidRPr="00B45277">
              <w:rPr>
                <w:rStyle w:val="Hyperlink"/>
                <w:noProof/>
              </w:rPr>
              <w:t>Context Diagram</w:t>
            </w:r>
            <w:r w:rsidR="000D23A0">
              <w:rPr>
                <w:noProof/>
                <w:webHidden/>
              </w:rPr>
              <w:tab/>
            </w:r>
            <w:r w:rsidR="000D23A0">
              <w:rPr>
                <w:noProof/>
                <w:webHidden/>
              </w:rPr>
              <w:fldChar w:fldCharType="begin"/>
            </w:r>
            <w:r w:rsidR="000D23A0">
              <w:rPr>
                <w:noProof/>
                <w:webHidden/>
              </w:rPr>
              <w:instrText xml:space="preserve"> PAGEREF _Toc135957792 \h </w:instrText>
            </w:r>
            <w:r w:rsidR="000D23A0">
              <w:rPr>
                <w:noProof/>
                <w:webHidden/>
              </w:rPr>
            </w:r>
            <w:r w:rsidR="000D23A0">
              <w:rPr>
                <w:noProof/>
                <w:webHidden/>
              </w:rPr>
              <w:fldChar w:fldCharType="separate"/>
            </w:r>
            <w:r w:rsidR="000D23A0">
              <w:rPr>
                <w:noProof/>
                <w:webHidden/>
              </w:rPr>
              <w:t>60</w:t>
            </w:r>
            <w:r w:rsidR="000D23A0">
              <w:rPr>
                <w:noProof/>
                <w:webHidden/>
              </w:rPr>
              <w:fldChar w:fldCharType="end"/>
            </w:r>
          </w:hyperlink>
        </w:p>
        <w:p w:rsidR="000D23A0" w:rsidRDefault="00D602A0">
          <w:pPr>
            <w:pStyle w:val="TOC3"/>
            <w:tabs>
              <w:tab w:val="left" w:pos="1320"/>
              <w:tab w:val="right" w:leader="dot" w:pos="9430"/>
            </w:tabs>
            <w:rPr>
              <w:rFonts w:asciiTheme="minorHAnsi" w:eastAsiaTheme="minorEastAsia" w:hAnsiTheme="minorHAnsi" w:cstheme="minorBidi"/>
              <w:noProof/>
              <w:sz w:val="22"/>
              <w:szCs w:val="22"/>
            </w:rPr>
          </w:pPr>
          <w:hyperlink w:anchor="_Toc135957793" w:history="1">
            <w:r w:rsidR="000D23A0" w:rsidRPr="00B45277">
              <w:rPr>
                <w:rStyle w:val="Hyperlink"/>
                <w:noProof/>
              </w:rPr>
              <w:t>5.2.4.</w:t>
            </w:r>
            <w:r w:rsidR="000D23A0">
              <w:rPr>
                <w:rFonts w:asciiTheme="minorHAnsi" w:eastAsiaTheme="minorEastAsia" w:hAnsiTheme="minorHAnsi" w:cstheme="minorBidi"/>
                <w:noProof/>
                <w:sz w:val="22"/>
                <w:szCs w:val="22"/>
              </w:rPr>
              <w:tab/>
            </w:r>
            <w:r w:rsidR="000D23A0" w:rsidRPr="00B45277">
              <w:rPr>
                <w:rStyle w:val="Hyperlink"/>
                <w:noProof/>
              </w:rPr>
              <w:t>Relational Schema</w:t>
            </w:r>
            <w:r w:rsidR="000D23A0">
              <w:rPr>
                <w:noProof/>
                <w:webHidden/>
              </w:rPr>
              <w:tab/>
            </w:r>
            <w:r w:rsidR="000D23A0">
              <w:rPr>
                <w:noProof/>
                <w:webHidden/>
              </w:rPr>
              <w:fldChar w:fldCharType="begin"/>
            </w:r>
            <w:r w:rsidR="000D23A0">
              <w:rPr>
                <w:noProof/>
                <w:webHidden/>
              </w:rPr>
              <w:instrText xml:space="preserve"> PAGEREF _Toc135957793 \h </w:instrText>
            </w:r>
            <w:r w:rsidR="000D23A0">
              <w:rPr>
                <w:noProof/>
                <w:webHidden/>
              </w:rPr>
            </w:r>
            <w:r w:rsidR="000D23A0">
              <w:rPr>
                <w:noProof/>
                <w:webHidden/>
              </w:rPr>
              <w:fldChar w:fldCharType="separate"/>
            </w:r>
            <w:r w:rsidR="000D23A0">
              <w:rPr>
                <w:noProof/>
                <w:webHidden/>
              </w:rPr>
              <w:t>61</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794" w:history="1">
            <w:r w:rsidR="000D23A0" w:rsidRPr="00B45277">
              <w:rPr>
                <w:rStyle w:val="Hyperlink"/>
                <w:noProof/>
              </w:rPr>
              <w:t>Chapter</w:t>
            </w:r>
            <w:r w:rsidR="000D23A0" w:rsidRPr="00B45277">
              <w:rPr>
                <w:rStyle w:val="Hyperlink"/>
                <w:noProof/>
                <w:spacing w:val="-27"/>
              </w:rPr>
              <w:t xml:space="preserve"> </w:t>
            </w:r>
            <w:r w:rsidR="000D23A0" w:rsidRPr="00B45277">
              <w:rPr>
                <w:rStyle w:val="Hyperlink"/>
                <w:noProof/>
              </w:rPr>
              <w:t>6:</w:t>
            </w:r>
            <w:r w:rsidR="000D23A0" w:rsidRPr="00B45277">
              <w:rPr>
                <w:rStyle w:val="Hyperlink"/>
                <w:noProof/>
                <w:spacing w:val="-26"/>
              </w:rPr>
              <w:t xml:space="preserve"> </w:t>
            </w:r>
            <w:r w:rsidR="000D23A0" w:rsidRPr="00B45277">
              <w:rPr>
                <w:rStyle w:val="Hyperlink"/>
                <w:noProof/>
              </w:rPr>
              <w:t>User Roles</w:t>
            </w:r>
            <w:r w:rsidR="000D23A0">
              <w:rPr>
                <w:noProof/>
                <w:webHidden/>
              </w:rPr>
              <w:tab/>
            </w:r>
            <w:r w:rsidR="000D23A0">
              <w:rPr>
                <w:noProof/>
                <w:webHidden/>
              </w:rPr>
              <w:fldChar w:fldCharType="begin"/>
            </w:r>
            <w:r w:rsidR="000D23A0">
              <w:rPr>
                <w:noProof/>
                <w:webHidden/>
              </w:rPr>
              <w:instrText xml:space="preserve"> PAGEREF _Toc135957794 \h </w:instrText>
            </w:r>
            <w:r w:rsidR="000D23A0">
              <w:rPr>
                <w:noProof/>
                <w:webHidden/>
              </w:rPr>
            </w:r>
            <w:r w:rsidR="000D23A0">
              <w:rPr>
                <w:noProof/>
                <w:webHidden/>
              </w:rPr>
              <w:fldChar w:fldCharType="separate"/>
            </w:r>
            <w:r w:rsidR="000D23A0">
              <w:rPr>
                <w:noProof/>
                <w:webHidden/>
              </w:rPr>
              <w:t>6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95" w:history="1">
            <w:r w:rsidR="000D23A0" w:rsidRPr="00B45277">
              <w:rPr>
                <w:rStyle w:val="Hyperlink"/>
                <w:noProof/>
              </w:rPr>
              <w:t>6.1</w:t>
            </w:r>
            <w:r w:rsidR="000D23A0">
              <w:rPr>
                <w:rFonts w:asciiTheme="minorHAnsi" w:eastAsiaTheme="minorEastAsia" w:hAnsiTheme="minorHAnsi" w:cstheme="minorBidi"/>
                <w:noProof/>
                <w:sz w:val="22"/>
                <w:szCs w:val="22"/>
              </w:rPr>
              <w:tab/>
            </w:r>
            <w:r w:rsidR="000D23A0" w:rsidRPr="00B45277">
              <w:rPr>
                <w:rStyle w:val="Hyperlink"/>
                <w:noProof/>
              </w:rPr>
              <w:t>. Administrator</w:t>
            </w:r>
            <w:r w:rsidR="000D23A0">
              <w:rPr>
                <w:noProof/>
                <w:webHidden/>
              </w:rPr>
              <w:tab/>
            </w:r>
            <w:r w:rsidR="000D23A0">
              <w:rPr>
                <w:noProof/>
                <w:webHidden/>
              </w:rPr>
              <w:fldChar w:fldCharType="begin"/>
            </w:r>
            <w:r w:rsidR="000D23A0">
              <w:rPr>
                <w:noProof/>
                <w:webHidden/>
              </w:rPr>
              <w:instrText xml:space="preserve"> PAGEREF _Toc135957795 \h </w:instrText>
            </w:r>
            <w:r w:rsidR="000D23A0">
              <w:rPr>
                <w:noProof/>
                <w:webHidden/>
              </w:rPr>
            </w:r>
            <w:r w:rsidR="000D23A0">
              <w:rPr>
                <w:noProof/>
                <w:webHidden/>
              </w:rPr>
              <w:fldChar w:fldCharType="separate"/>
            </w:r>
            <w:r w:rsidR="000D23A0">
              <w:rPr>
                <w:noProof/>
                <w:webHidden/>
              </w:rPr>
              <w:t>6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96" w:history="1">
            <w:r w:rsidR="000D23A0" w:rsidRPr="00B45277">
              <w:rPr>
                <w:rStyle w:val="Hyperlink"/>
                <w:noProof/>
              </w:rPr>
              <w:t>6.2</w:t>
            </w:r>
            <w:r w:rsidR="000D23A0">
              <w:rPr>
                <w:rFonts w:asciiTheme="minorHAnsi" w:eastAsiaTheme="minorEastAsia" w:hAnsiTheme="minorHAnsi" w:cstheme="minorBidi"/>
                <w:noProof/>
                <w:sz w:val="22"/>
                <w:szCs w:val="22"/>
              </w:rPr>
              <w:tab/>
            </w:r>
            <w:r w:rsidR="000D23A0" w:rsidRPr="00B45277">
              <w:rPr>
                <w:rStyle w:val="Hyperlink"/>
                <w:noProof/>
              </w:rPr>
              <w:t>. Employer</w:t>
            </w:r>
            <w:r w:rsidR="000D23A0">
              <w:rPr>
                <w:noProof/>
                <w:webHidden/>
              </w:rPr>
              <w:tab/>
            </w:r>
            <w:r w:rsidR="000D23A0">
              <w:rPr>
                <w:noProof/>
                <w:webHidden/>
              </w:rPr>
              <w:fldChar w:fldCharType="begin"/>
            </w:r>
            <w:r w:rsidR="000D23A0">
              <w:rPr>
                <w:noProof/>
                <w:webHidden/>
              </w:rPr>
              <w:instrText xml:space="preserve"> PAGEREF _Toc135957796 \h </w:instrText>
            </w:r>
            <w:r w:rsidR="000D23A0">
              <w:rPr>
                <w:noProof/>
                <w:webHidden/>
              </w:rPr>
            </w:r>
            <w:r w:rsidR="000D23A0">
              <w:rPr>
                <w:noProof/>
                <w:webHidden/>
              </w:rPr>
              <w:fldChar w:fldCharType="separate"/>
            </w:r>
            <w:r w:rsidR="000D23A0">
              <w:rPr>
                <w:noProof/>
                <w:webHidden/>
              </w:rPr>
              <w:t>62</w:t>
            </w:r>
            <w:r w:rsidR="000D23A0">
              <w:rPr>
                <w:noProof/>
                <w:webHidden/>
              </w:rPr>
              <w:fldChar w:fldCharType="end"/>
            </w:r>
          </w:hyperlink>
        </w:p>
        <w:p w:rsidR="000D23A0" w:rsidRDefault="00D602A0">
          <w:pPr>
            <w:pStyle w:val="TOC2"/>
            <w:tabs>
              <w:tab w:val="left" w:pos="1101"/>
              <w:tab w:val="right" w:leader="dot" w:pos="9430"/>
            </w:tabs>
            <w:rPr>
              <w:rFonts w:asciiTheme="minorHAnsi" w:eastAsiaTheme="minorEastAsia" w:hAnsiTheme="minorHAnsi" w:cstheme="minorBidi"/>
              <w:noProof/>
              <w:sz w:val="22"/>
              <w:szCs w:val="22"/>
            </w:rPr>
          </w:pPr>
          <w:hyperlink w:anchor="_Toc135957797" w:history="1">
            <w:r w:rsidR="000D23A0" w:rsidRPr="00B45277">
              <w:rPr>
                <w:rStyle w:val="Hyperlink"/>
                <w:noProof/>
              </w:rPr>
              <w:t>6.3</w:t>
            </w:r>
            <w:r w:rsidR="000D23A0">
              <w:rPr>
                <w:rFonts w:asciiTheme="minorHAnsi" w:eastAsiaTheme="minorEastAsia" w:hAnsiTheme="minorHAnsi" w:cstheme="minorBidi"/>
                <w:noProof/>
                <w:sz w:val="22"/>
                <w:szCs w:val="22"/>
              </w:rPr>
              <w:tab/>
            </w:r>
            <w:r w:rsidR="000D23A0" w:rsidRPr="00B45277">
              <w:rPr>
                <w:rStyle w:val="Hyperlink"/>
                <w:noProof/>
              </w:rPr>
              <w:t>. Applicant / Candidate</w:t>
            </w:r>
            <w:r w:rsidR="000D23A0">
              <w:rPr>
                <w:noProof/>
                <w:webHidden/>
              </w:rPr>
              <w:tab/>
            </w:r>
            <w:r w:rsidR="000D23A0">
              <w:rPr>
                <w:noProof/>
                <w:webHidden/>
              </w:rPr>
              <w:fldChar w:fldCharType="begin"/>
            </w:r>
            <w:r w:rsidR="000D23A0">
              <w:rPr>
                <w:noProof/>
                <w:webHidden/>
              </w:rPr>
              <w:instrText xml:space="preserve"> PAGEREF _Toc135957797 \h </w:instrText>
            </w:r>
            <w:r w:rsidR="000D23A0">
              <w:rPr>
                <w:noProof/>
                <w:webHidden/>
              </w:rPr>
            </w:r>
            <w:r w:rsidR="000D23A0">
              <w:rPr>
                <w:noProof/>
                <w:webHidden/>
              </w:rPr>
              <w:fldChar w:fldCharType="separate"/>
            </w:r>
            <w:r w:rsidR="000D23A0">
              <w:rPr>
                <w:noProof/>
                <w:webHidden/>
              </w:rPr>
              <w:t>62</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798" w:history="1">
            <w:r w:rsidR="000D23A0" w:rsidRPr="00B45277">
              <w:rPr>
                <w:rStyle w:val="Hyperlink"/>
                <w:noProof/>
              </w:rPr>
              <w:t>Chapter</w:t>
            </w:r>
            <w:r w:rsidR="000D23A0" w:rsidRPr="00B45277">
              <w:rPr>
                <w:rStyle w:val="Hyperlink"/>
                <w:noProof/>
                <w:spacing w:val="-27"/>
              </w:rPr>
              <w:t xml:space="preserve"> </w:t>
            </w:r>
            <w:r w:rsidR="000D23A0" w:rsidRPr="00B45277">
              <w:rPr>
                <w:rStyle w:val="Hyperlink"/>
                <w:noProof/>
              </w:rPr>
              <w:t>7:</w:t>
            </w:r>
            <w:r w:rsidR="000D23A0" w:rsidRPr="00B45277">
              <w:rPr>
                <w:rStyle w:val="Hyperlink"/>
                <w:noProof/>
                <w:spacing w:val="-26"/>
              </w:rPr>
              <w:t xml:space="preserve"> </w:t>
            </w:r>
            <w:r w:rsidR="000D23A0" w:rsidRPr="00B45277">
              <w:rPr>
                <w:rStyle w:val="Hyperlink"/>
                <w:noProof/>
              </w:rPr>
              <w:t>Conclusion and Future Works</w:t>
            </w:r>
            <w:r w:rsidR="000D23A0">
              <w:rPr>
                <w:noProof/>
                <w:webHidden/>
              </w:rPr>
              <w:tab/>
            </w:r>
            <w:r w:rsidR="000D23A0">
              <w:rPr>
                <w:noProof/>
                <w:webHidden/>
              </w:rPr>
              <w:fldChar w:fldCharType="begin"/>
            </w:r>
            <w:r w:rsidR="000D23A0">
              <w:rPr>
                <w:noProof/>
                <w:webHidden/>
              </w:rPr>
              <w:instrText xml:space="preserve"> PAGEREF _Toc135957798 \h </w:instrText>
            </w:r>
            <w:r w:rsidR="000D23A0">
              <w:rPr>
                <w:noProof/>
                <w:webHidden/>
              </w:rPr>
            </w:r>
            <w:r w:rsidR="000D23A0">
              <w:rPr>
                <w:noProof/>
                <w:webHidden/>
              </w:rPr>
              <w:fldChar w:fldCharType="separate"/>
            </w:r>
            <w:r w:rsidR="000D23A0">
              <w:rPr>
                <w:noProof/>
                <w:webHidden/>
              </w:rPr>
              <w:t>63</w:t>
            </w:r>
            <w:r w:rsidR="000D23A0">
              <w:rPr>
                <w:noProof/>
                <w:webHidden/>
              </w:rPr>
              <w:fldChar w:fldCharType="end"/>
            </w:r>
          </w:hyperlink>
        </w:p>
        <w:p w:rsidR="000D23A0" w:rsidRDefault="00D602A0">
          <w:pPr>
            <w:pStyle w:val="TOC2"/>
            <w:tabs>
              <w:tab w:val="right" w:leader="dot" w:pos="9430"/>
            </w:tabs>
            <w:rPr>
              <w:rFonts w:asciiTheme="minorHAnsi" w:eastAsiaTheme="minorEastAsia" w:hAnsiTheme="minorHAnsi" w:cstheme="minorBidi"/>
              <w:noProof/>
              <w:sz w:val="22"/>
              <w:szCs w:val="22"/>
            </w:rPr>
          </w:pPr>
          <w:hyperlink w:anchor="_Toc135957799" w:history="1">
            <w:r w:rsidR="000D23A0" w:rsidRPr="00B45277">
              <w:rPr>
                <w:rStyle w:val="Hyperlink"/>
                <w:noProof/>
              </w:rPr>
              <w:t>7.1. Conclusion</w:t>
            </w:r>
            <w:r w:rsidR="000D23A0">
              <w:rPr>
                <w:noProof/>
                <w:webHidden/>
              </w:rPr>
              <w:tab/>
            </w:r>
            <w:r w:rsidR="000D23A0">
              <w:rPr>
                <w:noProof/>
                <w:webHidden/>
              </w:rPr>
              <w:fldChar w:fldCharType="begin"/>
            </w:r>
            <w:r w:rsidR="000D23A0">
              <w:rPr>
                <w:noProof/>
                <w:webHidden/>
              </w:rPr>
              <w:instrText xml:space="preserve"> PAGEREF _Toc135957799 \h </w:instrText>
            </w:r>
            <w:r w:rsidR="000D23A0">
              <w:rPr>
                <w:noProof/>
                <w:webHidden/>
              </w:rPr>
            </w:r>
            <w:r w:rsidR="000D23A0">
              <w:rPr>
                <w:noProof/>
                <w:webHidden/>
              </w:rPr>
              <w:fldChar w:fldCharType="separate"/>
            </w:r>
            <w:r w:rsidR="000D23A0">
              <w:rPr>
                <w:noProof/>
                <w:webHidden/>
              </w:rPr>
              <w:t>63</w:t>
            </w:r>
            <w:r w:rsidR="000D23A0">
              <w:rPr>
                <w:noProof/>
                <w:webHidden/>
              </w:rPr>
              <w:fldChar w:fldCharType="end"/>
            </w:r>
          </w:hyperlink>
        </w:p>
        <w:p w:rsidR="000D23A0" w:rsidRDefault="00D602A0">
          <w:pPr>
            <w:pStyle w:val="TOC2"/>
            <w:tabs>
              <w:tab w:val="right" w:leader="dot" w:pos="9430"/>
            </w:tabs>
            <w:rPr>
              <w:rFonts w:asciiTheme="minorHAnsi" w:eastAsiaTheme="minorEastAsia" w:hAnsiTheme="minorHAnsi" w:cstheme="minorBidi"/>
              <w:noProof/>
              <w:sz w:val="22"/>
              <w:szCs w:val="22"/>
            </w:rPr>
          </w:pPr>
          <w:hyperlink w:anchor="_Toc135957800" w:history="1">
            <w:r w:rsidR="000D23A0" w:rsidRPr="00B45277">
              <w:rPr>
                <w:rStyle w:val="Hyperlink"/>
                <w:noProof/>
              </w:rPr>
              <w:t>7.2. Future Works</w:t>
            </w:r>
            <w:r w:rsidR="000D23A0">
              <w:rPr>
                <w:noProof/>
                <w:webHidden/>
              </w:rPr>
              <w:tab/>
            </w:r>
            <w:r w:rsidR="000D23A0">
              <w:rPr>
                <w:noProof/>
                <w:webHidden/>
              </w:rPr>
              <w:fldChar w:fldCharType="begin"/>
            </w:r>
            <w:r w:rsidR="000D23A0">
              <w:rPr>
                <w:noProof/>
                <w:webHidden/>
              </w:rPr>
              <w:instrText xml:space="preserve"> PAGEREF _Toc135957800 \h </w:instrText>
            </w:r>
            <w:r w:rsidR="000D23A0">
              <w:rPr>
                <w:noProof/>
                <w:webHidden/>
              </w:rPr>
            </w:r>
            <w:r w:rsidR="000D23A0">
              <w:rPr>
                <w:noProof/>
                <w:webHidden/>
              </w:rPr>
              <w:fldChar w:fldCharType="separate"/>
            </w:r>
            <w:r w:rsidR="000D23A0">
              <w:rPr>
                <w:noProof/>
                <w:webHidden/>
              </w:rPr>
              <w:t>6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801" w:history="1">
            <w:r w:rsidR="000D23A0" w:rsidRPr="00B45277">
              <w:rPr>
                <w:rStyle w:val="Hyperlink"/>
                <w:noProof/>
              </w:rPr>
              <w:t>7.2.1. Live Interviewing:</w:t>
            </w:r>
            <w:r w:rsidR="000D23A0">
              <w:rPr>
                <w:noProof/>
                <w:webHidden/>
              </w:rPr>
              <w:tab/>
            </w:r>
            <w:r w:rsidR="000D23A0">
              <w:rPr>
                <w:noProof/>
                <w:webHidden/>
              </w:rPr>
              <w:fldChar w:fldCharType="begin"/>
            </w:r>
            <w:r w:rsidR="000D23A0">
              <w:rPr>
                <w:noProof/>
                <w:webHidden/>
              </w:rPr>
              <w:instrText xml:space="preserve"> PAGEREF _Toc135957801 \h </w:instrText>
            </w:r>
            <w:r w:rsidR="000D23A0">
              <w:rPr>
                <w:noProof/>
                <w:webHidden/>
              </w:rPr>
            </w:r>
            <w:r w:rsidR="000D23A0">
              <w:rPr>
                <w:noProof/>
                <w:webHidden/>
              </w:rPr>
              <w:fldChar w:fldCharType="separate"/>
            </w:r>
            <w:r w:rsidR="000D23A0">
              <w:rPr>
                <w:noProof/>
                <w:webHidden/>
              </w:rPr>
              <w:t>6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802" w:history="1">
            <w:r w:rsidR="000D23A0" w:rsidRPr="00B45277">
              <w:rPr>
                <w:rStyle w:val="Hyperlink"/>
                <w:noProof/>
              </w:rPr>
              <w:t>7.2.2. Enhanced Search and Filtering:</w:t>
            </w:r>
            <w:r w:rsidR="000D23A0">
              <w:rPr>
                <w:noProof/>
                <w:webHidden/>
              </w:rPr>
              <w:tab/>
            </w:r>
            <w:r w:rsidR="000D23A0">
              <w:rPr>
                <w:noProof/>
                <w:webHidden/>
              </w:rPr>
              <w:fldChar w:fldCharType="begin"/>
            </w:r>
            <w:r w:rsidR="000D23A0">
              <w:rPr>
                <w:noProof/>
                <w:webHidden/>
              </w:rPr>
              <w:instrText xml:space="preserve"> PAGEREF _Toc135957802 \h </w:instrText>
            </w:r>
            <w:r w:rsidR="000D23A0">
              <w:rPr>
                <w:noProof/>
                <w:webHidden/>
              </w:rPr>
            </w:r>
            <w:r w:rsidR="000D23A0">
              <w:rPr>
                <w:noProof/>
                <w:webHidden/>
              </w:rPr>
              <w:fldChar w:fldCharType="separate"/>
            </w:r>
            <w:r w:rsidR="000D23A0">
              <w:rPr>
                <w:noProof/>
                <w:webHidden/>
              </w:rPr>
              <w:t>6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803" w:history="1">
            <w:r w:rsidR="000D23A0" w:rsidRPr="00B45277">
              <w:rPr>
                <w:rStyle w:val="Hyperlink"/>
                <w:noProof/>
              </w:rPr>
              <w:t>7.2.3. Personalized Recommendations:</w:t>
            </w:r>
            <w:r w:rsidR="000D23A0">
              <w:rPr>
                <w:noProof/>
                <w:webHidden/>
              </w:rPr>
              <w:tab/>
            </w:r>
            <w:r w:rsidR="000D23A0">
              <w:rPr>
                <w:noProof/>
                <w:webHidden/>
              </w:rPr>
              <w:fldChar w:fldCharType="begin"/>
            </w:r>
            <w:r w:rsidR="000D23A0">
              <w:rPr>
                <w:noProof/>
                <w:webHidden/>
              </w:rPr>
              <w:instrText xml:space="preserve"> PAGEREF _Toc135957803 \h </w:instrText>
            </w:r>
            <w:r w:rsidR="000D23A0">
              <w:rPr>
                <w:noProof/>
                <w:webHidden/>
              </w:rPr>
            </w:r>
            <w:r w:rsidR="000D23A0">
              <w:rPr>
                <w:noProof/>
                <w:webHidden/>
              </w:rPr>
              <w:fldChar w:fldCharType="separate"/>
            </w:r>
            <w:r w:rsidR="000D23A0">
              <w:rPr>
                <w:noProof/>
                <w:webHidden/>
              </w:rPr>
              <w:t>64</w:t>
            </w:r>
            <w:r w:rsidR="000D23A0">
              <w:rPr>
                <w:noProof/>
                <w:webHidden/>
              </w:rPr>
              <w:fldChar w:fldCharType="end"/>
            </w:r>
          </w:hyperlink>
        </w:p>
        <w:p w:rsidR="000D23A0" w:rsidRDefault="00D602A0">
          <w:pPr>
            <w:pStyle w:val="TOC3"/>
            <w:tabs>
              <w:tab w:val="right" w:leader="dot" w:pos="9430"/>
            </w:tabs>
            <w:rPr>
              <w:rFonts w:asciiTheme="minorHAnsi" w:eastAsiaTheme="minorEastAsia" w:hAnsiTheme="minorHAnsi" w:cstheme="minorBidi"/>
              <w:noProof/>
              <w:sz w:val="22"/>
              <w:szCs w:val="22"/>
            </w:rPr>
          </w:pPr>
          <w:hyperlink w:anchor="_Toc135957804" w:history="1">
            <w:r w:rsidR="000D23A0" w:rsidRPr="00B45277">
              <w:rPr>
                <w:rStyle w:val="Hyperlink"/>
                <w:noProof/>
              </w:rPr>
              <w:t>7.2.4. Mobile Application:</w:t>
            </w:r>
            <w:r w:rsidR="000D23A0">
              <w:rPr>
                <w:noProof/>
                <w:webHidden/>
              </w:rPr>
              <w:tab/>
            </w:r>
            <w:r w:rsidR="000D23A0">
              <w:rPr>
                <w:noProof/>
                <w:webHidden/>
              </w:rPr>
              <w:fldChar w:fldCharType="begin"/>
            </w:r>
            <w:r w:rsidR="000D23A0">
              <w:rPr>
                <w:noProof/>
                <w:webHidden/>
              </w:rPr>
              <w:instrText xml:space="preserve"> PAGEREF _Toc135957804 \h </w:instrText>
            </w:r>
            <w:r w:rsidR="000D23A0">
              <w:rPr>
                <w:noProof/>
                <w:webHidden/>
              </w:rPr>
            </w:r>
            <w:r w:rsidR="000D23A0">
              <w:rPr>
                <w:noProof/>
                <w:webHidden/>
              </w:rPr>
              <w:fldChar w:fldCharType="separate"/>
            </w:r>
            <w:r w:rsidR="000D23A0">
              <w:rPr>
                <w:noProof/>
                <w:webHidden/>
              </w:rPr>
              <w:t>64</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805" w:history="1">
            <w:r w:rsidR="000D23A0" w:rsidRPr="00B45277">
              <w:rPr>
                <w:rStyle w:val="Hyperlink"/>
                <w:noProof/>
              </w:rPr>
              <w:t>References</w:t>
            </w:r>
            <w:r w:rsidR="000D23A0">
              <w:rPr>
                <w:noProof/>
                <w:webHidden/>
              </w:rPr>
              <w:tab/>
            </w:r>
            <w:r w:rsidR="000D23A0">
              <w:rPr>
                <w:noProof/>
                <w:webHidden/>
              </w:rPr>
              <w:fldChar w:fldCharType="begin"/>
            </w:r>
            <w:r w:rsidR="000D23A0">
              <w:rPr>
                <w:noProof/>
                <w:webHidden/>
              </w:rPr>
              <w:instrText xml:space="preserve"> PAGEREF _Toc135957805 \h </w:instrText>
            </w:r>
            <w:r w:rsidR="000D23A0">
              <w:rPr>
                <w:noProof/>
                <w:webHidden/>
              </w:rPr>
            </w:r>
            <w:r w:rsidR="000D23A0">
              <w:rPr>
                <w:noProof/>
                <w:webHidden/>
              </w:rPr>
              <w:fldChar w:fldCharType="separate"/>
            </w:r>
            <w:r w:rsidR="000D23A0">
              <w:rPr>
                <w:noProof/>
                <w:webHidden/>
              </w:rPr>
              <w:t>65</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806" w:history="1">
            <w:r w:rsidR="000D23A0" w:rsidRPr="00B45277">
              <w:rPr>
                <w:rStyle w:val="Hyperlink"/>
                <w:noProof/>
              </w:rPr>
              <w:t>Appendix</w:t>
            </w:r>
            <w:r w:rsidR="000D23A0" w:rsidRPr="00B45277">
              <w:rPr>
                <w:rStyle w:val="Hyperlink"/>
                <w:noProof/>
                <w:spacing w:val="-4"/>
              </w:rPr>
              <w:t xml:space="preserve"> </w:t>
            </w:r>
            <w:r w:rsidR="000D23A0" w:rsidRPr="00B45277">
              <w:rPr>
                <w:rStyle w:val="Hyperlink"/>
                <w:noProof/>
              </w:rPr>
              <w:t>B</w:t>
            </w:r>
            <w:r w:rsidR="000D23A0" w:rsidRPr="00B45277">
              <w:rPr>
                <w:rStyle w:val="Hyperlink"/>
                <w:noProof/>
                <w:spacing w:val="1"/>
              </w:rPr>
              <w:t xml:space="preserve"> </w:t>
            </w:r>
            <w:r w:rsidR="000D23A0" w:rsidRPr="00B45277">
              <w:rPr>
                <w:rStyle w:val="Hyperlink"/>
                <w:noProof/>
              </w:rPr>
              <w:t>–</w:t>
            </w:r>
            <w:r w:rsidR="000D23A0" w:rsidRPr="00B45277">
              <w:rPr>
                <w:rStyle w:val="Hyperlink"/>
                <w:noProof/>
                <w:spacing w:val="-1"/>
              </w:rPr>
              <w:t xml:space="preserve"> </w:t>
            </w:r>
            <w:r w:rsidR="000D23A0" w:rsidRPr="00B45277">
              <w:rPr>
                <w:rStyle w:val="Hyperlink"/>
                <w:noProof/>
              </w:rPr>
              <w:t>React</w:t>
            </w:r>
            <w:r w:rsidR="000D23A0" w:rsidRPr="00B45277">
              <w:rPr>
                <w:rStyle w:val="Hyperlink"/>
                <w:noProof/>
                <w:spacing w:val="-3"/>
              </w:rPr>
              <w:t xml:space="preserve"> </w:t>
            </w:r>
            <w:r w:rsidR="000D23A0" w:rsidRPr="00B45277">
              <w:rPr>
                <w:rStyle w:val="Hyperlink"/>
                <w:noProof/>
              </w:rPr>
              <w:t>JS</w:t>
            </w:r>
            <w:r w:rsidR="000D23A0" w:rsidRPr="00B45277">
              <w:rPr>
                <w:rStyle w:val="Hyperlink"/>
                <w:noProof/>
                <w:spacing w:val="-3"/>
              </w:rPr>
              <w:t xml:space="preserve"> </w:t>
            </w:r>
            <w:r w:rsidR="000D23A0" w:rsidRPr="00B45277">
              <w:rPr>
                <w:rStyle w:val="Hyperlink"/>
                <w:noProof/>
              </w:rPr>
              <w:t>Installation</w:t>
            </w:r>
            <w:r w:rsidR="000D23A0" w:rsidRPr="00B45277">
              <w:rPr>
                <w:rStyle w:val="Hyperlink"/>
                <w:noProof/>
                <w:spacing w:val="-3"/>
              </w:rPr>
              <w:t xml:space="preserve"> </w:t>
            </w:r>
            <w:r w:rsidR="000D23A0" w:rsidRPr="00B45277">
              <w:rPr>
                <w:rStyle w:val="Hyperlink"/>
                <w:noProof/>
              </w:rPr>
              <w:t>and</w:t>
            </w:r>
            <w:r w:rsidR="000D23A0" w:rsidRPr="00B45277">
              <w:rPr>
                <w:rStyle w:val="Hyperlink"/>
                <w:noProof/>
                <w:spacing w:val="-1"/>
              </w:rPr>
              <w:t xml:space="preserve"> </w:t>
            </w:r>
            <w:r w:rsidR="000D23A0" w:rsidRPr="00B45277">
              <w:rPr>
                <w:rStyle w:val="Hyperlink"/>
                <w:noProof/>
              </w:rPr>
              <w:t>Setup</w:t>
            </w:r>
            <w:r w:rsidR="000D23A0">
              <w:rPr>
                <w:noProof/>
                <w:webHidden/>
              </w:rPr>
              <w:tab/>
            </w:r>
            <w:r w:rsidR="000D23A0">
              <w:rPr>
                <w:noProof/>
                <w:webHidden/>
              </w:rPr>
              <w:fldChar w:fldCharType="begin"/>
            </w:r>
            <w:r w:rsidR="000D23A0">
              <w:rPr>
                <w:noProof/>
                <w:webHidden/>
              </w:rPr>
              <w:instrText xml:space="preserve"> PAGEREF _Toc135957806 \h </w:instrText>
            </w:r>
            <w:r w:rsidR="000D23A0">
              <w:rPr>
                <w:noProof/>
                <w:webHidden/>
              </w:rPr>
            </w:r>
            <w:r w:rsidR="000D23A0">
              <w:rPr>
                <w:noProof/>
                <w:webHidden/>
              </w:rPr>
              <w:fldChar w:fldCharType="separate"/>
            </w:r>
            <w:r w:rsidR="000D23A0">
              <w:rPr>
                <w:noProof/>
                <w:webHidden/>
              </w:rPr>
              <w:t>68</w:t>
            </w:r>
            <w:r w:rsidR="000D23A0">
              <w:rPr>
                <w:noProof/>
                <w:webHidden/>
              </w:rPr>
              <w:fldChar w:fldCharType="end"/>
            </w:r>
          </w:hyperlink>
        </w:p>
        <w:p w:rsidR="000D23A0" w:rsidRDefault="00D602A0">
          <w:pPr>
            <w:pStyle w:val="TOC1"/>
            <w:tabs>
              <w:tab w:val="right" w:leader="dot" w:pos="9430"/>
            </w:tabs>
            <w:rPr>
              <w:rFonts w:asciiTheme="minorHAnsi" w:eastAsiaTheme="minorEastAsia" w:hAnsiTheme="minorHAnsi" w:cstheme="minorBidi"/>
              <w:noProof/>
              <w:sz w:val="22"/>
              <w:szCs w:val="22"/>
            </w:rPr>
          </w:pPr>
          <w:hyperlink w:anchor="_Toc135957807" w:history="1">
            <w:r w:rsidR="000D23A0" w:rsidRPr="00B45277">
              <w:rPr>
                <w:rStyle w:val="Hyperlink"/>
                <w:noProof/>
              </w:rPr>
              <w:t>Appendix</w:t>
            </w:r>
            <w:r w:rsidR="000D23A0" w:rsidRPr="00B45277">
              <w:rPr>
                <w:rStyle w:val="Hyperlink"/>
                <w:noProof/>
                <w:spacing w:val="-2"/>
              </w:rPr>
              <w:t xml:space="preserve"> </w:t>
            </w:r>
            <w:r w:rsidR="000D23A0" w:rsidRPr="00B45277">
              <w:rPr>
                <w:rStyle w:val="Hyperlink"/>
                <w:noProof/>
              </w:rPr>
              <w:t>C</w:t>
            </w:r>
            <w:r w:rsidR="000D23A0" w:rsidRPr="00B45277">
              <w:rPr>
                <w:rStyle w:val="Hyperlink"/>
                <w:noProof/>
                <w:spacing w:val="-1"/>
              </w:rPr>
              <w:t xml:space="preserve"> </w:t>
            </w:r>
            <w:r w:rsidR="000D23A0" w:rsidRPr="00B45277">
              <w:rPr>
                <w:rStyle w:val="Hyperlink"/>
                <w:noProof/>
              </w:rPr>
              <w:t>–</w:t>
            </w:r>
            <w:r w:rsidR="000D23A0" w:rsidRPr="00B45277">
              <w:rPr>
                <w:rStyle w:val="Hyperlink"/>
                <w:noProof/>
                <w:spacing w:val="-1"/>
              </w:rPr>
              <w:t xml:space="preserve"> </w:t>
            </w:r>
            <w:r w:rsidR="000D23A0" w:rsidRPr="00B45277">
              <w:rPr>
                <w:rStyle w:val="Hyperlink"/>
                <w:noProof/>
              </w:rPr>
              <w:t>Libraries</w:t>
            </w:r>
            <w:r w:rsidR="000D23A0" w:rsidRPr="00B45277">
              <w:rPr>
                <w:rStyle w:val="Hyperlink"/>
                <w:noProof/>
                <w:spacing w:val="-1"/>
              </w:rPr>
              <w:t xml:space="preserve"> </w:t>
            </w:r>
            <w:r w:rsidR="000D23A0" w:rsidRPr="00B45277">
              <w:rPr>
                <w:rStyle w:val="Hyperlink"/>
                <w:noProof/>
              </w:rPr>
              <w:t>Used</w:t>
            </w:r>
            <w:r w:rsidR="000D23A0" w:rsidRPr="00B45277">
              <w:rPr>
                <w:rStyle w:val="Hyperlink"/>
                <w:noProof/>
                <w:spacing w:val="-3"/>
              </w:rPr>
              <w:t xml:space="preserve"> </w:t>
            </w:r>
            <w:r w:rsidR="000D23A0" w:rsidRPr="00B45277">
              <w:rPr>
                <w:rStyle w:val="Hyperlink"/>
                <w:noProof/>
              </w:rPr>
              <w:t>in</w:t>
            </w:r>
            <w:r w:rsidR="000D23A0" w:rsidRPr="00B45277">
              <w:rPr>
                <w:rStyle w:val="Hyperlink"/>
                <w:noProof/>
                <w:spacing w:val="-3"/>
              </w:rPr>
              <w:t xml:space="preserve"> </w:t>
            </w:r>
            <w:r w:rsidR="000D23A0" w:rsidRPr="00B45277">
              <w:rPr>
                <w:rStyle w:val="Hyperlink"/>
                <w:noProof/>
              </w:rPr>
              <w:t>Project</w:t>
            </w:r>
            <w:r w:rsidR="000D23A0">
              <w:rPr>
                <w:noProof/>
                <w:webHidden/>
              </w:rPr>
              <w:tab/>
            </w:r>
            <w:r w:rsidR="000D23A0">
              <w:rPr>
                <w:noProof/>
                <w:webHidden/>
              </w:rPr>
              <w:fldChar w:fldCharType="begin"/>
            </w:r>
            <w:r w:rsidR="000D23A0">
              <w:rPr>
                <w:noProof/>
                <w:webHidden/>
              </w:rPr>
              <w:instrText xml:space="preserve"> PAGEREF _Toc135957807 \h </w:instrText>
            </w:r>
            <w:r w:rsidR="000D23A0">
              <w:rPr>
                <w:noProof/>
                <w:webHidden/>
              </w:rPr>
            </w:r>
            <w:r w:rsidR="000D23A0">
              <w:rPr>
                <w:noProof/>
                <w:webHidden/>
              </w:rPr>
              <w:fldChar w:fldCharType="separate"/>
            </w:r>
            <w:r w:rsidR="000D23A0">
              <w:rPr>
                <w:noProof/>
                <w:webHidden/>
              </w:rPr>
              <w:t>70</w:t>
            </w:r>
            <w:r w:rsidR="000D23A0">
              <w:rPr>
                <w:noProof/>
                <w:webHidden/>
              </w:rPr>
              <w:fldChar w:fldCharType="end"/>
            </w:r>
          </w:hyperlink>
        </w:p>
        <w:p w:rsidR="000D23A0" w:rsidRDefault="00D602A0">
          <w:pPr>
            <w:pStyle w:val="TOC3"/>
            <w:tabs>
              <w:tab w:val="left" w:pos="1101"/>
              <w:tab w:val="right" w:leader="dot" w:pos="9430"/>
            </w:tabs>
            <w:rPr>
              <w:rFonts w:asciiTheme="minorHAnsi" w:eastAsiaTheme="minorEastAsia" w:hAnsiTheme="minorHAnsi" w:cstheme="minorBidi"/>
              <w:noProof/>
              <w:sz w:val="22"/>
              <w:szCs w:val="22"/>
            </w:rPr>
          </w:pPr>
          <w:hyperlink w:anchor="_Toc135957808" w:history="1">
            <w:r w:rsidR="000D23A0" w:rsidRPr="00B45277">
              <w:rPr>
                <w:rStyle w:val="Hyperlink"/>
                <w:noProof/>
              </w:rPr>
              <w:t>●</w:t>
            </w:r>
            <w:r w:rsidR="000D23A0">
              <w:rPr>
                <w:rFonts w:asciiTheme="minorHAnsi" w:eastAsiaTheme="minorEastAsia" w:hAnsiTheme="minorHAnsi" w:cstheme="minorBidi"/>
                <w:noProof/>
                <w:sz w:val="22"/>
                <w:szCs w:val="22"/>
              </w:rPr>
              <w:tab/>
            </w:r>
            <w:r w:rsidR="000D23A0" w:rsidRPr="00B45277">
              <w:rPr>
                <w:rStyle w:val="Hyperlink"/>
                <w:noProof/>
              </w:rPr>
              <w:t>Bootstrap</w:t>
            </w:r>
            <w:r w:rsidR="000D23A0">
              <w:rPr>
                <w:noProof/>
                <w:webHidden/>
              </w:rPr>
              <w:tab/>
            </w:r>
            <w:r w:rsidR="000D23A0">
              <w:rPr>
                <w:noProof/>
                <w:webHidden/>
              </w:rPr>
              <w:fldChar w:fldCharType="begin"/>
            </w:r>
            <w:r w:rsidR="000D23A0">
              <w:rPr>
                <w:noProof/>
                <w:webHidden/>
              </w:rPr>
              <w:instrText xml:space="preserve"> PAGEREF _Toc135957808 \h </w:instrText>
            </w:r>
            <w:r w:rsidR="000D23A0">
              <w:rPr>
                <w:noProof/>
                <w:webHidden/>
              </w:rPr>
            </w:r>
            <w:r w:rsidR="000D23A0">
              <w:rPr>
                <w:noProof/>
                <w:webHidden/>
              </w:rPr>
              <w:fldChar w:fldCharType="separate"/>
            </w:r>
            <w:r w:rsidR="000D23A0">
              <w:rPr>
                <w:noProof/>
                <w:webHidden/>
              </w:rPr>
              <w:t>70</w:t>
            </w:r>
            <w:r w:rsidR="000D23A0">
              <w:rPr>
                <w:noProof/>
                <w:webHidden/>
              </w:rPr>
              <w:fldChar w:fldCharType="end"/>
            </w:r>
          </w:hyperlink>
        </w:p>
        <w:p w:rsidR="000D23A0" w:rsidRDefault="00D602A0">
          <w:pPr>
            <w:pStyle w:val="TOC3"/>
            <w:tabs>
              <w:tab w:val="left" w:pos="1101"/>
              <w:tab w:val="right" w:leader="dot" w:pos="9430"/>
            </w:tabs>
            <w:rPr>
              <w:rFonts w:asciiTheme="minorHAnsi" w:eastAsiaTheme="minorEastAsia" w:hAnsiTheme="minorHAnsi" w:cstheme="minorBidi"/>
              <w:noProof/>
              <w:sz w:val="22"/>
              <w:szCs w:val="22"/>
            </w:rPr>
          </w:pPr>
          <w:hyperlink w:anchor="_Toc135957809" w:history="1">
            <w:r w:rsidR="000D23A0" w:rsidRPr="00B45277">
              <w:rPr>
                <w:rStyle w:val="Hyperlink"/>
                <w:rFonts w:ascii="Symbol" w:hAnsi="Symbol"/>
                <w:noProof/>
              </w:rPr>
              <w:t></w:t>
            </w:r>
            <w:r w:rsidR="000D23A0">
              <w:rPr>
                <w:rFonts w:asciiTheme="minorHAnsi" w:eastAsiaTheme="minorEastAsia" w:hAnsiTheme="minorHAnsi" w:cstheme="minorBidi"/>
                <w:noProof/>
                <w:sz w:val="22"/>
                <w:szCs w:val="22"/>
              </w:rPr>
              <w:tab/>
            </w:r>
            <w:r w:rsidR="000D23A0" w:rsidRPr="00B45277">
              <w:rPr>
                <w:rStyle w:val="Hyperlink"/>
                <w:noProof/>
              </w:rPr>
              <w:t>React</w:t>
            </w:r>
            <w:r w:rsidR="000D23A0">
              <w:rPr>
                <w:noProof/>
                <w:webHidden/>
              </w:rPr>
              <w:tab/>
            </w:r>
            <w:r w:rsidR="000D23A0">
              <w:rPr>
                <w:noProof/>
                <w:webHidden/>
              </w:rPr>
              <w:fldChar w:fldCharType="begin"/>
            </w:r>
            <w:r w:rsidR="000D23A0">
              <w:rPr>
                <w:noProof/>
                <w:webHidden/>
              </w:rPr>
              <w:instrText xml:space="preserve"> PAGEREF _Toc135957809 \h </w:instrText>
            </w:r>
            <w:r w:rsidR="000D23A0">
              <w:rPr>
                <w:noProof/>
                <w:webHidden/>
              </w:rPr>
            </w:r>
            <w:r w:rsidR="000D23A0">
              <w:rPr>
                <w:noProof/>
                <w:webHidden/>
              </w:rPr>
              <w:fldChar w:fldCharType="separate"/>
            </w:r>
            <w:r w:rsidR="000D23A0">
              <w:rPr>
                <w:noProof/>
                <w:webHidden/>
              </w:rPr>
              <w:t>70</w:t>
            </w:r>
            <w:r w:rsidR="000D23A0">
              <w:rPr>
                <w:noProof/>
                <w:webHidden/>
              </w:rPr>
              <w:fldChar w:fldCharType="end"/>
            </w:r>
          </w:hyperlink>
        </w:p>
        <w:p w:rsidR="000D23A0" w:rsidRDefault="00D602A0">
          <w:pPr>
            <w:pStyle w:val="TOC3"/>
            <w:tabs>
              <w:tab w:val="left" w:pos="1101"/>
              <w:tab w:val="right" w:leader="dot" w:pos="9430"/>
            </w:tabs>
            <w:rPr>
              <w:rFonts w:asciiTheme="minorHAnsi" w:eastAsiaTheme="minorEastAsia" w:hAnsiTheme="minorHAnsi" w:cstheme="minorBidi"/>
              <w:noProof/>
              <w:sz w:val="22"/>
              <w:szCs w:val="22"/>
            </w:rPr>
          </w:pPr>
          <w:hyperlink w:anchor="_Toc135957810" w:history="1">
            <w:r w:rsidR="000D23A0" w:rsidRPr="00B45277">
              <w:rPr>
                <w:rStyle w:val="Hyperlink"/>
                <w:rFonts w:ascii="Symbol" w:hAnsi="Symbol"/>
                <w:noProof/>
              </w:rPr>
              <w:t></w:t>
            </w:r>
            <w:r w:rsidR="000D23A0">
              <w:rPr>
                <w:rFonts w:asciiTheme="minorHAnsi" w:eastAsiaTheme="minorEastAsia" w:hAnsiTheme="minorHAnsi" w:cstheme="minorBidi"/>
                <w:noProof/>
                <w:sz w:val="22"/>
                <w:szCs w:val="22"/>
              </w:rPr>
              <w:tab/>
            </w:r>
            <w:r w:rsidR="000D23A0" w:rsidRPr="00B45277">
              <w:rPr>
                <w:rStyle w:val="Hyperlink"/>
                <w:noProof/>
              </w:rPr>
              <w:t>Axios</w:t>
            </w:r>
            <w:r w:rsidR="000D23A0">
              <w:rPr>
                <w:noProof/>
                <w:webHidden/>
              </w:rPr>
              <w:tab/>
            </w:r>
            <w:r w:rsidR="000D23A0">
              <w:rPr>
                <w:noProof/>
                <w:webHidden/>
              </w:rPr>
              <w:fldChar w:fldCharType="begin"/>
            </w:r>
            <w:r w:rsidR="000D23A0">
              <w:rPr>
                <w:noProof/>
                <w:webHidden/>
              </w:rPr>
              <w:instrText xml:space="preserve"> PAGEREF _Toc135957810 \h </w:instrText>
            </w:r>
            <w:r w:rsidR="000D23A0">
              <w:rPr>
                <w:noProof/>
                <w:webHidden/>
              </w:rPr>
            </w:r>
            <w:r w:rsidR="000D23A0">
              <w:rPr>
                <w:noProof/>
                <w:webHidden/>
              </w:rPr>
              <w:fldChar w:fldCharType="separate"/>
            </w:r>
            <w:r w:rsidR="000D23A0">
              <w:rPr>
                <w:noProof/>
                <w:webHidden/>
              </w:rPr>
              <w:t>70</w:t>
            </w:r>
            <w:r w:rsidR="000D23A0">
              <w:rPr>
                <w:noProof/>
                <w:webHidden/>
              </w:rPr>
              <w:fldChar w:fldCharType="end"/>
            </w:r>
          </w:hyperlink>
        </w:p>
        <w:p w:rsidR="000D23A0" w:rsidRDefault="00D602A0">
          <w:pPr>
            <w:pStyle w:val="TOC3"/>
            <w:tabs>
              <w:tab w:val="left" w:pos="1101"/>
              <w:tab w:val="right" w:leader="dot" w:pos="9430"/>
            </w:tabs>
            <w:rPr>
              <w:rFonts w:asciiTheme="minorHAnsi" w:eastAsiaTheme="minorEastAsia" w:hAnsiTheme="minorHAnsi" w:cstheme="minorBidi"/>
              <w:noProof/>
              <w:sz w:val="22"/>
              <w:szCs w:val="22"/>
            </w:rPr>
          </w:pPr>
          <w:hyperlink w:anchor="_Toc135957811" w:history="1">
            <w:r w:rsidR="000D23A0" w:rsidRPr="00B45277">
              <w:rPr>
                <w:rStyle w:val="Hyperlink"/>
                <w:rFonts w:ascii="Symbol" w:hAnsi="Symbol"/>
                <w:noProof/>
              </w:rPr>
              <w:t></w:t>
            </w:r>
            <w:r w:rsidR="000D23A0">
              <w:rPr>
                <w:rFonts w:asciiTheme="minorHAnsi" w:eastAsiaTheme="minorEastAsia" w:hAnsiTheme="minorHAnsi" w:cstheme="minorBidi"/>
                <w:noProof/>
                <w:sz w:val="22"/>
                <w:szCs w:val="22"/>
              </w:rPr>
              <w:tab/>
            </w:r>
            <w:r w:rsidR="000D23A0" w:rsidRPr="00B45277">
              <w:rPr>
                <w:rStyle w:val="Hyperlink"/>
                <w:noProof/>
              </w:rPr>
              <w:t>React-Router-Dom</w:t>
            </w:r>
            <w:r w:rsidR="000D23A0">
              <w:rPr>
                <w:noProof/>
                <w:webHidden/>
              </w:rPr>
              <w:tab/>
            </w:r>
            <w:r w:rsidR="000D23A0">
              <w:rPr>
                <w:noProof/>
                <w:webHidden/>
              </w:rPr>
              <w:fldChar w:fldCharType="begin"/>
            </w:r>
            <w:r w:rsidR="000D23A0">
              <w:rPr>
                <w:noProof/>
                <w:webHidden/>
              </w:rPr>
              <w:instrText xml:space="preserve"> PAGEREF _Toc135957811 \h </w:instrText>
            </w:r>
            <w:r w:rsidR="000D23A0">
              <w:rPr>
                <w:noProof/>
                <w:webHidden/>
              </w:rPr>
            </w:r>
            <w:r w:rsidR="000D23A0">
              <w:rPr>
                <w:noProof/>
                <w:webHidden/>
              </w:rPr>
              <w:fldChar w:fldCharType="separate"/>
            </w:r>
            <w:r w:rsidR="000D23A0">
              <w:rPr>
                <w:noProof/>
                <w:webHidden/>
              </w:rPr>
              <w:t>70</w:t>
            </w:r>
            <w:r w:rsidR="000D23A0">
              <w:rPr>
                <w:noProof/>
                <w:webHidden/>
              </w:rPr>
              <w:fldChar w:fldCharType="end"/>
            </w:r>
          </w:hyperlink>
        </w:p>
        <w:p w:rsidR="00393AF3" w:rsidRDefault="00393AF3">
          <w:r>
            <w:rPr>
              <w:b/>
              <w:bCs/>
              <w:noProof/>
            </w:rPr>
            <w:fldChar w:fldCharType="end"/>
          </w:r>
        </w:p>
      </w:sdtContent>
    </w:sdt>
    <w:p w:rsidR="00A34A06" w:rsidRDefault="00A34A06">
      <w:pPr>
        <w:sectPr w:rsidR="00A34A06">
          <w:type w:val="continuous"/>
          <w:pgSz w:w="11900" w:h="16840"/>
          <w:pgMar w:top="1360" w:right="1120" w:bottom="304" w:left="1340" w:header="720" w:footer="720" w:gutter="0"/>
          <w:cols w:space="720"/>
        </w:sectPr>
      </w:pPr>
    </w:p>
    <w:p w:rsidR="00A34A06" w:rsidRPr="006639FB" w:rsidRDefault="00DA3A25" w:rsidP="0038363E">
      <w:pPr>
        <w:spacing w:before="55"/>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052D87" w:rsidRDefault="00052D87" w:rsidP="00052D87"/>
    <w:p w:rsidR="00052D87" w:rsidRPr="000569FE" w:rsidRDefault="000569FE" w:rsidP="0038363E">
      <w:pPr>
        <w:spacing w:line="252" w:lineRule="auto"/>
        <w:rPr>
          <w:sz w:val="24"/>
        </w:rPr>
      </w:pPr>
      <w:r>
        <w:rPr>
          <w:sz w:val="24"/>
        </w:rPr>
        <w:t>Figure 4</w:t>
      </w:r>
      <w:r w:rsidR="00094914">
        <w:rPr>
          <w:sz w:val="24"/>
        </w:rPr>
        <w:t>.1. Home</w:t>
      </w:r>
      <w:r w:rsidR="00052D87" w:rsidRPr="000569FE">
        <w:rPr>
          <w:sz w:val="24"/>
        </w:rPr>
        <w:t xml:space="preserve"> Page .............................................................................................................5</w:t>
      </w:r>
    </w:p>
    <w:p w:rsidR="00052D87" w:rsidRPr="000569FE" w:rsidRDefault="000569FE" w:rsidP="0038363E">
      <w:pPr>
        <w:spacing w:line="252" w:lineRule="auto"/>
        <w:rPr>
          <w:sz w:val="24"/>
        </w:rPr>
      </w:pPr>
      <w:r>
        <w:rPr>
          <w:sz w:val="24"/>
        </w:rPr>
        <w:t>Figure 4</w:t>
      </w:r>
      <w:r w:rsidR="00052D87" w:rsidRPr="000569FE">
        <w:rPr>
          <w:sz w:val="24"/>
        </w:rPr>
        <w:t xml:space="preserve">.2. </w:t>
      </w:r>
      <w:r w:rsidR="0043712E">
        <w:rPr>
          <w:sz w:val="24"/>
        </w:rPr>
        <w:t>Job Posting Page....</w:t>
      </w:r>
      <w:r w:rsidR="00052D87" w:rsidRPr="000569FE">
        <w:rPr>
          <w:sz w:val="24"/>
        </w:rPr>
        <w:t>......................................................................................................6</w:t>
      </w:r>
    </w:p>
    <w:p w:rsidR="00052D87" w:rsidRPr="000569FE" w:rsidRDefault="000569FE" w:rsidP="0038363E">
      <w:pPr>
        <w:spacing w:line="252" w:lineRule="auto"/>
        <w:rPr>
          <w:sz w:val="24"/>
        </w:rPr>
      </w:pPr>
      <w:r>
        <w:rPr>
          <w:sz w:val="24"/>
        </w:rPr>
        <w:t>Figure 4</w:t>
      </w:r>
      <w:r w:rsidR="00052D87" w:rsidRPr="000569FE">
        <w:rPr>
          <w:sz w:val="24"/>
        </w:rPr>
        <w:t xml:space="preserve">.3. </w:t>
      </w:r>
      <w:r w:rsidR="00C9029E">
        <w:rPr>
          <w:sz w:val="24"/>
        </w:rPr>
        <w:t>Login Page</w:t>
      </w:r>
      <w:r w:rsidR="00052D87" w:rsidRPr="000569FE">
        <w:rPr>
          <w:sz w:val="24"/>
        </w:rPr>
        <w:t xml:space="preserve"> ....................................................................................8</w:t>
      </w:r>
    </w:p>
    <w:p w:rsidR="00052D87" w:rsidRPr="000569FE" w:rsidRDefault="000569FE" w:rsidP="0038363E">
      <w:pPr>
        <w:spacing w:line="252" w:lineRule="auto"/>
        <w:rPr>
          <w:sz w:val="24"/>
        </w:rPr>
      </w:pPr>
      <w:r>
        <w:rPr>
          <w:sz w:val="24"/>
        </w:rPr>
        <w:t>Figure 4</w:t>
      </w:r>
      <w:r w:rsidR="00052D87" w:rsidRPr="000569FE">
        <w:rPr>
          <w:sz w:val="24"/>
        </w:rPr>
        <w:t xml:space="preserve">.4. </w:t>
      </w:r>
      <w:r w:rsidR="0054224E">
        <w:rPr>
          <w:sz w:val="24"/>
        </w:rPr>
        <w:t>Applicant Login</w:t>
      </w:r>
      <w:r w:rsidR="00052D87" w:rsidRPr="000569FE">
        <w:rPr>
          <w:sz w:val="24"/>
        </w:rPr>
        <w:t>.........................................................................................9</w:t>
      </w:r>
    </w:p>
    <w:p w:rsidR="00052D87" w:rsidRPr="000569FE" w:rsidRDefault="000569FE" w:rsidP="0038363E">
      <w:pPr>
        <w:spacing w:line="252" w:lineRule="auto"/>
        <w:rPr>
          <w:sz w:val="24"/>
        </w:rPr>
      </w:pPr>
      <w:r>
        <w:rPr>
          <w:sz w:val="24"/>
        </w:rPr>
        <w:t>Figure 4.5</w:t>
      </w:r>
      <w:r w:rsidR="00052D87" w:rsidRPr="000569FE">
        <w:rPr>
          <w:sz w:val="24"/>
        </w:rPr>
        <w:t xml:space="preserve">. </w:t>
      </w:r>
      <w:r w:rsidR="0054224E">
        <w:rPr>
          <w:sz w:val="24"/>
        </w:rPr>
        <w:t>Employer Login</w:t>
      </w:r>
      <w:r w:rsidR="00052D87" w:rsidRPr="000569FE">
        <w:rPr>
          <w:sz w:val="24"/>
        </w:rPr>
        <w:t>...................................................................................10</w:t>
      </w:r>
    </w:p>
    <w:p w:rsidR="00052D87" w:rsidRPr="000569FE" w:rsidRDefault="000569FE" w:rsidP="0038363E">
      <w:pPr>
        <w:spacing w:line="252" w:lineRule="auto"/>
        <w:rPr>
          <w:sz w:val="24"/>
        </w:rPr>
      </w:pPr>
      <w:r>
        <w:rPr>
          <w:sz w:val="24"/>
        </w:rPr>
        <w:t>Figure 4.6</w:t>
      </w:r>
      <w:r w:rsidR="00F710CB">
        <w:rPr>
          <w:sz w:val="24"/>
        </w:rPr>
        <w:t>. Sign Up Page</w:t>
      </w:r>
      <w:r w:rsidR="00052D87" w:rsidRPr="000569FE">
        <w:rPr>
          <w:sz w:val="24"/>
        </w:rPr>
        <w:t xml:space="preserve"> ....................................................................................................19</w:t>
      </w:r>
    </w:p>
    <w:p w:rsidR="00052D87" w:rsidRPr="000569FE" w:rsidRDefault="000569FE" w:rsidP="0038363E">
      <w:pPr>
        <w:spacing w:line="252" w:lineRule="auto"/>
        <w:rPr>
          <w:sz w:val="24"/>
        </w:rPr>
      </w:pPr>
      <w:r>
        <w:rPr>
          <w:sz w:val="24"/>
        </w:rPr>
        <w:t>Figure 4.7</w:t>
      </w:r>
      <w:r w:rsidR="005636DB">
        <w:rPr>
          <w:sz w:val="24"/>
        </w:rPr>
        <w:t>. Applicant Sign Up....</w:t>
      </w:r>
      <w:r w:rsidR="00052D87" w:rsidRPr="000569FE">
        <w:rPr>
          <w:sz w:val="24"/>
        </w:rPr>
        <w:t>...................................................................................................20</w:t>
      </w:r>
    </w:p>
    <w:p w:rsidR="00052D87" w:rsidRPr="000569FE" w:rsidRDefault="000569FE" w:rsidP="0038363E">
      <w:pPr>
        <w:spacing w:line="252" w:lineRule="auto"/>
        <w:rPr>
          <w:sz w:val="24"/>
        </w:rPr>
      </w:pPr>
      <w:r>
        <w:rPr>
          <w:sz w:val="24"/>
        </w:rPr>
        <w:t>Figure 4.8</w:t>
      </w:r>
      <w:r w:rsidR="00052D87" w:rsidRPr="000569FE">
        <w:rPr>
          <w:sz w:val="24"/>
        </w:rPr>
        <w:t xml:space="preserve">. </w:t>
      </w:r>
      <w:r w:rsidR="005369CC">
        <w:rPr>
          <w:sz w:val="24"/>
        </w:rPr>
        <w:t>Employer Sign Up</w:t>
      </w:r>
      <w:r w:rsidR="00052D87" w:rsidRPr="000569FE">
        <w:rPr>
          <w:sz w:val="24"/>
        </w:rPr>
        <w:t xml:space="preserve"> ....................................................................................................20</w:t>
      </w:r>
    </w:p>
    <w:p w:rsidR="00052D87" w:rsidRPr="000569FE" w:rsidRDefault="000569FE" w:rsidP="0038363E">
      <w:pPr>
        <w:spacing w:line="252" w:lineRule="auto"/>
        <w:rPr>
          <w:sz w:val="24"/>
        </w:rPr>
      </w:pPr>
      <w:r>
        <w:rPr>
          <w:sz w:val="24"/>
        </w:rPr>
        <w:t>Figure 4.9</w:t>
      </w:r>
      <w:r w:rsidR="00052D87" w:rsidRPr="000569FE">
        <w:rPr>
          <w:sz w:val="24"/>
        </w:rPr>
        <w:t xml:space="preserve">. </w:t>
      </w:r>
      <w:r w:rsidR="001D0C1D">
        <w:rPr>
          <w:sz w:val="24"/>
        </w:rPr>
        <w:t>Applicant Dashboard ..</w:t>
      </w:r>
      <w:r w:rsidR="00052D87" w:rsidRPr="000569FE">
        <w:rPr>
          <w:sz w:val="24"/>
        </w:rPr>
        <w:t>................................................................................................21</w:t>
      </w:r>
    </w:p>
    <w:p w:rsidR="00052D87" w:rsidRPr="000569FE" w:rsidRDefault="000569FE" w:rsidP="0038363E">
      <w:pPr>
        <w:spacing w:line="252" w:lineRule="auto"/>
        <w:rPr>
          <w:sz w:val="24"/>
        </w:rPr>
      </w:pPr>
      <w:r>
        <w:rPr>
          <w:sz w:val="24"/>
        </w:rPr>
        <w:t>Figure 4.10</w:t>
      </w:r>
      <w:r w:rsidR="00052D87" w:rsidRPr="000569FE">
        <w:rPr>
          <w:sz w:val="24"/>
        </w:rPr>
        <w:t xml:space="preserve">. </w:t>
      </w:r>
      <w:r w:rsidR="00D457FA">
        <w:rPr>
          <w:sz w:val="24"/>
        </w:rPr>
        <w:t>Applicant Dashboard</w:t>
      </w:r>
      <w:r w:rsidR="00052D87" w:rsidRPr="000569FE">
        <w:rPr>
          <w:sz w:val="24"/>
        </w:rPr>
        <w:t>....................................................................................22</w:t>
      </w:r>
    </w:p>
    <w:p w:rsidR="00052D87" w:rsidRPr="000569FE" w:rsidRDefault="000569FE" w:rsidP="0038363E">
      <w:pPr>
        <w:spacing w:line="252" w:lineRule="auto"/>
        <w:rPr>
          <w:sz w:val="24"/>
        </w:rPr>
      </w:pPr>
      <w:r>
        <w:rPr>
          <w:sz w:val="24"/>
        </w:rPr>
        <w:t>Figure 4.11</w:t>
      </w:r>
      <w:r w:rsidR="00052D87" w:rsidRPr="000569FE">
        <w:rPr>
          <w:sz w:val="24"/>
        </w:rPr>
        <w:t xml:space="preserve">. </w:t>
      </w:r>
      <w:r w:rsidR="00D457FA">
        <w:rPr>
          <w:sz w:val="24"/>
        </w:rPr>
        <w:t>Applicant Dashboard</w:t>
      </w:r>
      <w:r w:rsidR="00052D87" w:rsidRPr="000569FE">
        <w:rPr>
          <w:sz w:val="24"/>
        </w:rPr>
        <w:t>.........................................................................................23</w:t>
      </w:r>
    </w:p>
    <w:p w:rsidR="00052D87" w:rsidRPr="000569FE" w:rsidRDefault="000569FE" w:rsidP="0038363E">
      <w:pPr>
        <w:spacing w:line="252" w:lineRule="auto"/>
        <w:rPr>
          <w:sz w:val="24"/>
        </w:rPr>
      </w:pPr>
      <w:r>
        <w:rPr>
          <w:sz w:val="24"/>
        </w:rPr>
        <w:t>Figure 4.12</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25</w:t>
      </w:r>
    </w:p>
    <w:p w:rsidR="00052D87" w:rsidRPr="000569FE" w:rsidRDefault="000569FE" w:rsidP="0038363E">
      <w:pPr>
        <w:spacing w:line="252" w:lineRule="auto"/>
        <w:rPr>
          <w:sz w:val="24"/>
        </w:rPr>
      </w:pPr>
      <w:r>
        <w:rPr>
          <w:sz w:val="24"/>
        </w:rPr>
        <w:t>Figure 4.13</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26</w:t>
      </w:r>
    </w:p>
    <w:p w:rsidR="00052D87" w:rsidRPr="000569FE" w:rsidRDefault="000569FE" w:rsidP="0038363E">
      <w:pPr>
        <w:spacing w:line="252" w:lineRule="auto"/>
        <w:rPr>
          <w:sz w:val="24"/>
        </w:rPr>
      </w:pPr>
      <w:r>
        <w:rPr>
          <w:sz w:val="24"/>
        </w:rPr>
        <w:t>Figure 4.14</w:t>
      </w:r>
      <w:r w:rsidR="00052D87" w:rsidRPr="000569FE">
        <w:rPr>
          <w:sz w:val="24"/>
        </w:rPr>
        <w:t xml:space="preserve">. </w:t>
      </w:r>
      <w:r w:rsidR="00D457FA">
        <w:rPr>
          <w:sz w:val="24"/>
        </w:rPr>
        <w:t>Employer Dashboard</w:t>
      </w:r>
      <w:r w:rsidR="00052D87" w:rsidRPr="000569FE">
        <w:rPr>
          <w:sz w:val="24"/>
        </w:rPr>
        <w:t xml:space="preserve"> ..............................................................................................26</w:t>
      </w:r>
    </w:p>
    <w:p w:rsidR="00052D87" w:rsidRPr="000569FE" w:rsidRDefault="000569FE" w:rsidP="0038363E">
      <w:pPr>
        <w:spacing w:line="252" w:lineRule="auto"/>
        <w:rPr>
          <w:sz w:val="24"/>
        </w:rPr>
      </w:pPr>
      <w:r>
        <w:rPr>
          <w:sz w:val="24"/>
        </w:rPr>
        <w:t>Figure 4.15</w:t>
      </w:r>
      <w:r w:rsidR="00052D87" w:rsidRPr="000569FE">
        <w:rPr>
          <w:sz w:val="24"/>
        </w:rPr>
        <w:t xml:space="preserve">. </w:t>
      </w:r>
      <w:r w:rsidR="00D457FA">
        <w:rPr>
          <w:sz w:val="24"/>
        </w:rPr>
        <w:t>Employer Dashboard</w:t>
      </w:r>
      <w:r w:rsidR="00052D87" w:rsidRPr="000569FE">
        <w:rPr>
          <w:sz w:val="24"/>
        </w:rPr>
        <w:t>............................................................................................27</w:t>
      </w:r>
    </w:p>
    <w:p w:rsidR="00052D87" w:rsidRPr="000569FE" w:rsidRDefault="000569FE" w:rsidP="0038363E">
      <w:pPr>
        <w:spacing w:line="252" w:lineRule="auto"/>
        <w:rPr>
          <w:sz w:val="24"/>
        </w:rPr>
      </w:pPr>
      <w:r>
        <w:rPr>
          <w:sz w:val="24"/>
        </w:rPr>
        <w:t>Figure 4.16</w:t>
      </w:r>
      <w:r w:rsidR="00052D87" w:rsidRPr="000569FE">
        <w:rPr>
          <w:sz w:val="24"/>
        </w:rPr>
        <w:t xml:space="preserve">. </w:t>
      </w:r>
      <w:r w:rsidR="00D457FA">
        <w:rPr>
          <w:sz w:val="24"/>
        </w:rPr>
        <w:t>Employer Dashboard</w:t>
      </w:r>
      <w:r w:rsidR="00052D87" w:rsidRPr="000569FE">
        <w:rPr>
          <w:sz w:val="24"/>
        </w:rPr>
        <w:t>.</w:t>
      </w:r>
      <w:r w:rsidR="00D457FA">
        <w:rPr>
          <w:sz w:val="24"/>
        </w:rPr>
        <w:t>.</w:t>
      </w:r>
      <w:r w:rsidR="00052D87" w:rsidRPr="000569FE">
        <w:rPr>
          <w:sz w:val="24"/>
        </w:rPr>
        <w:t>...............................................................................................28</w:t>
      </w:r>
    </w:p>
    <w:p w:rsidR="00052D87" w:rsidRPr="000569FE" w:rsidRDefault="000569FE" w:rsidP="0038363E">
      <w:pPr>
        <w:spacing w:line="252" w:lineRule="auto"/>
        <w:rPr>
          <w:sz w:val="24"/>
        </w:rPr>
      </w:pPr>
      <w:r>
        <w:rPr>
          <w:sz w:val="24"/>
        </w:rPr>
        <w:t>Figure 4.17</w:t>
      </w:r>
      <w:r w:rsidR="00052D87" w:rsidRPr="000569FE">
        <w:rPr>
          <w:sz w:val="24"/>
        </w:rPr>
        <w:t xml:space="preserve">. </w:t>
      </w:r>
      <w:r w:rsidR="00D457FA">
        <w:rPr>
          <w:sz w:val="24"/>
        </w:rPr>
        <w:t>Employer Dashboard</w:t>
      </w:r>
      <w:r w:rsidR="00052D87" w:rsidRPr="000569FE">
        <w:rPr>
          <w:sz w:val="24"/>
        </w:rPr>
        <w:t>.................................................................................................28</w:t>
      </w:r>
    </w:p>
    <w:p w:rsidR="00052D87" w:rsidRPr="000569FE" w:rsidRDefault="000569FE" w:rsidP="0038363E">
      <w:pPr>
        <w:spacing w:line="252" w:lineRule="auto"/>
        <w:rPr>
          <w:sz w:val="24"/>
        </w:rPr>
      </w:pPr>
      <w:r>
        <w:rPr>
          <w:sz w:val="24"/>
        </w:rPr>
        <w:t>Figure 4.18</w:t>
      </w:r>
      <w:r w:rsidR="00052D87" w:rsidRPr="000569FE">
        <w:rPr>
          <w:sz w:val="24"/>
        </w:rPr>
        <w:t xml:space="preserve">. </w:t>
      </w:r>
      <w:r w:rsidR="00D457FA">
        <w:rPr>
          <w:sz w:val="24"/>
        </w:rPr>
        <w:t>Employer Dashboard</w:t>
      </w:r>
      <w:r w:rsidR="00052D87" w:rsidRPr="000569FE">
        <w:rPr>
          <w:sz w:val="24"/>
        </w:rPr>
        <w:t>.................................................................................................29</w:t>
      </w:r>
    </w:p>
    <w:p w:rsidR="00052D87" w:rsidRPr="000569FE" w:rsidRDefault="000569FE" w:rsidP="0038363E">
      <w:pPr>
        <w:spacing w:line="252" w:lineRule="auto"/>
        <w:rPr>
          <w:sz w:val="24"/>
        </w:rPr>
      </w:pPr>
      <w:r>
        <w:rPr>
          <w:sz w:val="24"/>
        </w:rPr>
        <w:t>Figure 4.19</w:t>
      </w:r>
      <w:r w:rsidR="00900E7F">
        <w:rPr>
          <w:sz w:val="24"/>
        </w:rPr>
        <w:t>.</w:t>
      </w:r>
      <w:r w:rsidR="00052D87" w:rsidRPr="000569FE">
        <w:rPr>
          <w:sz w:val="24"/>
        </w:rPr>
        <w:t xml:space="preserve"> </w:t>
      </w:r>
      <w:r w:rsidR="00D457FA">
        <w:rPr>
          <w:sz w:val="24"/>
        </w:rPr>
        <w:t>Employer Dashboard</w:t>
      </w:r>
      <w:r w:rsidR="00052D87" w:rsidRPr="000569FE">
        <w:rPr>
          <w:sz w:val="24"/>
        </w:rPr>
        <w:t>.................................................................................................30</w:t>
      </w:r>
    </w:p>
    <w:p w:rsidR="00052D87" w:rsidRPr="000569FE" w:rsidRDefault="000569FE" w:rsidP="0038363E">
      <w:pPr>
        <w:spacing w:line="252" w:lineRule="auto"/>
        <w:rPr>
          <w:sz w:val="24"/>
        </w:rPr>
      </w:pPr>
      <w:r>
        <w:rPr>
          <w:sz w:val="24"/>
        </w:rPr>
        <w:t>Figure 4.20</w:t>
      </w:r>
      <w:r w:rsidR="00900E7F">
        <w:rPr>
          <w:sz w:val="24"/>
        </w:rPr>
        <w:t>.</w:t>
      </w:r>
      <w:r w:rsidR="00052D87" w:rsidRPr="000569FE">
        <w:rPr>
          <w:sz w:val="24"/>
        </w:rPr>
        <w:t xml:space="preserve"> </w:t>
      </w:r>
      <w:r w:rsidR="00D457FA">
        <w:rPr>
          <w:sz w:val="24"/>
        </w:rPr>
        <w:t>Employer Dashboard</w:t>
      </w:r>
      <w:r w:rsidR="00052D87" w:rsidRPr="000569FE">
        <w:rPr>
          <w:sz w:val="24"/>
        </w:rPr>
        <w:t>.................................................................................................31</w:t>
      </w:r>
    </w:p>
    <w:p w:rsidR="00052D87" w:rsidRPr="000569FE" w:rsidRDefault="000569FE" w:rsidP="0038363E">
      <w:pPr>
        <w:spacing w:line="252" w:lineRule="auto"/>
        <w:rPr>
          <w:sz w:val="24"/>
        </w:rPr>
      </w:pPr>
      <w:r>
        <w:rPr>
          <w:sz w:val="24"/>
        </w:rPr>
        <w:t>Figure 4.21</w:t>
      </w:r>
      <w:r w:rsidR="00052D87" w:rsidRPr="000569FE">
        <w:rPr>
          <w:sz w:val="24"/>
        </w:rPr>
        <w:t xml:space="preserve">. </w:t>
      </w:r>
      <w:r w:rsidR="00D457FA">
        <w:rPr>
          <w:sz w:val="24"/>
        </w:rPr>
        <w:t>Employer Dashboard</w:t>
      </w:r>
      <w:r w:rsidR="00052D87" w:rsidRPr="000569FE">
        <w:rPr>
          <w:sz w:val="24"/>
        </w:rPr>
        <w:t>............................................................................................32</w:t>
      </w:r>
    </w:p>
    <w:p w:rsidR="00052D87" w:rsidRPr="000569FE" w:rsidRDefault="000569FE" w:rsidP="0038363E">
      <w:pPr>
        <w:spacing w:line="252" w:lineRule="auto"/>
        <w:rPr>
          <w:sz w:val="24"/>
        </w:rPr>
      </w:pPr>
      <w:r>
        <w:rPr>
          <w:sz w:val="24"/>
        </w:rPr>
        <w:t>Figure 4.22</w:t>
      </w:r>
      <w:r w:rsidR="00052D87" w:rsidRPr="000569FE">
        <w:rPr>
          <w:sz w:val="24"/>
        </w:rPr>
        <w:t xml:space="preserve">. </w:t>
      </w:r>
      <w:r w:rsidR="00D457FA">
        <w:rPr>
          <w:sz w:val="24"/>
        </w:rPr>
        <w:t>Employer Dashboard</w:t>
      </w:r>
      <w:r w:rsidR="00052D87" w:rsidRPr="000569FE">
        <w:rPr>
          <w:sz w:val="24"/>
        </w:rPr>
        <w:t>.............................................................................................33</w:t>
      </w:r>
    </w:p>
    <w:p w:rsidR="00052D87" w:rsidRPr="000569FE" w:rsidRDefault="000569FE" w:rsidP="0038363E">
      <w:pPr>
        <w:spacing w:line="252" w:lineRule="auto"/>
        <w:rPr>
          <w:sz w:val="24"/>
        </w:rPr>
      </w:pPr>
      <w:r>
        <w:rPr>
          <w:sz w:val="24"/>
        </w:rPr>
        <w:t>Figure 4.23</w:t>
      </w:r>
      <w:r w:rsidR="00052D87" w:rsidRPr="000569FE">
        <w:rPr>
          <w:sz w:val="24"/>
        </w:rPr>
        <w:t xml:space="preserve">. </w:t>
      </w:r>
      <w:r w:rsidR="00342C37">
        <w:rPr>
          <w:sz w:val="24"/>
        </w:rPr>
        <w:t>Admin Dashboard</w:t>
      </w:r>
      <w:r w:rsidR="00052D87" w:rsidRPr="000569FE">
        <w:rPr>
          <w:sz w:val="24"/>
        </w:rPr>
        <w:t>......................................................................................................34</w:t>
      </w:r>
    </w:p>
    <w:p w:rsidR="00052D87" w:rsidRPr="000569FE" w:rsidRDefault="000569FE" w:rsidP="0038363E">
      <w:pPr>
        <w:spacing w:line="252" w:lineRule="auto"/>
        <w:rPr>
          <w:sz w:val="24"/>
        </w:rPr>
      </w:pPr>
      <w:r>
        <w:rPr>
          <w:sz w:val="24"/>
        </w:rPr>
        <w:t>Figure 4.24</w:t>
      </w:r>
      <w:r w:rsidR="00900E7F">
        <w:rPr>
          <w:sz w:val="24"/>
        </w:rPr>
        <w:t>.</w:t>
      </w:r>
      <w:r w:rsidR="00052D87" w:rsidRPr="000569FE">
        <w:rPr>
          <w:sz w:val="24"/>
        </w:rPr>
        <w:t xml:space="preserve"> </w:t>
      </w:r>
      <w:r w:rsidR="00342C37">
        <w:rPr>
          <w:sz w:val="24"/>
        </w:rPr>
        <w:t>Admin Dashboard</w:t>
      </w:r>
      <w:r w:rsidR="00052D87" w:rsidRPr="000569FE">
        <w:rPr>
          <w:sz w:val="24"/>
        </w:rPr>
        <w:t>......................................................................................................35</w:t>
      </w:r>
    </w:p>
    <w:p w:rsidR="00052D87" w:rsidRPr="000569FE" w:rsidRDefault="000569FE" w:rsidP="0038363E">
      <w:pPr>
        <w:spacing w:line="252" w:lineRule="auto"/>
        <w:rPr>
          <w:sz w:val="24"/>
        </w:rPr>
      </w:pPr>
      <w:r>
        <w:rPr>
          <w:sz w:val="24"/>
        </w:rPr>
        <w:t>Figure 4.25</w:t>
      </w:r>
      <w:r w:rsidR="00900E7F">
        <w:rPr>
          <w:sz w:val="24"/>
        </w:rPr>
        <w:t>.</w:t>
      </w:r>
      <w:r w:rsidR="00052D87" w:rsidRPr="000569FE">
        <w:rPr>
          <w:sz w:val="24"/>
        </w:rPr>
        <w:t xml:space="preserve"> </w:t>
      </w:r>
      <w:r w:rsidR="00342C37">
        <w:rPr>
          <w:sz w:val="24"/>
        </w:rPr>
        <w:t>Admin Dashboard</w:t>
      </w:r>
      <w:r w:rsidR="00052D87" w:rsidRPr="000569FE">
        <w:rPr>
          <w:sz w:val="24"/>
        </w:rPr>
        <w:t>.....................................................................................................35</w:t>
      </w:r>
    </w:p>
    <w:p w:rsidR="00052D87" w:rsidRPr="000569FE" w:rsidRDefault="000569FE" w:rsidP="0038363E">
      <w:pPr>
        <w:spacing w:line="252" w:lineRule="auto"/>
        <w:rPr>
          <w:sz w:val="24"/>
        </w:rPr>
      </w:pPr>
      <w:r>
        <w:rPr>
          <w:sz w:val="24"/>
        </w:rPr>
        <w:t>Figure 4.26</w:t>
      </w:r>
      <w:r w:rsidR="00900E7F">
        <w:rPr>
          <w:sz w:val="24"/>
        </w:rPr>
        <w:t>.</w:t>
      </w:r>
      <w:r w:rsidR="00052D87" w:rsidRPr="000569FE">
        <w:rPr>
          <w:sz w:val="24"/>
        </w:rPr>
        <w:t xml:space="preserve"> </w:t>
      </w:r>
      <w:r w:rsidR="00342C37">
        <w:rPr>
          <w:sz w:val="24"/>
        </w:rPr>
        <w:t>Admin Dashboard</w:t>
      </w:r>
      <w:r w:rsidR="00052D87" w:rsidRPr="000569FE">
        <w:rPr>
          <w:sz w:val="24"/>
        </w:rPr>
        <w:t>......................................................................................................36</w:t>
      </w:r>
    </w:p>
    <w:p w:rsidR="00052D87" w:rsidRPr="000569FE" w:rsidRDefault="000569FE" w:rsidP="0038363E">
      <w:pPr>
        <w:spacing w:line="252" w:lineRule="auto"/>
        <w:rPr>
          <w:sz w:val="24"/>
        </w:rPr>
      </w:pPr>
      <w:r>
        <w:rPr>
          <w:sz w:val="24"/>
        </w:rPr>
        <w:t>Figure 4.27</w:t>
      </w:r>
      <w:r w:rsidR="00900E7F">
        <w:rPr>
          <w:sz w:val="24"/>
        </w:rPr>
        <w:t>.</w:t>
      </w:r>
      <w:r w:rsidR="00D7198F">
        <w:rPr>
          <w:sz w:val="24"/>
        </w:rPr>
        <w:t xml:space="preserve"> Database</w:t>
      </w:r>
      <w:r w:rsidR="00052D87" w:rsidRPr="000569FE">
        <w:rPr>
          <w:sz w:val="24"/>
        </w:rPr>
        <w:t>......................................................................................................36</w:t>
      </w:r>
    </w:p>
    <w:p w:rsidR="00052D87" w:rsidRPr="000569FE" w:rsidRDefault="000569FE" w:rsidP="0038363E">
      <w:pPr>
        <w:spacing w:line="252" w:lineRule="auto"/>
        <w:rPr>
          <w:sz w:val="24"/>
        </w:rPr>
      </w:pPr>
      <w:r>
        <w:rPr>
          <w:sz w:val="24"/>
        </w:rPr>
        <w:t>Figure 4.28</w:t>
      </w:r>
      <w:r w:rsidR="00900E7F">
        <w:rPr>
          <w:sz w:val="24"/>
        </w:rPr>
        <w:t>.</w:t>
      </w:r>
      <w:r w:rsidR="00C51DF3">
        <w:rPr>
          <w:sz w:val="24"/>
        </w:rPr>
        <w:t xml:space="preserve"> Admin Table</w:t>
      </w:r>
      <w:r w:rsidR="00052D87" w:rsidRPr="000569FE">
        <w:rPr>
          <w:sz w:val="24"/>
        </w:rPr>
        <w:t xml:space="preserve"> ..........................................................................................37</w:t>
      </w:r>
    </w:p>
    <w:p w:rsidR="008951CB" w:rsidRDefault="000569FE" w:rsidP="0038363E">
      <w:pPr>
        <w:spacing w:line="252" w:lineRule="auto"/>
        <w:rPr>
          <w:sz w:val="24"/>
        </w:rPr>
      </w:pPr>
      <w:r>
        <w:rPr>
          <w:sz w:val="24"/>
        </w:rPr>
        <w:t>Figure 4.29</w:t>
      </w:r>
      <w:r w:rsidR="00900E7F">
        <w:rPr>
          <w:sz w:val="24"/>
        </w:rPr>
        <w:t>.</w:t>
      </w:r>
      <w:r w:rsidR="00C86A05">
        <w:rPr>
          <w:sz w:val="24"/>
        </w:rPr>
        <w:t xml:space="preserve"> Apply Job Table</w:t>
      </w:r>
      <w:r w:rsidR="00052D87" w:rsidRPr="000569FE">
        <w:rPr>
          <w:sz w:val="24"/>
        </w:rPr>
        <w:t xml:space="preserve"> ..........................................................................................38</w:t>
      </w:r>
    </w:p>
    <w:p w:rsidR="008951CB" w:rsidRPr="000569FE" w:rsidRDefault="008951CB" w:rsidP="0038363E">
      <w:pPr>
        <w:spacing w:line="252" w:lineRule="auto"/>
        <w:rPr>
          <w:sz w:val="24"/>
        </w:rPr>
      </w:pPr>
      <w:r>
        <w:rPr>
          <w:sz w:val="24"/>
        </w:rPr>
        <w:t>Figure 4.30</w:t>
      </w:r>
      <w:r w:rsidR="0073747C">
        <w:rPr>
          <w:sz w:val="24"/>
        </w:rPr>
        <w:t>. Cities Table</w:t>
      </w:r>
      <w:r w:rsidRPr="000569FE">
        <w:rPr>
          <w:sz w:val="24"/>
        </w:rPr>
        <w:t>.............................................................................................33</w:t>
      </w:r>
    </w:p>
    <w:p w:rsidR="008951CB" w:rsidRPr="000569FE" w:rsidRDefault="008951CB" w:rsidP="0038363E">
      <w:pPr>
        <w:spacing w:line="252" w:lineRule="auto"/>
        <w:rPr>
          <w:sz w:val="24"/>
        </w:rPr>
      </w:pPr>
      <w:r>
        <w:rPr>
          <w:sz w:val="24"/>
        </w:rPr>
        <w:t>Figure 4.31</w:t>
      </w:r>
      <w:r w:rsidR="00927CD7">
        <w:rPr>
          <w:sz w:val="24"/>
        </w:rPr>
        <w:t>. Companies Table</w:t>
      </w:r>
      <w:r w:rsidRPr="000569FE">
        <w:rPr>
          <w:sz w:val="24"/>
        </w:rPr>
        <w:t xml:space="preserve"> ......................................................................................................34</w:t>
      </w:r>
    </w:p>
    <w:p w:rsidR="008951CB" w:rsidRPr="000569FE" w:rsidRDefault="008951CB" w:rsidP="0038363E">
      <w:pPr>
        <w:spacing w:line="252" w:lineRule="auto"/>
        <w:rPr>
          <w:sz w:val="24"/>
        </w:rPr>
      </w:pPr>
      <w:r>
        <w:rPr>
          <w:sz w:val="24"/>
        </w:rPr>
        <w:t>Figure 4.32</w:t>
      </w:r>
      <w:r w:rsidR="00900E7F">
        <w:rPr>
          <w:sz w:val="24"/>
        </w:rPr>
        <w:t>.</w:t>
      </w:r>
      <w:r w:rsidR="00A463EC">
        <w:rPr>
          <w:sz w:val="24"/>
        </w:rPr>
        <w:t xml:space="preserve"> Countries Table</w:t>
      </w:r>
      <w:r w:rsidRPr="000569FE">
        <w:rPr>
          <w:sz w:val="24"/>
        </w:rPr>
        <w:t xml:space="preserve"> ......................................................................................................35</w:t>
      </w:r>
    </w:p>
    <w:p w:rsidR="008951CB" w:rsidRPr="000569FE" w:rsidRDefault="008951CB" w:rsidP="0038363E">
      <w:pPr>
        <w:spacing w:line="252" w:lineRule="auto"/>
        <w:rPr>
          <w:sz w:val="24"/>
        </w:rPr>
      </w:pPr>
      <w:r>
        <w:rPr>
          <w:sz w:val="24"/>
        </w:rPr>
        <w:t>Figure 4.33</w:t>
      </w:r>
      <w:r w:rsidR="00900E7F">
        <w:rPr>
          <w:sz w:val="24"/>
        </w:rPr>
        <w:t>.</w:t>
      </w:r>
      <w:r w:rsidR="005C3C65">
        <w:rPr>
          <w:sz w:val="24"/>
        </w:rPr>
        <w:t xml:space="preserve"> Job Post Table</w:t>
      </w:r>
      <w:r w:rsidRPr="000569FE">
        <w:rPr>
          <w:sz w:val="24"/>
        </w:rPr>
        <w:t>.....................................................................................................35</w:t>
      </w:r>
    </w:p>
    <w:p w:rsidR="008951CB" w:rsidRPr="000569FE" w:rsidRDefault="008951CB" w:rsidP="0038363E">
      <w:pPr>
        <w:spacing w:line="252" w:lineRule="auto"/>
        <w:rPr>
          <w:sz w:val="24"/>
        </w:rPr>
      </w:pPr>
      <w:r>
        <w:rPr>
          <w:sz w:val="24"/>
        </w:rPr>
        <w:t>Figure 4.34</w:t>
      </w:r>
      <w:r w:rsidR="00900E7F">
        <w:rPr>
          <w:sz w:val="24"/>
        </w:rPr>
        <w:t>.</w:t>
      </w:r>
      <w:r w:rsidR="004B5BE1">
        <w:rPr>
          <w:sz w:val="24"/>
        </w:rPr>
        <w:t xml:space="preserve"> Mailbox Table</w:t>
      </w:r>
      <w:r w:rsidRPr="000569FE">
        <w:rPr>
          <w:sz w:val="24"/>
        </w:rPr>
        <w:t xml:space="preserve"> ......................................................................................................36</w:t>
      </w:r>
    </w:p>
    <w:p w:rsidR="008951CB" w:rsidRPr="000569FE" w:rsidRDefault="008951CB" w:rsidP="0038363E">
      <w:pPr>
        <w:spacing w:line="252" w:lineRule="auto"/>
        <w:rPr>
          <w:sz w:val="24"/>
        </w:rPr>
      </w:pPr>
      <w:r>
        <w:rPr>
          <w:sz w:val="24"/>
        </w:rPr>
        <w:t>Figure 4.35</w:t>
      </w:r>
      <w:r w:rsidR="00900E7F">
        <w:rPr>
          <w:sz w:val="24"/>
        </w:rPr>
        <w:t>.</w:t>
      </w:r>
      <w:r w:rsidR="004F209D">
        <w:rPr>
          <w:sz w:val="24"/>
        </w:rPr>
        <w:t xml:space="preserve"> Reply Mailbox Table......</w:t>
      </w:r>
      <w:r w:rsidRPr="000569FE">
        <w:rPr>
          <w:sz w:val="24"/>
        </w:rPr>
        <w:t>...........................................................................................36</w:t>
      </w:r>
    </w:p>
    <w:p w:rsidR="008951CB" w:rsidRPr="000569FE" w:rsidRDefault="008951CB" w:rsidP="0038363E">
      <w:pPr>
        <w:spacing w:line="252" w:lineRule="auto"/>
        <w:rPr>
          <w:sz w:val="24"/>
        </w:rPr>
      </w:pPr>
      <w:r>
        <w:rPr>
          <w:sz w:val="24"/>
        </w:rPr>
        <w:t>Figure 4.36</w:t>
      </w:r>
      <w:r w:rsidR="00900E7F">
        <w:rPr>
          <w:sz w:val="24"/>
        </w:rPr>
        <w:t>.</w:t>
      </w:r>
      <w:r w:rsidR="004F209D">
        <w:rPr>
          <w:sz w:val="24"/>
        </w:rPr>
        <w:t xml:space="preserve"> State Table</w:t>
      </w:r>
      <w:r w:rsidRPr="000569FE">
        <w:rPr>
          <w:sz w:val="24"/>
        </w:rPr>
        <w:t>........................................................................................37</w:t>
      </w:r>
    </w:p>
    <w:p w:rsidR="008951CB" w:rsidRPr="000569FE" w:rsidRDefault="008951CB" w:rsidP="0038363E">
      <w:pPr>
        <w:spacing w:line="252" w:lineRule="auto"/>
        <w:rPr>
          <w:sz w:val="24"/>
        </w:rPr>
      </w:pPr>
      <w:r>
        <w:rPr>
          <w:sz w:val="24"/>
        </w:rPr>
        <w:t>Figure 4.37</w:t>
      </w:r>
      <w:r w:rsidR="00900E7F">
        <w:rPr>
          <w:sz w:val="24"/>
        </w:rPr>
        <w:t>.</w:t>
      </w:r>
      <w:r w:rsidR="004F209D">
        <w:rPr>
          <w:sz w:val="24"/>
        </w:rPr>
        <w:t xml:space="preserve"> User Table</w:t>
      </w:r>
      <w:r w:rsidRPr="000569FE">
        <w:rPr>
          <w:sz w:val="24"/>
        </w:rPr>
        <w:t>...</w:t>
      </w:r>
      <w:r w:rsidR="006629CD">
        <w:rPr>
          <w:sz w:val="24"/>
        </w:rPr>
        <w:t>...............</w:t>
      </w:r>
      <w:r w:rsidRPr="000569FE">
        <w:rPr>
          <w:sz w:val="24"/>
        </w:rPr>
        <w:t>.......................................................................................38</w:t>
      </w:r>
      <w:r w:rsidRPr="008951CB">
        <w:rPr>
          <w:sz w:val="24"/>
        </w:rPr>
        <w:t xml:space="preserve"> </w:t>
      </w:r>
      <w:r>
        <w:rPr>
          <w:sz w:val="24"/>
        </w:rPr>
        <w:t>Figure 4.38</w:t>
      </w:r>
      <w:r w:rsidRPr="000569FE">
        <w:rPr>
          <w:sz w:val="24"/>
        </w:rPr>
        <w:t xml:space="preserve">. </w:t>
      </w:r>
      <w:r w:rsidR="002D7E54">
        <w:rPr>
          <w:sz w:val="24"/>
        </w:rPr>
        <w:t>User Table</w:t>
      </w:r>
      <w:r w:rsidR="002D7E54" w:rsidRPr="000569FE">
        <w:rPr>
          <w:sz w:val="24"/>
        </w:rPr>
        <w:t>...</w:t>
      </w:r>
      <w:r w:rsidR="002D7E54">
        <w:rPr>
          <w:sz w:val="24"/>
        </w:rPr>
        <w:t>.......</w:t>
      </w:r>
      <w:r w:rsidR="00605FF1">
        <w:rPr>
          <w:sz w:val="24"/>
        </w:rPr>
        <w:t>..........................................................</w:t>
      </w:r>
      <w:r w:rsidRPr="000569FE">
        <w:rPr>
          <w:sz w:val="24"/>
        </w:rPr>
        <w:t>33</w:t>
      </w:r>
    </w:p>
    <w:p w:rsidR="008951CB" w:rsidRPr="000569FE" w:rsidRDefault="008951CB" w:rsidP="0038363E">
      <w:pPr>
        <w:spacing w:line="252" w:lineRule="auto"/>
        <w:rPr>
          <w:sz w:val="24"/>
        </w:rPr>
      </w:pPr>
      <w:r>
        <w:rPr>
          <w:sz w:val="24"/>
        </w:rPr>
        <w:t>Figure 4.39</w:t>
      </w:r>
      <w:r w:rsidRPr="000569FE">
        <w:rPr>
          <w:sz w:val="24"/>
        </w:rPr>
        <w:t xml:space="preserve">. </w:t>
      </w:r>
      <w:r w:rsidR="00E240AC">
        <w:rPr>
          <w:sz w:val="24"/>
        </w:rPr>
        <w:t>Hosting</w:t>
      </w:r>
      <w:r w:rsidRPr="000569FE">
        <w:rPr>
          <w:sz w:val="24"/>
        </w:rPr>
        <w:t xml:space="preserve"> Page ......................................................................................................34</w:t>
      </w:r>
    </w:p>
    <w:p w:rsidR="008951CB" w:rsidRPr="000569FE" w:rsidRDefault="008951CB" w:rsidP="0038363E">
      <w:pPr>
        <w:spacing w:line="252" w:lineRule="auto"/>
        <w:rPr>
          <w:sz w:val="24"/>
        </w:rPr>
      </w:pPr>
      <w:r>
        <w:rPr>
          <w:sz w:val="24"/>
        </w:rPr>
        <w:t>Figure 4.40</w:t>
      </w:r>
      <w:r w:rsidR="00900E7F">
        <w:rPr>
          <w:sz w:val="24"/>
        </w:rPr>
        <w:t>.</w:t>
      </w:r>
      <w:r w:rsidRPr="000569FE">
        <w:rPr>
          <w:sz w:val="24"/>
        </w:rPr>
        <w:t xml:space="preserve"> </w:t>
      </w:r>
      <w:r w:rsidR="00E509D6">
        <w:rPr>
          <w:sz w:val="24"/>
        </w:rPr>
        <w:t>Hosting</w:t>
      </w:r>
      <w:r w:rsidR="00E509D6" w:rsidRPr="000569FE">
        <w:rPr>
          <w:sz w:val="24"/>
        </w:rPr>
        <w:t xml:space="preserve"> </w:t>
      </w:r>
      <w:r w:rsidR="00E509D6">
        <w:rPr>
          <w:sz w:val="24"/>
        </w:rPr>
        <w:t xml:space="preserve">Backend </w:t>
      </w:r>
      <w:r w:rsidRPr="000569FE">
        <w:rPr>
          <w:sz w:val="24"/>
        </w:rPr>
        <w:t>Page .........................</w:t>
      </w:r>
      <w:r w:rsidR="00E509D6">
        <w:rPr>
          <w:sz w:val="24"/>
        </w:rPr>
        <w:t>........................</w:t>
      </w:r>
      <w:r w:rsidRPr="000569FE">
        <w:rPr>
          <w:sz w:val="24"/>
        </w:rPr>
        <w:t>...........................................35</w:t>
      </w:r>
    </w:p>
    <w:p w:rsidR="008951CB" w:rsidRPr="000569FE" w:rsidRDefault="008951CB" w:rsidP="0038363E">
      <w:pPr>
        <w:spacing w:line="252" w:lineRule="auto"/>
        <w:rPr>
          <w:sz w:val="24"/>
        </w:rPr>
      </w:pPr>
      <w:r>
        <w:rPr>
          <w:sz w:val="24"/>
        </w:rPr>
        <w:t>Figure 4.41</w:t>
      </w:r>
      <w:r w:rsidR="00900E7F">
        <w:rPr>
          <w:sz w:val="24"/>
        </w:rPr>
        <w:t>.</w:t>
      </w:r>
      <w:r w:rsidRPr="000569FE">
        <w:rPr>
          <w:sz w:val="24"/>
        </w:rPr>
        <w:t xml:space="preserve"> </w:t>
      </w:r>
      <w:r w:rsidR="00DD76EB">
        <w:rPr>
          <w:sz w:val="24"/>
        </w:rPr>
        <w:t>Hosting Database</w:t>
      </w:r>
      <w:r w:rsidRPr="000569FE">
        <w:rPr>
          <w:sz w:val="24"/>
        </w:rPr>
        <w:t>.....................................................................................................35</w:t>
      </w:r>
    </w:p>
    <w:p w:rsidR="008951CB" w:rsidRPr="000569FE" w:rsidRDefault="00900E7F" w:rsidP="0038363E">
      <w:pPr>
        <w:spacing w:line="252" w:lineRule="auto"/>
        <w:rPr>
          <w:sz w:val="24"/>
        </w:rPr>
      </w:pPr>
      <w:r>
        <w:rPr>
          <w:sz w:val="24"/>
        </w:rPr>
        <w:t>Figure 5.1.</w:t>
      </w:r>
      <w:r w:rsidR="008951CB" w:rsidRPr="000569FE">
        <w:rPr>
          <w:sz w:val="24"/>
        </w:rPr>
        <w:t xml:space="preserve"> </w:t>
      </w:r>
      <w:r w:rsidR="00987C76">
        <w:rPr>
          <w:sz w:val="24"/>
        </w:rPr>
        <w:t>Structural Diagram</w:t>
      </w:r>
      <w:r w:rsidR="008951CB" w:rsidRPr="000569FE">
        <w:rPr>
          <w:sz w:val="24"/>
        </w:rPr>
        <w:t xml:space="preserve"> ......................................................................................................36</w:t>
      </w:r>
    </w:p>
    <w:p w:rsidR="008951CB" w:rsidRPr="000569FE" w:rsidRDefault="00900E7F" w:rsidP="0038363E">
      <w:pPr>
        <w:spacing w:line="252" w:lineRule="auto"/>
        <w:rPr>
          <w:sz w:val="24"/>
        </w:rPr>
      </w:pPr>
      <w:r>
        <w:rPr>
          <w:sz w:val="24"/>
        </w:rPr>
        <w:t>Figure 5.2.</w:t>
      </w:r>
      <w:r w:rsidR="008951CB" w:rsidRPr="000569FE">
        <w:rPr>
          <w:sz w:val="24"/>
        </w:rPr>
        <w:t xml:space="preserve"> </w:t>
      </w:r>
      <w:r w:rsidR="00ED5F1D">
        <w:rPr>
          <w:sz w:val="24"/>
        </w:rPr>
        <w:t>ER Diagram</w:t>
      </w:r>
      <w:r w:rsidR="008951CB" w:rsidRPr="000569FE">
        <w:rPr>
          <w:sz w:val="24"/>
        </w:rPr>
        <w:t>......................................................................................................36</w:t>
      </w:r>
    </w:p>
    <w:p w:rsidR="008951CB" w:rsidRPr="000569FE" w:rsidRDefault="00900E7F" w:rsidP="0038363E">
      <w:pPr>
        <w:spacing w:line="252" w:lineRule="auto"/>
        <w:rPr>
          <w:sz w:val="24"/>
        </w:rPr>
      </w:pPr>
      <w:r>
        <w:rPr>
          <w:sz w:val="24"/>
        </w:rPr>
        <w:t>Figure 5.3.</w:t>
      </w:r>
      <w:r w:rsidR="00F86B03">
        <w:rPr>
          <w:sz w:val="24"/>
        </w:rPr>
        <w:t xml:space="preserve"> Use Case Diagram</w:t>
      </w:r>
      <w:r w:rsidR="008951CB" w:rsidRPr="000569FE">
        <w:rPr>
          <w:sz w:val="24"/>
        </w:rPr>
        <w:t xml:space="preserve"> .........</w:t>
      </w:r>
      <w:r>
        <w:rPr>
          <w:sz w:val="24"/>
        </w:rPr>
        <w:t>....</w:t>
      </w:r>
      <w:r w:rsidR="008951CB" w:rsidRPr="000569FE">
        <w:rPr>
          <w:sz w:val="24"/>
        </w:rPr>
        <w:t>.................................................................................37</w:t>
      </w:r>
    </w:p>
    <w:p w:rsidR="00B817F1" w:rsidRPr="0038363E" w:rsidRDefault="00900E7F" w:rsidP="0038363E">
      <w:pPr>
        <w:spacing w:line="252" w:lineRule="auto"/>
        <w:rPr>
          <w:sz w:val="24"/>
        </w:rPr>
      </w:pPr>
      <w:r>
        <w:rPr>
          <w:sz w:val="24"/>
        </w:rPr>
        <w:t>Figure 5.4.</w:t>
      </w:r>
      <w:r w:rsidR="00D3044D">
        <w:rPr>
          <w:sz w:val="24"/>
        </w:rPr>
        <w:t xml:space="preserve"> Context Diagram</w:t>
      </w:r>
      <w:r w:rsidR="008951CB" w:rsidRPr="000569FE">
        <w:rPr>
          <w:sz w:val="24"/>
        </w:rPr>
        <w:t xml:space="preserve"> .............</w:t>
      </w:r>
      <w:r>
        <w:rPr>
          <w:sz w:val="24"/>
        </w:rPr>
        <w:t>....</w:t>
      </w:r>
      <w:r w:rsidR="008951CB" w:rsidRPr="000569FE">
        <w:rPr>
          <w:sz w:val="24"/>
        </w:rPr>
        <w:t>............................................................</w:t>
      </w:r>
      <w:r w:rsidR="00157FF0">
        <w:rPr>
          <w:sz w:val="24"/>
        </w:rPr>
        <w:t>..</w:t>
      </w:r>
      <w:r w:rsidR="008951CB" w:rsidRPr="000569FE">
        <w:rPr>
          <w:sz w:val="24"/>
        </w:rPr>
        <w:t>.................38</w:t>
      </w:r>
      <w:r w:rsidRPr="00900E7F">
        <w:rPr>
          <w:sz w:val="24"/>
        </w:rPr>
        <w:t xml:space="preserve"> </w:t>
      </w:r>
      <w:r>
        <w:rPr>
          <w:sz w:val="24"/>
        </w:rPr>
        <w:t>Figure 5.5.</w:t>
      </w:r>
      <w:r w:rsidR="00B80833">
        <w:rPr>
          <w:sz w:val="24"/>
        </w:rPr>
        <w:t xml:space="preserve"> Relational Schema</w:t>
      </w:r>
      <w:r w:rsidRPr="000569FE">
        <w:rPr>
          <w:sz w:val="24"/>
        </w:rPr>
        <w:t xml:space="preserve"> .................</w:t>
      </w:r>
      <w:r>
        <w:rPr>
          <w:sz w:val="24"/>
        </w:rPr>
        <w:t>....</w:t>
      </w:r>
      <w:r w:rsidRPr="000569FE">
        <w:rPr>
          <w:sz w:val="24"/>
        </w:rPr>
        <w:t>...........................................</w:t>
      </w:r>
      <w:bookmarkStart w:id="0" w:name="_Toc135957694"/>
      <w:r w:rsidR="0038363E">
        <w:rPr>
          <w:sz w:val="24"/>
        </w:rPr>
        <w:t>..............................38</w:t>
      </w:r>
      <w:r w:rsidR="00B817F1">
        <w:br w:type="page"/>
      </w:r>
    </w:p>
    <w:p w:rsidR="00A34A06" w:rsidRDefault="00DA3A25" w:rsidP="002F4023">
      <w:pPr>
        <w:pStyle w:val="Heading1"/>
        <w:spacing w:before="81" w:line="360" w:lineRule="auto"/>
      </w:pPr>
      <w:r>
        <w:lastRenderedPageBreak/>
        <w:t>Abstract</w:t>
      </w:r>
      <w:bookmarkEnd w:id="0"/>
    </w:p>
    <w:p w:rsidR="00EC3235" w:rsidRPr="00EC3235" w:rsidRDefault="00EC3235" w:rsidP="002F4023">
      <w:pPr>
        <w:spacing w:line="360" w:lineRule="auto"/>
        <w:jc w:val="both"/>
        <w:rPr>
          <w:sz w:val="24"/>
          <w:szCs w:val="24"/>
        </w:rPr>
      </w:pPr>
      <w:r w:rsidRPr="00EC3235">
        <w:rPr>
          <w:sz w:val="24"/>
          <w:szCs w:val="24"/>
        </w:rPr>
        <w:t>The Job Recruitment Portal is a comprehensive web-based platform designed to help employers and applicants streamline the job recruitment process. The portal aims to connect job seekers and employers through an efficient and user-friendly interface, facilitating seamless job search, application, and selection procedures. The administration, employers, and applicants are the three main actors in the system. As the super user, the admin has the authority to manage the database, monitor system statistics, and perform other administrative tasks. Employers can post job openings, review applicant profiles, select or reject applicants, and download resumes</w:t>
      </w:r>
      <w:r w:rsidR="00D32C3E">
        <w:rPr>
          <w:sz w:val="24"/>
          <w:szCs w:val="24"/>
        </w:rPr>
        <w:t xml:space="preserve"> as well as contact applicants through the in-built mailbox</w:t>
      </w:r>
      <w:r w:rsidRPr="00EC3235">
        <w:rPr>
          <w:sz w:val="24"/>
          <w:szCs w:val="24"/>
        </w:rPr>
        <w:t>. Applicants, on the other hand, can search available job listings, apply for relevant positions, and</w:t>
      </w:r>
      <w:r>
        <w:rPr>
          <w:sz w:val="24"/>
          <w:szCs w:val="24"/>
        </w:rPr>
        <w:t xml:space="preserve"> showcase their qualifications through resume submissions. </w:t>
      </w:r>
      <w:r w:rsidRPr="00EC3235">
        <w:rPr>
          <w:sz w:val="24"/>
          <w:szCs w:val="24"/>
        </w:rPr>
        <w:t>The Job Recruitment Portal aims to improve the efficiency and effectiveness of the job recruitment process for both employers and applicants by providing a centralized platform for job posting and application management. To ensure a robust and</w:t>
      </w:r>
      <w:r w:rsidR="00D32C3E">
        <w:rPr>
          <w:sz w:val="24"/>
          <w:szCs w:val="24"/>
        </w:rPr>
        <w:t xml:space="preserve"> password protected</w:t>
      </w:r>
      <w:r w:rsidRPr="00EC3235">
        <w:rPr>
          <w:sz w:val="24"/>
          <w:szCs w:val="24"/>
        </w:rPr>
        <w:t xml:space="preserve"> secure system, the project employs a number of technologies and frameworks. We investigate the design, development, and evaluation of the Job Recruitment Portal, as well as its performance and potential future enhancements, in this thesis. The outcomes demonstrate the system's effectiveness in facilitating seamless job recruitment procedures and improving the overall experience for both employers and applicants.</w:t>
      </w:r>
    </w:p>
    <w:p w:rsidR="00A34A06" w:rsidRDefault="00EC3235" w:rsidP="002F4023">
      <w:pPr>
        <w:spacing w:line="360" w:lineRule="auto"/>
        <w:jc w:val="both"/>
        <w:sectPr w:rsidR="00A34A06">
          <w:footerReference w:type="default" r:id="rId13"/>
          <w:pgSz w:w="11900" w:h="16840"/>
          <w:pgMar w:top="1580" w:right="1120" w:bottom="440" w:left="1340" w:header="0" w:footer="245" w:gutter="0"/>
          <w:pgNumType w:start="1"/>
          <w:cols w:space="720"/>
        </w:sectPr>
      </w:pPr>
      <w:r>
        <w:rPr>
          <w:sz w:val="24"/>
          <w:szCs w:val="24"/>
        </w:rPr>
        <w:t xml:space="preserve">                                      </w:t>
      </w:r>
    </w:p>
    <w:p w:rsidR="00A34A06" w:rsidRDefault="00DA3A25" w:rsidP="002F4023">
      <w:pPr>
        <w:pStyle w:val="Heading1"/>
        <w:spacing w:line="360" w:lineRule="auto"/>
        <w:jc w:val="both"/>
      </w:pPr>
      <w:bookmarkStart w:id="1" w:name="_Toc135957695"/>
      <w:r>
        <w:lastRenderedPageBreak/>
        <w:t>Chapter</w:t>
      </w:r>
      <w:r>
        <w:rPr>
          <w:spacing w:val="-4"/>
        </w:rPr>
        <w:t xml:space="preserve"> </w:t>
      </w:r>
      <w:r>
        <w:t>1:</w:t>
      </w:r>
      <w:r>
        <w:rPr>
          <w:spacing w:val="-4"/>
        </w:rPr>
        <w:t xml:space="preserve"> </w:t>
      </w:r>
      <w:r>
        <w:t>Introduction</w:t>
      </w:r>
      <w:bookmarkEnd w:id="1"/>
    </w:p>
    <w:p w:rsidR="00A34A06" w:rsidRDefault="00316FE4" w:rsidP="002F4023">
      <w:pPr>
        <w:pStyle w:val="BodyText"/>
        <w:spacing w:before="2" w:line="360" w:lineRule="auto"/>
      </w:pPr>
      <w:r w:rsidRPr="00316FE4">
        <w:t>The Job Recruitment Portal aims to revolutionize the job recruitment process by providing employers and applicants with a user-friendly and efficient platform. Traditional methods of recruitment frequently result in delays, inefficiencies, and missed opportunities. This project addresses these issues by providing a centralized system with thre</w:t>
      </w:r>
      <w:r w:rsidR="009A73F8">
        <w:t>e primary actors: administrator</w:t>
      </w:r>
      <w:r w:rsidRPr="00316FE4">
        <w:t>, employers, and applicants. The database and system statistics are managed by the administrator, while employers can post jobs, review applicants, and download resumes. Applicants can look for jobs and apply for them. The portal makes use of technologies and frameworks to ensure a stable system. The focus of evaluation is on performance, usability, and user satisfaction. The findings contribute to the field of job recruitment and provide guidance for future improvements. The goal is to improve the overall experience for employers and applicants by streamlining the recruitment process, saving time and effort.</w:t>
      </w:r>
    </w:p>
    <w:p w:rsidR="009A73F8" w:rsidRDefault="009A73F8" w:rsidP="002F4023">
      <w:pPr>
        <w:pStyle w:val="BodyText"/>
        <w:spacing w:before="2" w:line="360" w:lineRule="auto"/>
        <w:rPr>
          <w:sz w:val="21"/>
        </w:rPr>
      </w:pPr>
    </w:p>
    <w:p w:rsidR="00A34A06" w:rsidRDefault="00DA3A25" w:rsidP="00C92E23">
      <w:pPr>
        <w:pStyle w:val="Heading2"/>
        <w:numPr>
          <w:ilvl w:val="1"/>
          <w:numId w:val="14"/>
        </w:numPr>
        <w:tabs>
          <w:tab w:val="left" w:pos="590"/>
        </w:tabs>
        <w:spacing w:line="360" w:lineRule="auto"/>
      </w:pPr>
      <w:bookmarkStart w:id="2" w:name="_Toc135957696"/>
      <w:r>
        <w:t>Problem</w:t>
      </w:r>
      <w:r>
        <w:rPr>
          <w:spacing w:val="-6"/>
        </w:rPr>
        <w:t xml:space="preserve"> </w:t>
      </w:r>
      <w:r>
        <w:t>Definition</w:t>
      </w:r>
      <w:bookmarkEnd w:id="2"/>
    </w:p>
    <w:p w:rsidR="0052053F" w:rsidRDefault="0052053F" w:rsidP="002F4023">
      <w:pPr>
        <w:pStyle w:val="BodyText"/>
        <w:spacing w:before="1" w:line="360" w:lineRule="auto"/>
      </w:pPr>
      <w:r>
        <w:t xml:space="preserve">Traditional recruitment methods frequently face a number of challenges that impede the process's efficiency and effectiveness. </w:t>
      </w:r>
    </w:p>
    <w:p w:rsidR="0052053F" w:rsidRDefault="0052053F" w:rsidP="00C92E23">
      <w:pPr>
        <w:pStyle w:val="BodyText"/>
        <w:numPr>
          <w:ilvl w:val="0"/>
          <w:numId w:val="15"/>
        </w:numPr>
        <w:spacing w:before="1" w:line="360" w:lineRule="auto"/>
      </w:pPr>
      <w:r>
        <w:t>Handling a large volume of job applications manually is time-consuming and labor-intensive, resulting in delays and potential oversight of qualified candidates.</w:t>
      </w:r>
    </w:p>
    <w:p w:rsidR="0052053F" w:rsidRDefault="0052053F" w:rsidP="00C92E23">
      <w:pPr>
        <w:pStyle w:val="BodyText"/>
        <w:numPr>
          <w:ilvl w:val="0"/>
          <w:numId w:val="15"/>
        </w:numPr>
        <w:spacing w:before="1" w:line="360" w:lineRule="auto"/>
      </w:pPr>
      <w:r>
        <w:t>Job seekers struggle to find relevant opportunities among numerous sources, resulting in potential positions being missed.</w:t>
      </w:r>
    </w:p>
    <w:p w:rsidR="0052053F" w:rsidRDefault="0052053F" w:rsidP="00C92E23">
      <w:pPr>
        <w:pStyle w:val="BodyText"/>
        <w:numPr>
          <w:ilvl w:val="0"/>
          <w:numId w:val="15"/>
        </w:numPr>
        <w:spacing w:before="1" w:line="360" w:lineRule="auto"/>
      </w:pPr>
      <w:r>
        <w:t>The lack of standardized formats for resumes and job postings makes objective candidate evaluation and decision-making difficult.</w:t>
      </w:r>
    </w:p>
    <w:p w:rsidR="00A34A06" w:rsidRPr="007F17C1" w:rsidRDefault="0052053F" w:rsidP="00C92E23">
      <w:pPr>
        <w:pStyle w:val="BodyText"/>
        <w:numPr>
          <w:ilvl w:val="0"/>
          <w:numId w:val="15"/>
        </w:numPr>
        <w:spacing w:before="1" w:line="360" w:lineRule="auto"/>
        <w:rPr>
          <w:sz w:val="21"/>
        </w:rPr>
      </w:pPr>
      <w:r>
        <w:t>Without a centralized system, employers struggle to effectively track and manage applications.</w:t>
      </w:r>
    </w:p>
    <w:p w:rsidR="007F17C1" w:rsidRPr="007F17C1" w:rsidRDefault="007F17C1" w:rsidP="00C92E23">
      <w:pPr>
        <w:pStyle w:val="BodyText"/>
        <w:numPr>
          <w:ilvl w:val="0"/>
          <w:numId w:val="15"/>
        </w:numPr>
        <w:spacing w:before="1" w:line="360" w:lineRule="auto"/>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C92E23">
      <w:pPr>
        <w:pStyle w:val="BodyText"/>
        <w:numPr>
          <w:ilvl w:val="0"/>
          <w:numId w:val="15"/>
        </w:numPr>
        <w:spacing w:before="1" w:line="360" w:lineRule="auto"/>
      </w:pPr>
      <w:r w:rsidRPr="007F17C1">
        <w:t xml:space="preserve">High costs: 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ons to set aside large sums. This can be difficult, especially for startups and small businesses with scarce resources.</w:t>
      </w:r>
    </w:p>
    <w:p w:rsidR="007F17C1" w:rsidRPr="007F17C1" w:rsidRDefault="007F17C1" w:rsidP="00C92E23">
      <w:pPr>
        <w:pStyle w:val="BodyText"/>
        <w:numPr>
          <w:ilvl w:val="0"/>
          <w:numId w:val="15"/>
        </w:numPr>
        <w:spacing w:before="1" w:line="360" w:lineRule="auto"/>
      </w:pPr>
      <w:r w:rsidRPr="007F17C1">
        <w:t>The management of applications, paperwork, and communication can be inefficient and prone to mistakes when done manually. Traditional techniques frequently lack automated components.</w:t>
      </w:r>
    </w:p>
    <w:p w:rsidR="007F17C1" w:rsidRDefault="007F17C1" w:rsidP="007F17C1">
      <w:pPr>
        <w:pStyle w:val="BodyText"/>
        <w:spacing w:before="1" w:line="360" w:lineRule="auto"/>
        <w:ind w:left="720"/>
        <w:rPr>
          <w:sz w:val="21"/>
        </w:rPr>
      </w:pPr>
    </w:p>
    <w:p w:rsidR="009E3C48" w:rsidRPr="009E3C48" w:rsidRDefault="00DA3A25" w:rsidP="00C92E23">
      <w:pPr>
        <w:pStyle w:val="Heading2"/>
        <w:numPr>
          <w:ilvl w:val="1"/>
          <w:numId w:val="14"/>
        </w:numPr>
        <w:tabs>
          <w:tab w:val="left" w:pos="590"/>
        </w:tabs>
        <w:spacing w:line="360" w:lineRule="auto"/>
      </w:pPr>
      <w:bookmarkStart w:id="3" w:name="_Toc135957697"/>
      <w:r>
        <w:t>Proposed</w:t>
      </w:r>
      <w:r>
        <w:rPr>
          <w:spacing w:val="-7"/>
        </w:rPr>
        <w:t xml:space="preserve"> </w:t>
      </w:r>
      <w:r>
        <w:t>System</w:t>
      </w:r>
      <w:bookmarkEnd w:id="3"/>
    </w:p>
    <w:p w:rsidR="00E651F1" w:rsidRDefault="00050CAC" w:rsidP="002F4023">
      <w:pPr>
        <w:spacing w:line="360" w:lineRule="auto"/>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 xml:space="preserve">and apply in the right job. </w:t>
      </w:r>
    </w:p>
    <w:p w:rsidR="00E651F1" w:rsidRDefault="00050CAC" w:rsidP="002F4023">
      <w:pPr>
        <w:spacing w:line="360" w:lineRule="auto"/>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E651F1" w:rsidRDefault="00DA3F92" w:rsidP="002F4023">
      <w:pPr>
        <w:spacing w:line="360" w:lineRule="auto"/>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E651F1" w:rsidRDefault="00DA3F92" w:rsidP="002F4023">
      <w:pPr>
        <w:spacing w:line="360" w:lineRule="auto"/>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A3F92" w:rsidRPr="00DA3F92" w:rsidRDefault="00086415" w:rsidP="002F4023">
      <w:pPr>
        <w:spacing w:line="360" w:lineRule="auto"/>
        <w:rPr>
          <w:sz w:val="24"/>
          <w:szCs w:val="24"/>
        </w:rPr>
        <w:sectPr w:rsidR="00DA3F92" w:rsidRPr="00DA3F92">
          <w:pgSz w:w="11900" w:h="16840"/>
          <w:pgMar w:top="1360" w:right="1120" w:bottom="440" w:left="1340" w:header="0" w:footer="245" w:gutter="0"/>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4" w:name="_Toc135957698"/>
      <w:r>
        <w:lastRenderedPageBreak/>
        <w:t xml:space="preserve">1.3 </w:t>
      </w:r>
      <w:r w:rsidR="00DA3A25">
        <w:t>System</w:t>
      </w:r>
      <w:r w:rsidR="00DA3A25">
        <w:rPr>
          <w:spacing w:val="-7"/>
        </w:rPr>
        <w:t xml:space="preserve"> </w:t>
      </w:r>
      <w:r w:rsidR="00DA3A25">
        <w:t>Functions</w:t>
      </w:r>
      <w:bookmarkEnd w:id="4"/>
    </w:p>
    <w:p w:rsidR="002938C5" w:rsidRPr="004941D3" w:rsidRDefault="004941D3" w:rsidP="002F4023">
      <w:pPr>
        <w:pStyle w:val="BodyText"/>
        <w:spacing w:line="360" w:lineRule="auto"/>
      </w:pPr>
      <w:r w:rsidRPr="004941D3">
        <w:t>The following are key system functions:</w:t>
      </w:r>
    </w:p>
    <w:p w:rsidR="004941D3" w:rsidRPr="004941D3" w:rsidRDefault="004941D3" w:rsidP="00C92E23">
      <w:pPr>
        <w:pStyle w:val="BodyText"/>
        <w:numPr>
          <w:ilvl w:val="0"/>
          <w:numId w:val="16"/>
        </w:numPr>
        <w:spacing w:line="360" w:lineRule="auto"/>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2F4023">
      <w:pPr>
        <w:pStyle w:val="BodyText"/>
        <w:spacing w:line="360" w:lineRule="auto"/>
        <w:ind w:left="720"/>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A67ED9">
      <w:pPr>
        <w:pStyle w:val="BodyText"/>
        <w:spacing w:line="360" w:lineRule="auto"/>
        <w:ind w:left="720"/>
      </w:pPr>
      <w:r w:rsidRPr="004941D3">
        <w:t>User</w:t>
      </w:r>
      <w:r w:rsidR="00A67ED9">
        <w:t xml:space="preserve"> login</w:t>
      </w:r>
      <w:r w:rsidRPr="004941D3">
        <w:t xml:space="preserve"> authentication ensures secure system access and protects user data.</w:t>
      </w:r>
    </w:p>
    <w:p w:rsidR="004941D3" w:rsidRPr="004941D3" w:rsidRDefault="004941D3" w:rsidP="00C92E23">
      <w:pPr>
        <w:pStyle w:val="BodyText"/>
        <w:numPr>
          <w:ilvl w:val="0"/>
          <w:numId w:val="16"/>
        </w:numPr>
        <w:spacing w:line="360" w:lineRule="auto"/>
      </w:pPr>
      <w:r w:rsidRPr="004941D3">
        <w:rPr>
          <w:b/>
          <w:bCs/>
        </w:rPr>
        <w:t>Job Posting and Management:</w:t>
      </w:r>
      <w:r w:rsidRPr="004941D3">
        <w:t xml:space="preserve"> </w:t>
      </w:r>
    </w:p>
    <w:p w:rsidR="004941D3" w:rsidRPr="004941D3" w:rsidRDefault="004941D3" w:rsidP="002F4023">
      <w:pPr>
        <w:pStyle w:val="BodyText"/>
        <w:spacing w:line="360" w:lineRule="auto"/>
        <w:ind w:firstLine="720"/>
      </w:pPr>
      <w:r w:rsidRPr="004941D3">
        <w:t>Employers can create and post job openings, describing the job's details and requirements.</w:t>
      </w:r>
    </w:p>
    <w:p w:rsidR="00A67ED9" w:rsidRPr="004941D3" w:rsidRDefault="004941D3" w:rsidP="00A67ED9">
      <w:pPr>
        <w:pStyle w:val="BodyText"/>
        <w:spacing w:line="360" w:lineRule="auto"/>
        <w:ind w:firstLine="720"/>
      </w:pPr>
      <w:r w:rsidRPr="004941D3">
        <w:t>As needed, job listings can be edited, updated, or removed.</w:t>
      </w:r>
    </w:p>
    <w:p w:rsidR="004941D3" w:rsidRPr="004941D3" w:rsidRDefault="004941D3" w:rsidP="00C92E23">
      <w:pPr>
        <w:pStyle w:val="BodyText"/>
        <w:numPr>
          <w:ilvl w:val="0"/>
          <w:numId w:val="16"/>
        </w:numPr>
        <w:spacing w:line="360" w:lineRule="auto"/>
        <w:rPr>
          <w:b/>
          <w:bCs/>
        </w:rPr>
      </w:pPr>
      <w:r w:rsidRPr="004941D3">
        <w:rPr>
          <w:b/>
          <w:bCs/>
        </w:rPr>
        <w:t>Filtering and Job Search:</w:t>
      </w:r>
    </w:p>
    <w:p w:rsidR="00A67ED9" w:rsidRPr="004941D3" w:rsidRDefault="004941D3" w:rsidP="008C7B37">
      <w:pPr>
        <w:pStyle w:val="BodyText"/>
        <w:spacing w:line="360" w:lineRule="auto"/>
        <w:ind w:left="720"/>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C92E23">
      <w:pPr>
        <w:pStyle w:val="BodyText"/>
        <w:numPr>
          <w:ilvl w:val="0"/>
          <w:numId w:val="16"/>
        </w:numPr>
        <w:spacing w:line="360" w:lineRule="auto"/>
      </w:pPr>
      <w:r w:rsidRPr="004941D3">
        <w:rPr>
          <w:b/>
          <w:bCs/>
        </w:rPr>
        <w:t>Management of Applicant Profiles:</w:t>
      </w:r>
    </w:p>
    <w:p w:rsidR="004941D3" w:rsidRPr="004941D3" w:rsidRDefault="004941D3" w:rsidP="00A373C0">
      <w:pPr>
        <w:pStyle w:val="BodyText"/>
        <w:spacing w:line="360" w:lineRule="auto"/>
        <w:ind w:left="720"/>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C92E23">
      <w:pPr>
        <w:pStyle w:val="BodyText"/>
        <w:numPr>
          <w:ilvl w:val="0"/>
          <w:numId w:val="16"/>
        </w:numPr>
        <w:spacing w:line="360" w:lineRule="auto"/>
        <w:rPr>
          <w:b/>
          <w:bCs/>
        </w:rPr>
      </w:pPr>
      <w:r w:rsidRPr="004941D3">
        <w:rPr>
          <w:b/>
          <w:bCs/>
        </w:rPr>
        <w:t>Candidate Selection:</w:t>
      </w:r>
    </w:p>
    <w:p w:rsidR="004941D3" w:rsidRPr="004941D3" w:rsidRDefault="004941D3" w:rsidP="002F4023">
      <w:pPr>
        <w:pStyle w:val="BodyText"/>
        <w:spacing w:line="360" w:lineRule="auto"/>
        <w:ind w:left="720"/>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2F4023">
      <w:pPr>
        <w:pStyle w:val="BodyText"/>
        <w:spacing w:line="360" w:lineRule="auto"/>
        <w:ind w:left="720"/>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C92E23">
      <w:pPr>
        <w:pStyle w:val="BodyText"/>
        <w:numPr>
          <w:ilvl w:val="0"/>
          <w:numId w:val="16"/>
        </w:numPr>
        <w:spacing w:line="360" w:lineRule="auto"/>
      </w:pPr>
      <w:r w:rsidRPr="004941D3">
        <w:rPr>
          <w:b/>
          <w:bCs/>
        </w:rPr>
        <w:t>Download Resume/CV:</w:t>
      </w:r>
    </w:p>
    <w:p w:rsidR="004941D3" w:rsidRDefault="004941D3" w:rsidP="002F4023">
      <w:pPr>
        <w:pStyle w:val="BodyText"/>
        <w:spacing w:line="360" w:lineRule="auto"/>
        <w:ind w:left="720"/>
      </w:pPr>
      <w:r w:rsidRPr="004941D3">
        <w:t>Employers can download applicants' resumes or CVs for offline review or further evaluation.</w:t>
      </w:r>
    </w:p>
    <w:p w:rsidR="004941D3" w:rsidRPr="004941D3" w:rsidRDefault="004941D3" w:rsidP="00C92E23">
      <w:pPr>
        <w:pStyle w:val="BodyText"/>
        <w:numPr>
          <w:ilvl w:val="0"/>
          <w:numId w:val="16"/>
        </w:numPr>
        <w:spacing w:line="360" w:lineRule="auto"/>
        <w:rPr>
          <w:b/>
          <w:bCs/>
        </w:rPr>
      </w:pPr>
      <w:r w:rsidRPr="004941D3">
        <w:rPr>
          <w:b/>
          <w:bCs/>
        </w:rPr>
        <w:t>Management and the Admin Dashboard:</w:t>
      </w:r>
    </w:p>
    <w:p w:rsidR="004941D3" w:rsidRDefault="004941D3" w:rsidP="002F4023">
      <w:pPr>
        <w:pStyle w:val="BodyText"/>
        <w:spacing w:line="360" w:lineRule="auto"/>
        <w:ind w:left="720"/>
      </w:pPr>
      <w:r>
        <w:t>The system administrator has access to a comprehensive dashboard for system management.</w:t>
      </w:r>
    </w:p>
    <w:p w:rsidR="00A34A06" w:rsidRDefault="004941D3" w:rsidP="00B20A16">
      <w:pPr>
        <w:pStyle w:val="BodyText"/>
        <w:spacing w:line="360" w:lineRule="auto"/>
        <w:ind w:left="720"/>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5" w:name="_bookmark5"/>
      <w:bookmarkEnd w:id="5"/>
    </w:p>
    <w:p w:rsidR="00F91B4B" w:rsidRPr="004941D3" w:rsidRDefault="00F91B4B" w:rsidP="00C92E23">
      <w:pPr>
        <w:pStyle w:val="BodyText"/>
        <w:numPr>
          <w:ilvl w:val="0"/>
          <w:numId w:val="16"/>
        </w:numPr>
        <w:spacing w:line="360" w:lineRule="auto"/>
        <w:rPr>
          <w:b/>
          <w:bCs/>
        </w:rPr>
      </w:pPr>
      <w:r>
        <w:rPr>
          <w:b/>
          <w:bCs/>
        </w:rPr>
        <w:t>In Built Mailbox</w:t>
      </w:r>
      <w:r w:rsidRPr="004941D3">
        <w:rPr>
          <w:b/>
          <w:bCs/>
        </w:rPr>
        <w:t>:</w:t>
      </w:r>
    </w:p>
    <w:p w:rsidR="00A67ED9" w:rsidRDefault="00F91B4B" w:rsidP="00EF2AED">
      <w:pPr>
        <w:pStyle w:val="BodyText"/>
        <w:spacing w:line="360" w:lineRule="auto"/>
        <w:ind w:left="720"/>
      </w:pPr>
      <w:r>
        <w:t>The in-built mailbox offers applicants and employers to communicate any misunderstandings or important notices and details.</w:t>
      </w:r>
    </w:p>
    <w:p w:rsidR="0002367F" w:rsidRPr="004941D3" w:rsidRDefault="0002367F" w:rsidP="00C92E23">
      <w:pPr>
        <w:pStyle w:val="BodyText"/>
        <w:numPr>
          <w:ilvl w:val="0"/>
          <w:numId w:val="16"/>
        </w:numPr>
        <w:spacing w:line="360" w:lineRule="auto"/>
        <w:rPr>
          <w:b/>
          <w:bCs/>
        </w:rPr>
      </w:pPr>
      <w:r>
        <w:rPr>
          <w:b/>
          <w:bCs/>
        </w:rPr>
        <w:t>Change Password / Deactivate Accounts</w:t>
      </w:r>
      <w:r w:rsidRPr="004941D3">
        <w:rPr>
          <w:b/>
          <w:bCs/>
        </w:rPr>
        <w:t>:</w:t>
      </w:r>
    </w:p>
    <w:p w:rsidR="0002367F" w:rsidRDefault="0002367F" w:rsidP="00B77EA7">
      <w:pPr>
        <w:spacing w:line="360" w:lineRule="auto"/>
        <w:ind w:left="720"/>
        <w:sectPr w:rsidR="0002367F">
          <w:pgSz w:w="11900" w:h="16840"/>
          <w:pgMar w:top="1360" w:right="1120" w:bottom="440" w:left="1340" w:header="0" w:footer="245" w:gutter="0"/>
          <w:cols w:space="720"/>
        </w:sectPr>
      </w:pPr>
      <w:r w:rsidRPr="0002367F">
        <w:rPr>
          <w:sz w:val="24"/>
          <w:szCs w:val="24"/>
        </w:rPr>
        <w:t xml:space="preserve">Employers and applicants can both use this option to modify their passwords inside the portal. To ensure account security, users can reset their passwords and access their account settings. U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6" w:name="_Toc135957699"/>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6"/>
    </w:p>
    <w:p w:rsidR="00A34A06" w:rsidRPr="007F56FC" w:rsidRDefault="00DA3A25">
      <w:pPr>
        <w:spacing w:before="312" w:line="360"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p>
    <w:p w:rsidR="00A34A06" w:rsidRDefault="00A34A06">
      <w:pPr>
        <w:pStyle w:val="BodyText"/>
        <w:spacing w:before="1"/>
        <w:rPr>
          <w:i/>
          <w:sz w:val="21"/>
        </w:rPr>
      </w:pPr>
    </w:p>
    <w:p w:rsidR="00A34A06" w:rsidRDefault="00AE4BBC" w:rsidP="00C92E23">
      <w:pPr>
        <w:pStyle w:val="Heading2"/>
        <w:numPr>
          <w:ilvl w:val="1"/>
          <w:numId w:val="13"/>
        </w:numPr>
        <w:tabs>
          <w:tab w:val="left" w:pos="593"/>
        </w:tabs>
      </w:pPr>
      <w:bookmarkStart w:id="7" w:name="_Toc135957700"/>
      <w:r>
        <w:t>Management Portal</w:t>
      </w:r>
      <w:bookmarkEnd w:id="7"/>
    </w:p>
    <w:p w:rsidR="00A34A06" w:rsidRDefault="00DA3A25">
      <w:pPr>
        <w:pStyle w:val="BodyText"/>
        <w:spacing w:before="220" w:line="360" w:lineRule="auto"/>
        <w:ind w:left="100" w:right="318"/>
        <w:jc w:val="both"/>
      </w:pPr>
      <w:r>
        <w:t>Information systems are large, linked collections of information, data and processes. They are</w:t>
      </w:r>
      <w:r>
        <w:rPr>
          <w:spacing w:val="-57"/>
        </w:rPr>
        <w:t xml:space="preserve"> </w:t>
      </w:r>
      <w:r>
        <w:t>employed</w:t>
      </w:r>
      <w:r>
        <w:rPr>
          <w:spacing w:val="-1"/>
        </w:rPr>
        <w:t xml:space="preserve"> </w:t>
      </w:r>
      <w:r>
        <w:t>in virtually every element</w:t>
      </w:r>
      <w:r>
        <w:rPr>
          <w:spacing w:val="-1"/>
        </w:rPr>
        <w:t xml:space="preserve"> </w:t>
      </w:r>
      <w:r>
        <w:t>of human life, business,</w:t>
      </w:r>
      <w:r>
        <w:rPr>
          <w:spacing w:val="-1"/>
        </w:rPr>
        <w:t xml:space="preserve"> </w:t>
      </w:r>
      <w:r>
        <w:t>and industry.</w:t>
      </w:r>
    </w:p>
    <w:p w:rsidR="00A34A06" w:rsidRDefault="00DA3A25">
      <w:pPr>
        <w:pStyle w:val="BodyText"/>
        <w:spacing w:line="360" w:lineRule="auto"/>
        <w:ind w:left="100" w:right="318"/>
        <w:jc w:val="both"/>
      </w:pPr>
      <w:r>
        <w:t>The phrase "information system" in technology refers to any tool or information system that</w:t>
      </w:r>
      <w:r>
        <w:rPr>
          <w:spacing w:val="1"/>
        </w:rPr>
        <w:t xml:space="preserve"> </w:t>
      </w:r>
      <w:r>
        <w:t>facilitates</w:t>
      </w:r>
      <w:r>
        <w:rPr>
          <w:spacing w:val="-2"/>
        </w:rPr>
        <w:t xml:space="preserve"> </w:t>
      </w:r>
      <w:r>
        <w:t>the</w:t>
      </w:r>
      <w:r>
        <w:rPr>
          <w:spacing w:val="-2"/>
        </w:rPr>
        <w:t xml:space="preserve"> </w:t>
      </w:r>
      <w:r>
        <w:t>gathering</w:t>
      </w:r>
      <w:r>
        <w:rPr>
          <w:spacing w:val="-2"/>
        </w:rPr>
        <w:t xml:space="preserve"> </w:t>
      </w:r>
      <w:r>
        <w:t>and</w:t>
      </w:r>
      <w:r>
        <w:rPr>
          <w:spacing w:val="-1"/>
        </w:rPr>
        <w:t xml:space="preserve"> </w:t>
      </w:r>
      <w:r>
        <w:t>utilization</w:t>
      </w:r>
      <w:r>
        <w:rPr>
          <w:spacing w:val="-2"/>
        </w:rPr>
        <w:t xml:space="preserve"> </w:t>
      </w:r>
      <w:r>
        <w:t>of</w:t>
      </w:r>
      <w:r>
        <w:rPr>
          <w:spacing w:val="-2"/>
        </w:rPr>
        <w:t xml:space="preserve"> </w:t>
      </w:r>
      <w:r>
        <w:t>data.</w:t>
      </w:r>
      <w:r>
        <w:rPr>
          <w:spacing w:val="-2"/>
        </w:rPr>
        <w:t xml:space="preserve"> </w:t>
      </w:r>
      <w:r>
        <w:t>Information</w:t>
      </w:r>
      <w:r>
        <w:rPr>
          <w:spacing w:val="-1"/>
        </w:rPr>
        <w:t xml:space="preserve"> </w:t>
      </w:r>
      <w:r>
        <w:t>systems</w:t>
      </w:r>
      <w:r>
        <w:rPr>
          <w:spacing w:val="-2"/>
        </w:rPr>
        <w:t xml:space="preserve"> </w:t>
      </w:r>
      <w:r>
        <w:t>can</w:t>
      </w:r>
      <w:r>
        <w:rPr>
          <w:spacing w:val="-1"/>
        </w:rPr>
        <w:t xml:space="preserve"> </w:t>
      </w:r>
      <w:r>
        <w:t>be</w:t>
      </w:r>
      <w:r>
        <w:rPr>
          <w:spacing w:val="-3"/>
        </w:rPr>
        <w:t xml:space="preserve"> </w:t>
      </w:r>
      <w:r>
        <w:t>utilized</w:t>
      </w:r>
      <w:r>
        <w:rPr>
          <w:spacing w:val="-1"/>
        </w:rPr>
        <w:t xml:space="preserve"> </w:t>
      </w:r>
      <w:r>
        <w:t>to</w:t>
      </w:r>
      <w:r>
        <w:rPr>
          <w:spacing w:val="-2"/>
        </w:rPr>
        <w:t xml:space="preserve"> </w:t>
      </w:r>
      <w:r>
        <w:t>give</w:t>
      </w:r>
      <w:r>
        <w:rPr>
          <w:spacing w:val="-2"/>
        </w:rPr>
        <w:t xml:space="preserve"> </w:t>
      </w:r>
      <w:r>
        <w:t>aid</w:t>
      </w:r>
      <w:r>
        <w:rPr>
          <w:spacing w:val="-58"/>
        </w:rPr>
        <w:t xml:space="preserve"> </w:t>
      </w:r>
      <w:r>
        <w:t>inside</w:t>
      </w:r>
      <w:r>
        <w:rPr>
          <w:spacing w:val="-2"/>
        </w:rPr>
        <w:t xml:space="preserve"> </w:t>
      </w:r>
      <w:r>
        <w:t>a</w:t>
      </w:r>
      <w:r>
        <w:rPr>
          <w:spacing w:val="-1"/>
        </w:rPr>
        <w:t xml:space="preserve"> </w:t>
      </w:r>
      <w:r>
        <w:t>company or</w:t>
      </w:r>
      <w:r>
        <w:rPr>
          <w:spacing w:val="-2"/>
        </w:rPr>
        <w:t xml:space="preserve"> </w:t>
      </w:r>
      <w:r>
        <w:t>for</w:t>
      </w:r>
      <w:r>
        <w:rPr>
          <w:spacing w:val="1"/>
        </w:rPr>
        <w:t xml:space="preserve"> </w:t>
      </w:r>
      <w:r>
        <w:t>personal benefit.</w:t>
      </w:r>
    </w:p>
    <w:p w:rsidR="00A34A06" w:rsidRDefault="00DA3A25">
      <w:pPr>
        <w:pStyle w:val="BodyText"/>
        <w:spacing w:line="360" w:lineRule="auto"/>
        <w:ind w:left="100" w:right="319"/>
        <w:jc w:val="both"/>
      </w:pPr>
      <w:r>
        <w:t>A good information system enables the user to quickly access, comprehend, and react to</w:t>
      </w:r>
      <w:r>
        <w:rPr>
          <w:spacing w:val="1"/>
        </w:rPr>
        <w:t xml:space="preserve"> </w:t>
      </w:r>
      <w:r>
        <w:t>information. Users get access to the most up-to-date information whenever they need it to</w:t>
      </w:r>
      <w:r>
        <w:rPr>
          <w:spacing w:val="1"/>
        </w:rPr>
        <w:t xml:space="preserve"> </w:t>
      </w:r>
      <w:r>
        <w:t>complete</w:t>
      </w:r>
      <w:r>
        <w:rPr>
          <w:spacing w:val="-1"/>
        </w:rPr>
        <w:t xml:space="preserve"> </w:t>
      </w:r>
      <w:r>
        <w:t>a</w:t>
      </w:r>
      <w:r>
        <w:rPr>
          <w:spacing w:val="-2"/>
        </w:rPr>
        <w:t xml:space="preserve"> </w:t>
      </w:r>
      <w:r>
        <w:t>task.</w:t>
      </w:r>
    </w:p>
    <w:p w:rsidR="00E206D7" w:rsidRDefault="00E206D7">
      <w:pPr>
        <w:pStyle w:val="BodyText"/>
        <w:spacing w:line="360" w:lineRule="auto"/>
        <w:ind w:left="100" w:right="319"/>
        <w:jc w:val="both"/>
      </w:pPr>
    </w:p>
    <w:p w:rsidR="00A34A06" w:rsidRDefault="00A34A06">
      <w:pPr>
        <w:pStyle w:val="BodyText"/>
        <w:rPr>
          <w:sz w:val="21"/>
        </w:rPr>
      </w:pPr>
    </w:p>
    <w:p w:rsidR="00A34A06" w:rsidRDefault="00DA3A25" w:rsidP="00C92E23">
      <w:pPr>
        <w:pStyle w:val="Heading2"/>
        <w:numPr>
          <w:ilvl w:val="1"/>
          <w:numId w:val="13"/>
        </w:numPr>
        <w:tabs>
          <w:tab w:val="left" w:pos="590"/>
        </w:tabs>
        <w:ind w:left="589" w:hanging="490"/>
      </w:pPr>
      <w:bookmarkStart w:id="8" w:name="_Toc135957701"/>
      <w:r>
        <w:t>Programming</w:t>
      </w:r>
      <w:r>
        <w:rPr>
          <w:spacing w:val="-7"/>
        </w:rPr>
        <w:t xml:space="preserve"> </w:t>
      </w:r>
      <w:r>
        <w:t>Languages</w:t>
      </w:r>
      <w:r>
        <w:rPr>
          <w:spacing w:val="-6"/>
        </w:rPr>
        <w:t xml:space="preserve"> </w:t>
      </w:r>
      <w:r>
        <w:t>and</w:t>
      </w:r>
      <w:r>
        <w:rPr>
          <w:spacing w:val="-10"/>
        </w:rPr>
        <w:t xml:space="preserve"> </w:t>
      </w:r>
      <w:r>
        <w:t>Frameworks</w:t>
      </w:r>
      <w:bookmarkEnd w:id="8"/>
    </w:p>
    <w:p w:rsidR="00A34A06" w:rsidRDefault="00DA3A25">
      <w:pPr>
        <w:pStyle w:val="BodyText"/>
        <w:spacing w:before="219" w:line="362" w:lineRule="auto"/>
        <w:ind w:left="100" w:right="315"/>
        <w:jc w:val="both"/>
      </w:pPr>
      <w:r>
        <w:t>In this section, different technologies and tools that can be used to develop this information</w:t>
      </w:r>
      <w:r>
        <w:rPr>
          <w:spacing w:val="1"/>
        </w:rPr>
        <w:t xml:space="preserve"> </w:t>
      </w:r>
      <w:r>
        <w:t>system</w:t>
      </w:r>
      <w:r>
        <w:rPr>
          <w:spacing w:val="-1"/>
        </w:rPr>
        <w:t xml:space="preserve"> </w:t>
      </w:r>
      <w:r>
        <w:t>are</w:t>
      </w:r>
      <w:r>
        <w:rPr>
          <w:spacing w:val="-2"/>
        </w:rPr>
        <w:t xml:space="preserve"> </w:t>
      </w:r>
      <w:r>
        <w:t>discussed.</w:t>
      </w:r>
    </w:p>
    <w:p w:rsidR="00A34A06" w:rsidRDefault="00A34A06">
      <w:pPr>
        <w:pStyle w:val="BodyText"/>
        <w:spacing w:before="5"/>
        <w:rPr>
          <w:sz w:val="20"/>
        </w:rPr>
      </w:pPr>
    </w:p>
    <w:p w:rsidR="00A34A06" w:rsidRDefault="00DA3A25" w:rsidP="00C92E23">
      <w:pPr>
        <w:pStyle w:val="Heading3"/>
        <w:numPr>
          <w:ilvl w:val="2"/>
          <w:numId w:val="13"/>
        </w:numPr>
        <w:tabs>
          <w:tab w:val="left" w:pos="701"/>
        </w:tabs>
        <w:ind w:hanging="601"/>
      </w:pPr>
      <w:bookmarkStart w:id="9" w:name="_Toc135957702"/>
      <w:r>
        <w:t>HTML</w:t>
      </w:r>
      <w:bookmarkEnd w:id="9"/>
    </w:p>
    <w:p w:rsidR="00A34A06" w:rsidRDefault="00AC39A6" w:rsidP="008908BF">
      <w:pPr>
        <w:pStyle w:val="BodyText"/>
        <w:spacing w:before="197" w:line="360" w:lineRule="auto"/>
        <w:ind w:left="100" w:right="314"/>
        <w:sectPr w:rsidR="00A34A06">
          <w:pgSz w:w="11900" w:h="16840"/>
          <w:pgMar w:top="1360" w:right="1120" w:bottom="440" w:left="1340" w:header="0" w:footer="245" w:gutter="0"/>
          <w:cols w:space="720"/>
        </w:sectPr>
      </w:pPr>
      <w:r w:rsidRPr="00AC39A6">
        <w:t>A common markup language for building and organizing web pages is HTML (Hypertext Markup Language). It offers a collection of tags that specify the organization and display of content on the internet. Text, images, links, forms, and other elements can all be included in HTML and displayed in a web browser. It offers a logical, hierarchical structure that enables web designers to efficiently organize and format the content. Developers can use HTML to build semantically sound web pages that are compatible with assistive technology and search engines. Along with JavaScript and CSS (Cascading Style Sheets), HTML is a core language used in modern web development. All of the main web browsers support it, ensuring cross-platform compatibility.</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pgSz w:w="11900" w:h="16840"/>
          <w:pgMar w:top="1360" w:right="1120" w:bottom="440" w:left="1340" w:header="0" w:footer="245" w:gutter="0"/>
          <w:cols w:space="720"/>
        </w:sectPr>
      </w:pPr>
    </w:p>
    <w:p w:rsidR="00A34A06" w:rsidRDefault="00A34A06">
      <w:pPr>
        <w:pStyle w:val="BodyText"/>
        <w:rPr>
          <w:sz w:val="26"/>
        </w:rPr>
      </w:pPr>
    </w:p>
    <w:p w:rsidR="00A34A06" w:rsidRDefault="00DA3A25" w:rsidP="00C92E23">
      <w:pPr>
        <w:pStyle w:val="Heading3"/>
        <w:numPr>
          <w:ilvl w:val="2"/>
          <w:numId w:val="13"/>
        </w:numPr>
        <w:tabs>
          <w:tab w:val="left" w:pos="701"/>
        </w:tabs>
        <w:spacing w:before="187"/>
        <w:ind w:hanging="601"/>
      </w:pPr>
      <w:bookmarkStart w:id="10" w:name="_bookmark11"/>
      <w:bookmarkStart w:id="11" w:name="_Toc135957703"/>
      <w:bookmarkEnd w:id="10"/>
      <w:r>
        <w:t>CSS</w:t>
      </w:r>
      <w:bookmarkEnd w:id="11"/>
    </w:p>
    <w:p w:rsidR="00A34A06" w:rsidRDefault="00DA3A25" w:rsidP="00AC39A6">
      <w:pPr>
        <w:spacing w:before="4"/>
        <w:rPr>
          <w:rFonts w:ascii="Calibri"/>
          <w:i/>
          <w:sz w:val="20"/>
        </w:rPr>
      </w:pPr>
      <w:r>
        <w:br w:type="column"/>
      </w: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1181" w:space="2280"/>
            <w:col w:w="5979"/>
          </w:cols>
        </w:sectPr>
      </w:pPr>
    </w:p>
    <w:p w:rsidR="00A34A06" w:rsidRDefault="00A34A06">
      <w:pPr>
        <w:pStyle w:val="BodyText"/>
        <w:spacing w:before="10"/>
        <w:rPr>
          <w:rFonts w:ascii="Calibri"/>
          <w:i/>
          <w:sz w:val="8"/>
        </w:rPr>
      </w:pPr>
    </w:p>
    <w:p w:rsidR="00AC39A6" w:rsidRDefault="00AC39A6" w:rsidP="00AC39A6">
      <w:pPr>
        <w:pStyle w:val="BodyText"/>
        <w:spacing w:before="90" w:line="360" w:lineRule="auto"/>
        <w:ind w:left="100" w:right="313"/>
        <w:jc w:val="both"/>
      </w:pPr>
      <w:r w:rsidRPr="00AC39A6">
        <w:t>CSS is a style sheet language that is used to describe the presentation and formatting of HTML and XML documents. It provides a set of rules and properties that control how web pages look visually. CSS allows web designers to separate a webpage's content from its presentation, providing greater flexibility and consistency across multiple pages. Designers can defi</w:t>
      </w:r>
      <w:r w:rsidR="007F56FC">
        <w:t>ne various aspects such as colo</w:t>
      </w:r>
      <w:r w:rsidRPr="00AC39A6">
        <w:t>rs, fonts, layout, and animations by applying CSS to HTML elements. CSS encourages efficient web development by allowing the reuse of styles across different pages, making it easier to maintain and update a website's overall design. It works with HTML to create visually appealing and responsive web pages. Web designers have precise control over the aesthetics of their websites with CSS, which improves the user experience and overall presentation of conten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Default="00E206D7" w:rsidP="00AC39A6">
      <w:pPr>
        <w:pStyle w:val="BodyText"/>
        <w:spacing w:before="90" w:line="360" w:lineRule="auto"/>
        <w:ind w:left="100" w:right="313"/>
        <w:jc w:val="both"/>
      </w:pPr>
    </w:p>
    <w:p w:rsidR="00E206D7" w:rsidRDefault="00E206D7" w:rsidP="00C92E23">
      <w:pPr>
        <w:pStyle w:val="Heading3"/>
        <w:numPr>
          <w:ilvl w:val="2"/>
          <w:numId w:val="13"/>
        </w:numPr>
        <w:tabs>
          <w:tab w:val="left" w:pos="701"/>
        </w:tabs>
        <w:spacing w:before="187"/>
        <w:ind w:hanging="601"/>
      </w:pPr>
      <w:bookmarkStart w:id="12" w:name="_Toc135957704"/>
      <w:r>
        <w:t>JavaScript</w:t>
      </w:r>
      <w:bookmarkEnd w:id="12"/>
    </w:p>
    <w:p w:rsidR="00E206D7" w:rsidRDefault="00E206D7" w:rsidP="00E206D7">
      <w:pPr>
        <w:pStyle w:val="BodyText"/>
        <w:spacing w:before="90" w:line="360" w:lineRule="auto"/>
        <w:ind w:left="100" w:right="316"/>
        <w:jc w:val="both"/>
      </w:pPr>
      <w:r w:rsidRPr="00AC39A6">
        <w:t>JS (JavaScript) is an interpreted high-level programming language that is primarily used to add interactivity and dynamic behavior to web pages. All modern web browsers support it, allowing developers to create interactive elements, perform calculations, manipulate web page content, and respond to user actions in real-time. JavaScript can be embedded directly within HTML documents or included as separate files, improving website functionality and user experience. It includes event handling, DOM manipulation, AJAX for asynchronous communication, and the ability to create interactive web applications. It is a versatile language that can be used in server-side environments, mobile app development, and other software projects in addition to web developmen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type w:val="continuous"/>
          <w:pgSz w:w="11900" w:h="16840"/>
          <w:pgMar w:top="1580" w:right="1120" w:bottom="280" w:left="1340" w:header="720" w:footer="720" w:gutter="0"/>
          <w:cols w:space="720"/>
        </w:sectPr>
      </w:pPr>
    </w:p>
    <w:p w:rsidR="00A34A06" w:rsidRDefault="00A34A06" w:rsidP="00AC39A6">
      <w:pPr>
        <w:spacing w:before="6"/>
        <w:rPr>
          <w:rFonts w:ascii="Calibri"/>
          <w:i/>
          <w:sz w:val="20"/>
        </w:rPr>
      </w:pP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type w:val="continuous"/>
          <w:pgSz w:w="11900" w:h="16840"/>
          <w:pgMar w:top="1580" w:right="1120" w:bottom="280" w:left="1340" w:header="720" w:footer="720" w:gutter="0"/>
          <w:cols w:space="720"/>
        </w:sectPr>
      </w:pPr>
    </w:p>
    <w:p w:rsidR="00A34A06" w:rsidRDefault="00DA3A25" w:rsidP="00C92E23">
      <w:pPr>
        <w:pStyle w:val="Heading3"/>
        <w:numPr>
          <w:ilvl w:val="2"/>
          <w:numId w:val="13"/>
        </w:numPr>
      </w:pPr>
      <w:bookmarkStart w:id="13" w:name="_Toc135957705"/>
      <w:r>
        <w:lastRenderedPageBreak/>
        <w:t>Bootstrap</w:t>
      </w:r>
      <w:bookmarkEnd w:id="13"/>
    </w:p>
    <w:p w:rsidR="00A34A06" w:rsidRDefault="00AC39A6" w:rsidP="00AC39A6">
      <w:pPr>
        <w:pStyle w:val="BodyText"/>
        <w:spacing w:before="198" w:line="360" w:lineRule="auto"/>
        <w:ind w:left="100" w:right="316"/>
        <w:jc w:val="both"/>
      </w:pPr>
      <w:r w:rsidRPr="00AC39A6">
        <w:t>Bootstrap is a popular front-end framework for developing responsive and mobile-first websites. Bootstrap, created by Twitter, is a collection of pre-designed templates, CSS styles, and JavaScript components that make it easier to create modern and visually appealing web pages. It uses a grid-based layout system, which allows developers to easily arrange and align page elements. Bootstrap also includes a plethora of reusable user interface components, such as navigation bars, buttons, forms, modals, and carousels, that can be easily customized and integrated into web projects. Because it is built with HTML, CSS, and JavaScript, it is compatible with all modern web browsers. Bootstrap provides developers with a time-saving and efficient solution for creating responsive and professional-looking websites, thanks to its extensive documentati</w:t>
      </w:r>
      <w:r w:rsidR="00796A97">
        <w:t>on and active community suppor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Default="00A34A06">
      <w:pPr>
        <w:pStyle w:val="BodyText"/>
        <w:rPr>
          <w:sz w:val="21"/>
        </w:rPr>
      </w:pPr>
    </w:p>
    <w:p w:rsidR="00A6494D" w:rsidRDefault="00A6494D">
      <w:pPr>
        <w:pStyle w:val="BodyText"/>
        <w:rPr>
          <w:sz w:val="21"/>
        </w:rPr>
      </w:pPr>
    </w:p>
    <w:p w:rsidR="00A34A06" w:rsidRDefault="002B7E30" w:rsidP="00C92E23">
      <w:pPr>
        <w:pStyle w:val="Heading3"/>
        <w:numPr>
          <w:ilvl w:val="2"/>
          <w:numId w:val="13"/>
        </w:numPr>
      </w:pPr>
      <w:bookmarkStart w:id="14" w:name="_Toc135957706"/>
      <w:r>
        <w:t>PHP</w:t>
      </w:r>
      <w:bookmarkEnd w:id="14"/>
    </w:p>
    <w:p w:rsidR="00A34A06" w:rsidRDefault="00AC39A6" w:rsidP="00AC39A6">
      <w:pPr>
        <w:pStyle w:val="BodyText"/>
        <w:spacing w:before="197" w:line="360" w:lineRule="auto"/>
        <w:ind w:left="100" w:right="318"/>
        <w:jc w:val="both"/>
      </w:pPr>
      <w:r w:rsidRPr="00AC39A6">
        <w:t>PHP (Hypertext Preprocessor) is a popular server-side scripting language that is used in web development. It is primarily used for the development of dynamic and interactive web pages and web applications. PHP code is embedded directly into HTML, allowing developers to seamlessly mix logic and presentation. PHP is a versatile programming language that can interact with databases, handle form data, generate dynamic content, and perform a variety of server-side tasks. It is supported by the majority of web servers and runs on a variety of operating systems, making it extremely accessible. PHP includes a large number of built-in functions and libraries that help to simpli</w:t>
      </w:r>
      <w:r w:rsidR="00796A97">
        <w:t>fy common web development tasks</w:t>
      </w:r>
      <w:r w:rsidRPr="00AC39A6">
        <w:t>.</w:t>
      </w:r>
      <w:r>
        <w:t xml:space="preserve"> </w:t>
      </w:r>
      <w:r w:rsidRPr="00AC39A6">
        <w:t>PHP allows developers to create robust and scalable web applications that power some of the internet's most popular websites.</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pPr>
        <w:pStyle w:val="BodyText"/>
        <w:spacing w:before="9"/>
        <w:rPr>
          <w:sz w:val="20"/>
        </w:rPr>
      </w:pPr>
    </w:p>
    <w:p w:rsidR="00A6494D" w:rsidRDefault="00A6494D">
      <w:pPr>
        <w:pStyle w:val="BodyText"/>
        <w:spacing w:before="9"/>
        <w:rPr>
          <w:sz w:val="20"/>
        </w:rPr>
      </w:pPr>
    </w:p>
    <w:p w:rsidR="00A34A06" w:rsidRDefault="005972B9" w:rsidP="00C92E23">
      <w:pPr>
        <w:pStyle w:val="Heading3"/>
        <w:numPr>
          <w:ilvl w:val="2"/>
          <w:numId w:val="13"/>
        </w:numPr>
      </w:pPr>
      <w:bookmarkStart w:id="15" w:name="_Toc135957707"/>
      <w:r>
        <w:t>MySQL</w:t>
      </w:r>
      <w:bookmarkEnd w:id="15"/>
    </w:p>
    <w:p w:rsidR="00A34A06" w:rsidRDefault="00AC39A6" w:rsidP="00AC39A6">
      <w:pPr>
        <w:pStyle w:val="BodyText"/>
        <w:spacing w:before="200" w:line="360" w:lineRule="auto"/>
        <w:ind w:left="100" w:right="321"/>
        <w:jc w:val="both"/>
      </w:pPr>
      <w:r w:rsidRPr="00AC39A6">
        <w:t>MySQL is a relational database management system (RDBMS) that is free and open source that allows for the efficient storage, management, and retrieval of structured data. MySQL employs a client-server architecture, in which the server manages and stores data, while clients (such as applications or websites) interact with the server to perform various database operations. MySQL provides a robust and scalable solution for data-driven applications by supporting SQL (Structured Query Language) for querying and manipulating data. It includes data security, transaction support, and support for a variety of data types and indexing mechanisms. MySQL is well-known for its speed, dependability, and simplicity of use, making it a popular choice for both small-scale projects an</w:t>
      </w:r>
      <w:r w:rsidR="00796A97">
        <w:t>d enterprise-level applications</w:t>
      </w:r>
      <w:r w:rsidRPr="00AC39A6">
        <w:t>.</w:t>
      </w:r>
    </w:p>
    <w:p w:rsidR="00A34A06" w:rsidRDefault="00A34A06">
      <w:pPr>
        <w:spacing w:line="360" w:lineRule="auto"/>
        <w:jc w:val="both"/>
      </w:pPr>
    </w:p>
    <w:p w:rsidR="004031BA" w:rsidRDefault="004031BA" w:rsidP="00C92E23">
      <w:pPr>
        <w:pStyle w:val="Heading2"/>
        <w:numPr>
          <w:ilvl w:val="1"/>
          <w:numId w:val="13"/>
        </w:numPr>
        <w:tabs>
          <w:tab w:val="left" w:pos="590"/>
        </w:tabs>
        <w:ind w:left="589" w:hanging="490"/>
      </w:pPr>
      <w:bookmarkStart w:id="16" w:name="_Toc135957708"/>
      <w:r>
        <w:lastRenderedPageBreak/>
        <w:t>Software</w:t>
      </w:r>
      <w:r w:rsidR="00FD5A81">
        <w:t>’</w:t>
      </w:r>
      <w:r>
        <w:t>s and Technologies Used</w:t>
      </w:r>
      <w:bookmarkEnd w:id="16"/>
    </w:p>
    <w:p w:rsidR="004031BA" w:rsidRDefault="004031BA" w:rsidP="004031BA">
      <w:pPr>
        <w:pStyle w:val="BodyText"/>
        <w:spacing w:before="219" w:line="362" w:lineRule="auto"/>
        <w:ind w:left="100" w:right="315"/>
        <w:jc w:val="both"/>
      </w:pPr>
      <w:r>
        <w:t xml:space="preserve">In this section, different technologies and tools that can be used to develop this </w:t>
      </w:r>
      <w:r w:rsidR="00AC39A6">
        <w:t>porta</w:t>
      </w:r>
      <w:r w:rsidR="001A7D8F">
        <w:t>l</w:t>
      </w:r>
      <w:r>
        <w:rPr>
          <w:spacing w:val="-1"/>
        </w:rPr>
        <w:t xml:space="preserve"> </w:t>
      </w:r>
      <w:r>
        <w:t>are</w:t>
      </w:r>
      <w:r>
        <w:rPr>
          <w:spacing w:val="-2"/>
        </w:rPr>
        <w:t xml:space="preserve"> </w:t>
      </w:r>
      <w:r>
        <w:t>discussed.</w:t>
      </w:r>
    </w:p>
    <w:p w:rsidR="004031BA" w:rsidRDefault="004031BA" w:rsidP="004031BA">
      <w:pPr>
        <w:pStyle w:val="BodyText"/>
        <w:spacing w:before="5"/>
        <w:rPr>
          <w:sz w:val="20"/>
        </w:rPr>
      </w:pPr>
    </w:p>
    <w:p w:rsidR="004031BA" w:rsidRDefault="00162CF3" w:rsidP="00C92E23">
      <w:pPr>
        <w:pStyle w:val="Heading3"/>
        <w:numPr>
          <w:ilvl w:val="2"/>
          <w:numId w:val="13"/>
        </w:numPr>
        <w:tabs>
          <w:tab w:val="left" w:pos="701"/>
        </w:tabs>
        <w:ind w:hanging="601"/>
      </w:pPr>
      <w:bookmarkStart w:id="17" w:name="_Toc135957709"/>
      <w:r>
        <w:t>XAMPP</w:t>
      </w:r>
      <w:bookmarkEnd w:id="17"/>
    </w:p>
    <w:p w:rsidR="004031BA" w:rsidRDefault="001A7D8F" w:rsidP="001A7D8F">
      <w:pPr>
        <w:pStyle w:val="BodyText"/>
        <w:spacing w:before="197" w:line="360" w:lineRule="auto"/>
        <w:ind w:left="100" w:right="314"/>
        <w:jc w:val="both"/>
      </w:pPr>
      <w:r w:rsidRPr="001A7D8F">
        <w:t xml:space="preserve">XAMPP is a free and open-source software package that includes everything needed to set up a local web server environment. "XAMPP" is an abbreviation for cross-platform (X), Apache (A), </w:t>
      </w:r>
      <w:r w:rsidR="00884DFB" w:rsidRPr="001A7D8F">
        <w:t>Maria DB</w:t>
      </w:r>
      <w:r w:rsidRPr="001A7D8F">
        <w:t xml:space="preserve"> (M), PHP (P), and Perl (P). It contains all of the components required to run dynamic web applications on a local machine, making it an excellent choice for developers and web designers. XAMPP is a pre-configured package that includes the Apache web server, the </w:t>
      </w:r>
      <w:r w:rsidR="00884DFB" w:rsidRPr="001A7D8F">
        <w:t>Maria DB</w:t>
      </w:r>
      <w:r w:rsidRPr="001A7D8F">
        <w:t xml:space="preserve"> (formerly MySQL) database management system, the PHP scripting language, and the Perl programming language. It also includes tools for database administration, such as phpMyAdmin, and a file transfer server, FileZilla. XAMPP works with a variety of operating systems, including Windows, macOS, and Linux. It makes it easier to set up a local development environment, allowing users to test and debug web projects before deploying them to a live server. Because of its ease of installation, comprehensive feature set, and community support, XAMPP is widely used by both developers and beginners</w:t>
      </w:r>
      <w:r>
        <w:t>.</w:t>
      </w:r>
      <w:r w:rsidR="00DF43E3">
        <w:fldChar w:fldCharType="begin"/>
      </w:r>
      <w:r w:rsidR="00DF43E3">
        <w:instrText xml:space="preserve"> ADDIN ZOTERO_ITEM CSL_CITATION {"citationID":"lAezW9Fk","properties":{"formattedCitation":"[6]","plainCitation":"[6]","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DF43E3" w:rsidRPr="00DF43E3">
        <w:t>[6]</w:t>
      </w:r>
      <w:r w:rsidR="00DF43E3">
        <w:fldChar w:fldCharType="end"/>
      </w:r>
    </w:p>
    <w:p w:rsidR="00CB570D" w:rsidRDefault="00CB570D" w:rsidP="00663734">
      <w:pPr>
        <w:pStyle w:val="BodyText"/>
        <w:spacing w:line="360" w:lineRule="auto"/>
        <w:ind w:left="100" w:right="320"/>
        <w:jc w:val="both"/>
      </w:pPr>
    </w:p>
    <w:p w:rsidR="00CB570D" w:rsidRDefault="00D80A52" w:rsidP="00C92E23">
      <w:pPr>
        <w:pStyle w:val="Heading3"/>
        <w:numPr>
          <w:ilvl w:val="2"/>
          <w:numId w:val="13"/>
        </w:numPr>
        <w:tabs>
          <w:tab w:val="left" w:pos="701"/>
        </w:tabs>
        <w:spacing w:before="187"/>
        <w:ind w:hanging="601"/>
      </w:pPr>
      <w:bookmarkStart w:id="18" w:name="_Toc135957710"/>
      <w:r>
        <w:t>Visual Studio</w:t>
      </w:r>
      <w:bookmarkEnd w:id="18"/>
    </w:p>
    <w:p w:rsidR="002A36CC" w:rsidRDefault="001A7D8F" w:rsidP="002A36CC">
      <w:pPr>
        <w:pStyle w:val="BodyText"/>
        <w:spacing w:before="197" w:line="360" w:lineRule="auto"/>
        <w:ind w:left="100" w:right="314"/>
        <w:jc w:val="both"/>
      </w:pPr>
      <w:r w:rsidRPr="001A7D8F">
        <w:t>Microsoft Visual Studio is an integrated development environment (IDE) that offers a comprehensive set of tools and features for software development. It supports a wide range of programming languages and frameworks, including C#, C++, Visual Basic, and.NET. Visual Studio is an easy-to-use and highly productive environment for developing, debugging, and deploying applications across multiple platforms and devices. It has code editors, project management tools, integrated debugging capabilities, and a large collection of libraries and extensions. Visual Studio also integrates seamlessly with source control systems, allowing developers to effectively collaborate on projects. Visual Studio has become a go-to choice for professional developers and students alike, thanks to its powerful features, extensive documentation, and supportive community. Visual Studio provides the tools and resources needed to streamline the development process and deliver high-quality software, whether you're creating desktop applications, web applications, mobile apps, or cloud-based solutions.</w:t>
      </w:r>
    </w:p>
    <w:p w:rsidR="002A36CC" w:rsidRPr="00F550CB" w:rsidRDefault="00F550CB" w:rsidP="00F550CB">
      <w:pPr>
        <w:rPr>
          <w:sz w:val="24"/>
          <w:szCs w:val="24"/>
        </w:rPr>
      </w:pPr>
      <w:r>
        <w:br w:type="page"/>
      </w:r>
    </w:p>
    <w:p w:rsidR="002A36CC" w:rsidRDefault="002A36CC" w:rsidP="00C92E23">
      <w:pPr>
        <w:pStyle w:val="Heading3"/>
        <w:numPr>
          <w:ilvl w:val="2"/>
          <w:numId w:val="13"/>
        </w:numPr>
        <w:tabs>
          <w:tab w:val="left" w:pos="701"/>
        </w:tabs>
        <w:spacing w:before="187"/>
        <w:ind w:hanging="601"/>
      </w:pPr>
      <w:bookmarkStart w:id="19" w:name="_Toc135957711"/>
      <w:r>
        <w:lastRenderedPageBreak/>
        <w:t>Apache</w:t>
      </w:r>
      <w:bookmarkEnd w:id="19"/>
    </w:p>
    <w:p w:rsidR="002A36CC" w:rsidRDefault="002A36CC" w:rsidP="002A36CC">
      <w:pPr>
        <w:pStyle w:val="BodyText"/>
        <w:spacing w:before="197" w:line="360" w:lineRule="auto"/>
        <w:ind w:left="100" w:right="314"/>
        <w:jc w:val="both"/>
      </w:pPr>
      <w:r>
        <w:t xml:space="preserve">If </w:t>
      </w:r>
      <w:r w:rsidR="001A7D8F" w:rsidRPr="001A7D8F">
        <w:t>Apache, also known as Apache HTTP Server, is a popular open-source web server. It is one of the most widely used and long-lasting web server solutions available. Because of its flexibility, stability, and performance, Apache is a popular choice for hosting websites and serving web content. It works with a variety of programming languages and frameworks and supports multiple operating systems, including Windows, Linux, and macOS. URL rewriting, SSL/TLS encryption, virtual hosting, and load balancing are just a few of the features and modules available to enhance Apache's functionality. It has strong security measures and customizable configuration options, allowing administrators to tailor the server to their specific requirements.</w:t>
      </w:r>
      <w:r w:rsidR="001A7D8F">
        <w:t xml:space="preserve"> </w:t>
      </w:r>
      <w:r w:rsidR="001A7D8F" w:rsidRPr="001A7D8F">
        <w:t>Because</w:t>
      </w:r>
      <w:r w:rsidR="001A7D8F">
        <w:t xml:space="preserve"> </w:t>
      </w:r>
      <w:r w:rsidR="001A7D8F" w:rsidRPr="001A7D8F">
        <w:t>of the extensive community support and documentation provided by Apache, it is accessible to both novice and experienced users. Overall, Apache is a dependable and feature-rich web server software that has remained a mainstay of the web hosting industry</w:t>
      </w:r>
      <w:r>
        <w:t>.</w:t>
      </w:r>
    </w:p>
    <w:p w:rsidR="002A36CC" w:rsidRDefault="002A36CC" w:rsidP="008E10C9">
      <w:pPr>
        <w:pStyle w:val="BodyText"/>
        <w:spacing w:line="360" w:lineRule="auto"/>
        <w:ind w:right="320"/>
        <w:jc w:val="both"/>
      </w:pPr>
    </w:p>
    <w:p w:rsidR="00B67FBE" w:rsidRDefault="00884DFB" w:rsidP="00C92E23">
      <w:pPr>
        <w:pStyle w:val="Heading3"/>
        <w:numPr>
          <w:ilvl w:val="2"/>
          <w:numId w:val="13"/>
        </w:numPr>
        <w:tabs>
          <w:tab w:val="left" w:pos="701"/>
        </w:tabs>
        <w:spacing w:before="187"/>
        <w:ind w:hanging="601"/>
      </w:pPr>
      <w:r>
        <w:t>GitHub</w:t>
      </w:r>
    </w:p>
    <w:p w:rsidR="00B67FBE" w:rsidRDefault="001A7D8F" w:rsidP="00B67FBE">
      <w:pPr>
        <w:pStyle w:val="BodyText"/>
        <w:spacing w:before="197" w:line="360" w:lineRule="auto"/>
        <w:ind w:left="100" w:right="314"/>
        <w:jc w:val="both"/>
      </w:pPr>
      <w:r w:rsidRPr="001A7D8F">
        <w:t>GitHub is a web-based platform that provides hosting for version control repositories. It enables developers to effectively collaborate on projects, track changes, and manage source code. Developers can use GitHub to create repositories to store their code and easily share and collaborate with others by inviting contributors to join their projects. The platform includes features like branching and merging that allow developers to work on different versions of the code at the same time and seamlessly merge their changes. GitHub also has an issue tracking system, which allows developers to report and track bugs or feature requests within a project. It also includes a robust code review system that allows peers to review and provide feedback on each other's code changes. GitHub hosts millions of public repositories as an open-source community, making it a valuable resource for discovering and contributing to a wide range of projects. It has evolved into a necessary tool in modern software development, encouraging collaboration, code sharing, and community-driven innovation.</w:t>
      </w:r>
    </w:p>
    <w:p w:rsidR="00B67FBE" w:rsidRPr="003D123C" w:rsidRDefault="003D123C" w:rsidP="003D123C">
      <w:pPr>
        <w:rPr>
          <w:sz w:val="24"/>
          <w:szCs w:val="24"/>
        </w:rPr>
      </w:pPr>
      <w:r>
        <w:br w:type="page"/>
      </w:r>
    </w:p>
    <w:p w:rsidR="00022AD8" w:rsidRDefault="00022AD8" w:rsidP="00C92E23">
      <w:pPr>
        <w:pStyle w:val="Heading3"/>
        <w:numPr>
          <w:ilvl w:val="2"/>
          <w:numId w:val="13"/>
        </w:numPr>
        <w:tabs>
          <w:tab w:val="left" w:pos="701"/>
        </w:tabs>
        <w:spacing w:before="187"/>
        <w:ind w:hanging="601"/>
      </w:pPr>
      <w:bookmarkStart w:id="20" w:name="_Toc135957713"/>
      <w:r>
        <w:lastRenderedPageBreak/>
        <w:t>phpMyAdmin</w:t>
      </w:r>
      <w:bookmarkEnd w:id="20"/>
    </w:p>
    <w:p w:rsidR="00022AD8" w:rsidRDefault="001A7D8F" w:rsidP="00022AD8">
      <w:pPr>
        <w:pStyle w:val="BodyText"/>
        <w:spacing w:before="197" w:line="360" w:lineRule="auto"/>
        <w:ind w:left="100" w:right="314"/>
        <w:jc w:val="both"/>
      </w:pPr>
      <w:r w:rsidRPr="001A7D8F">
        <w:t>phpMyAdmin is a graphical user interface (GUI) tool for managing and administering MySQL databases that is accessible via the web. It has an easy-to-use interface that allows users to perform database operations like creating and managing databases, tables, and indexes, running SQL queries, importing and exporting data, and managing user privileges. phpMyAdmin makes it easier to manage MySQL databases, especially for users who are unfamiliar with the command-line interface. Users can easily interact with their databases thanks to its user-friendly interface, making it a valuable tool for web developers, database administrators, and system administrators. phpMyAdmin is written in PHP and supports multiple languages, allowing users all over the world to have a localized experience. It is a widely used tool because of its ease of use, robust features, and active community support. phpMyAdmin is a convenient and powerful solution for managing MySQL databases, whether used for small-scale projects or large-scale enterprise applications.</w:t>
      </w:r>
    </w:p>
    <w:p w:rsidR="00022AD8" w:rsidRDefault="00022AD8" w:rsidP="008E10C9">
      <w:pPr>
        <w:pStyle w:val="BodyText"/>
        <w:spacing w:line="360" w:lineRule="auto"/>
        <w:ind w:right="320"/>
        <w:jc w:val="both"/>
      </w:pPr>
    </w:p>
    <w:p w:rsidR="00C55104" w:rsidRDefault="00C55104" w:rsidP="00C92E23">
      <w:pPr>
        <w:pStyle w:val="Heading3"/>
        <w:numPr>
          <w:ilvl w:val="2"/>
          <w:numId w:val="13"/>
        </w:numPr>
        <w:tabs>
          <w:tab w:val="left" w:pos="701"/>
        </w:tabs>
        <w:spacing w:before="187"/>
        <w:ind w:hanging="601"/>
      </w:pPr>
      <w:bookmarkStart w:id="21" w:name="_Toc135957714"/>
      <w:r>
        <w:t>000WebHost</w:t>
      </w:r>
      <w:bookmarkEnd w:id="21"/>
    </w:p>
    <w:p w:rsidR="00C55104" w:rsidRDefault="001A7D8F" w:rsidP="00C55104">
      <w:pPr>
        <w:pStyle w:val="BodyText"/>
        <w:spacing w:before="197" w:line="360" w:lineRule="auto"/>
        <w:ind w:left="100" w:right="314"/>
        <w:jc w:val="both"/>
      </w:pPr>
      <w:r w:rsidRPr="001A7D8F">
        <w:t>000webhost is a free web hosting platform that allows users to host their websites at no cost. It has an easy-to-use interface and a variety of features that make website building and management easier. Users can enjoy free web hosting services with 000webhost without the requirement to invest in a dedicated hosting solution. Users may create dynamic and interactive websites because to the platform's support for PHP and MySQL. It includes a website builder and is compatible with popular content management systems (CMS) such as WordPress. While 000webhost is free, it does have some restrictions, like restricted storage space, bandwidth, and server resources. phpMyAdmin is an easy and powerful tool for administering MySQL databases, whether used for small-scale projects or large-scale enterprise applications.</w:t>
      </w:r>
      <w:r w:rsidR="00C31F2F">
        <w:fldChar w:fldCharType="begin"/>
      </w:r>
      <w:r w:rsidR="00C31F2F">
        <w:instrText xml:space="preserve"> ADDIN ZOTERO_ITEM CSL_CITATION {"citationID":"mQwUHWMl","properties":{"formattedCitation":"[7]","plainCitation":"[7]","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C31F2F" w:rsidRPr="00C31F2F">
        <w:t>[7]</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pgSz w:w="11900" w:h="16840"/>
          <w:pgMar w:top="1360" w:right="1120" w:bottom="440" w:left="1340" w:header="0" w:footer="245" w:gutter="0"/>
          <w:cols w:space="720"/>
        </w:sectPr>
      </w:pPr>
    </w:p>
    <w:p w:rsidR="00A34A06" w:rsidRDefault="00DA3A25" w:rsidP="004A73E8">
      <w:pPr>
        <w:pStyle w:val="Heading1"/>
      </w:pPr>
      <w:bookmarkStart w:id="22" w:name="_Toc135957715"/>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2"/>
    </w:p>
    <w:p w:rsidR="00A34A06" w:rsidRDefault="00A34A06">
      <w:pPr>
        <w:pStyle w:val="BodyText"/>
        <w:spacing w:before="8"/>
        <w:rPr>
          <w:b/>
          <w:sz w:val="40"/>
        </w:rPr>
      </w:pPr>
    </w:p>
    <w:p w:rsidR="00A34A06" w:rsidRDefault="00DA3A25">
      <w:pPr>
        <w:pStyle w:val="Heading2"/>
        <w:ind w:left="100" w:firstLine="0"/>
      </w:pPr>
      <w:bookmarkStart w:id="23" w:name="_Toc135957716"/>
      <w:r>
        <w:t>3.1.</w:t>
      </w:r>
      <w:r>
        <w:rPr>
          <w:spacing w:val="-3"/>
        </w:rPr>
        <w:t xml:space="preserve"> </w:t>
      </w:r>
      <w:r w:rsidR="00BE40AD">
        <w:t>System</w:t>
      </w:r>
      <w:r w:rsidR="00CE5761">
        <w:t xml:space="preserve"> </w:t>
      </w:r>
      <w:r w:rsidR="003D3AF4">
        <w:t>Overview</w:t>
      </w:r>
      <w:bookmarkEnd w:id="23"/>
    </w:p>
    <w:p w:rsidR="00A34A06" w:rsidRDefault="00DA3A25">
      <w:pPr>
        <w:pStyle w:val="BodyText"/>
        <w:spacing w:before="222" w:line="360" w:lineRule="auto"/>
        <w:ind w:left="100" w:right="316"/>
        <w:jc w:val="both"/>
      </w:pPr>
      <w:r>
        <w:t xml:space="preserve">The purpose of the </w:t>
      </w:r>
      <w:r w:rsidR="000F2729">
        <w:t xml:space="preserve">project is to develop a Job Recruitment </w:t>
      </w:r>
      <w:r>
        <w:t>system that provides all the</w:t>
      </w:r>
      <w:r>
        <w:rPr>
          <w:spacing w:val="1"/>
        </w:rPr>
        <w:t xml:space="preserve"> </w:t>
      </w:r>
      <w:r>
        <w:t>necessary informatio</w:t>
      </w:r>
      <w:r w:rsidR="000F2729">
        <w:t>n or details of jobs available, allowing applicants to opt those and employers to check resumes and select / reject application.</w:t>
      </w:r>
    </w:p>
    <w:p w:rsidR="00A34A06" w:rsidRDefault="00A34A06">
      <w:pPr>
        <w:pStyle w:val="BodyText"/>
        <w:rPr>
          <w:sz w:val="21"/>
        </w:rPr>
      </w:pPr>
    </w:p>
    <w:p w:rsidR="00A34A06" w:rsidRDefault="00C66BD1" w:rsidP="00C92E23">
      <w:pPr>
        <w:pStyle w:val="Heading2"/>
        <w:numPr>
          <w:ilvl w:val="1"/>
          <w:numId w:val="12"/>
        </w:numPr>
        <w:tabs>
          <w:tab w:val="left" w:pos="520"/>
        </w:tabs>
      </w:pPr>
      <w:bookmarkStart w:id="24" w:name="_Toc135957717"/>
      <w:r>
        <w:t>Functional Requirements</w:t>
      </w:r>
      <w:bookmarkEnd w:id="24"/>
    </w:p>
    <w:p w:rsidR="00C25BF7" w:rsidRDefault="00C25BF7" w:rsidP="00C25BF7">
      <w:pPr>
        <w:pStyle w:val="Heading2"/>
        <w:tabs>
          <w:tab w:val="left" w:pos="520"/>
        </w:tabs>
        <w:ind w:left="100" w:firstLine="0"/>
      </w:pPr>
    </w:p>
    <w:p w:rsidR="0004659E" w:rsidRDefault="0004659E" w:rsidP="00C25BF7">
      <w:pPr>
        <w:pStyle w:val="Heading3"/>
      </w:pPr>
      <w:bookmarkStart w:id="25" w:name="_Toc135957718"/>
      <w:r>
        <w:t>3.2.1. User</w:t>
      </w:r>
      <w:r w:rsidR="00C52C52">
        <w:t>s</w:t>
      </w:r>
      <w:r>
        <w:t xml:space="preserve"> / Applicant</w:t>
      </w:r>
      <w:bookmarkEnd w:id="25"/>
    </w:p>
    <w:p w:rsidR="00A5132B" w:rsidRPr="00A5132B" w:rsidRDefault="00A5132B" w:rsidP="003C4881">
      <w:pPr>
        <w:tabs>
          <w:tab w:val="left" w:pos="821"/>
        </w:tabs>
        <w:spacing w:before="140"/>
        <w:ind w:left="700"/>
        <w:rPr>
          <w:sz w:val="24"/>
        </w:rPr>
      </w:pPr>
      <w:r w:rsidRPr="00A5132B">
        <w:rPr>
          <w:sz w:val="24"/>
        </w:rPr>
        <w:t>1. Registration: Applicants should be able to create an account by providing their personal details and creating login credentials.</w:t>
      </w:r>
    </w:p>
    <w:p w:rsidR="00A5132B" w:rsidRPr="00A5132B" w:rsidRDefault="00A5132B" w:rsidP="003C4881">
      <w:pPr>
        <w:tabs>
          <w:tab w:val="left" w:pos="821"/>
        </w:tabs>
        <w:spacing w:before="140"/>
        <w:ind w:left="700"/>
        <w:rPr>
          <w:sz w:val="24"/>
        </w:rPr>
      </w:pPr>
      <w:r w:rsidRPr="00A5132B">
        <w:rPr>
          <w:sz w:val="24"/>
        </w:rPr>
        <w:t>2. Login: Applicants should have the ability to log into their accounts using their registered email and password.</w:t>
      </w:r>
    </w:p>
    <w:p w:rsidR="00A5132B" w:rsidRPr="00A5132B" w:rsidRDefault="00A5132B" w:rsidP="003C4881">
      <w:pPr>
        <w:tabs>
          <w:tab w:val="left" w:pos="821"/>
        </w:tabs>
        <w:spacing w:before="140"/>
        <w:ind w:left="700"/>
        <w:rPr>
          <w:sz w:val="24"/>
        </w:rPr>
      </w:pPr>
      <w:r w:rsidRPr="00A5132B">
        <w:rPr>
          <w:sz w:val="24"/>
        </w:rPr>
        <w:t>3. Forgot Password: Applicants should have an option to recover their forgotten password through a password reset process.</w:t>
      </w:r>
    </w:p>
    <w:p w:rsidR="00A5132B" w:rsidRPr="00A5132B" w:rsidRDefault="00A5132B" w:rsidP="003C4881">
      <w:pPr>
        <w:tabs>
          <w:tab w:val="left" w:pos="821"/>
        </w:tabs>
        <w:spacing w:before="140"/>
        <w:ind w:left="700"/>
        <w:rPr>
          <w:sz w:val="24"/>
        </w:rPr>
      </w:pPr>
      <w:r w:rsidRPr="00A5132B">
        <w:rPr>
          <w:sz w:val="24"/>
        </w:rPr>
        <w:t>4. Update Profile: Applicants should be able to edit and update their profile information, including personal details, work experience, education, and skills.</w:t>
      </w:r>
    </w:p>
    <w:p w:rsidR="00A5132B" w:rsidRPr="00A5132B" w:rsidRDefault="00A5132B" w:rsidP="003C4881">
      <w:pPr>
        <w:tabs>
          <w:tab w:val="left" w:pos="821"/>
        </w:tabs>
        <w:spacing w:before="140"/>
        <w:ind w:left="700"/>
        <w:rPr>
          <w:sz w:val="24"/>
        </w:rPr>
      </w:pPr>
      <w:r w:rsidRPr="00A5132B">
        <w:rPr>
          <w:sz w:val="24"/>
        </w:rPr>
        <w:t>5. View Jobs: Applicants should have access to a list of job openings, with the ability to search, filter, and browse through available positions.</w:t>
      </w:r>
    </w:p>
    <w:p w:rsidR="00A5132B" w:rsidRPr="00A5132B" w:rsidRDefault="00A5132B" w:rsidP="003C4881">
      <w:pPr>
        <w:tabs>
          <w:tab w:val="left" w:pos="821"/>
        </w:tabs>
        <w:spacing w:before="140"/>
        <w:ind w:left="700"/>
        <w:rPr>
          <w:sz w:val="24"/>
        </w:rPr>
      </w:pPr>
      <w:r w:rsidRPr="00A5132B">
        <w:rPr>
          <w:sz w:val="24"/>
        </w:rPr>
        <w:t>6. Apply for Job: Applicants should be able to submit their applications for specific job listings, including attaching their resumes and any additional required documents.</w:t>
      </w:r>
    </w:p>
    <w:p w:rsidR="00A34A06" w:rsidRDefault="00A5132B" w:rsidP="003C4881">
      <w:pPr>
        <w:tabs>
          <w:tab w:val="left" w:pos="821"/>
        </w:tabs>
        <w:spacing w:before="140"/>
        <w:ind w:left="700"/>
        <w:rPr>
          <w:sz w:val="24"/>
        </w:rPr>
      </w:pPr>
      <w:r w:rsidRPr="00A5132B">
        <w:rPr>
          <w:sz w:val="24"/>
        </w:rPr>
        <w:t>7. Upload Resume: Applicants should have the ability to upload their resumes or CVs to their profiles for employers/recruiters to review during the application process.</w:t>
      </w:r>
    </w:p>
    <w:p w:rsidR="00C25BF7" w:rsidRDefault="00C25BF7" w:rsidP="00A5132B">
      <w:pPr>
        <w:tabs>
          <w:tab w:val="left" w:pos="821"/>
        </w:tabs>
        <w:spacing w:before="140"/>
        <w:ind w:left="100"/>
        <w:rPr>
          <w:sz w:val="24"/>
        </w:rPr>
      </w:pPr>
    </w:p>
    <w:p w:rsidR="00C25BF7" w:rsidRDefault="00F420AD" w:rsidP="00F420AD">
      <w:pPr>
        <w:pStyle w:val="Heading3"/>
      </w:pPr>
      <w:bookmarkStart w:id="26" w:name="_Toc135957719"/>
      <w:r>
        <w:t xml:space="preserve">3.2.2. </w:t>
      </w:r>
      <w:r w:rsidR="00C25BF7">
        <w:t>Employers</w:t>
      </w:r>
      <w:bookmarkEnd w:id="26"/>
    </w:p>
    <w:p w:rsidR="00C25BF7" w:rsidRPr="00C25BF7" w:rsidRDefault="00C25BF7" w:rsidP="00F84310">
      <w:pPr>
        <w:tabs>
          <w:tab w:val="left" w:pos="821"/>
        </w:tabs>
        <w:spacing w:before="140"/>
        <w:ind w:left="700"/>
        <w:rPr>
          <w:sz w:val="24"/>
        </w:rPr>
      </w:pPr>
      <w:r w:rsidRPr="00C25BF7">
        <w:rPr>
          <w:sz w:val="24"/>
        </w:rPr>
        <w:t>1. Registration: Employees should be able to create an account on the job portal by providing necessary personal information and contact details.</w:t>
      </w:r>
    </w:p>
    <w:p w:rsidR="00C25BF7" w:rsidRPr="00C25BF7" w:rsidRDefault="00C25BF7" w:rsidP="00F84310">
      <w:pPr>
        <w:tabs>
          <w:tab w:val="left" w:pos="821"/>
        </w:tabs>
        <w:spacing w:before="140"/>
        <w:ind w:left="700"/>
        <w:rPr>
          <w:sz w:val="24"/>
        </w:rPr>
      </w:pPr>
      <w:r w:rsidRPr="00C25BF7">
        <w:rPr>
          <w:sz w:val="24"/>
        </w:rPr>
        <w:t>2. Login: Employees should have the ability to securely log into their accounts using their registered credentials.</w:t>
      </w:r>
    </w:p>
    <w:p w:rsidR="00C25BF7" w:rsidRPr="00C25BF7" w:rsidRDefault="00C25BF7" w:rsidP="00F84310">
      <w:pPr>
        <w:tabs>
          <w:tab w:val="left" w:pos="821"/>
        </w:tabs>
        <w:spacing w:before="140"/>
        <w:ind w:left="700"/>
        <w:rPr>
          <w:sz w:val="24"/>
        </w:rPr>
      </w:pPr>
      <w:r w:rsidRPr="00C25BF7">
        <w:rPr>
          <w:sz w:val="24"/>
        </w:rPr>
        <w:t>3. Forget password option: Employees should have the option to recover/reset their forgotten passwords through a secure process.</w:t>
      </w:r>
    </w:p>
    <w:p w:rsidR="00C25BF7" w:rsidRPr="00C25BF7" w:rsidRDefault="00C25BF7" w:rsidP="00F84310">
      <w:pPr>
        <w:tabs>
          <w:tab w:val="left" w:pos="821"/>
        </w:tabs>
        <w:spacing w:before="140"/>
        <w:ind w:left="700"/>
        <w:rPr>
          <w:sz w:val="24"/>
        </w:rPr>
      </w:pPr>
      <w:r w:rsidRPr="00C25BF7">
        <w:rPr>
          <w:sz w:val="24"/>
        </w:rPr>
        <w:t>4. Select/reject: Employees should be able to select or reject job applicants based on their qualifications and suitability for the position.</w:t>
      </w:r>
    </w:p>
    <w:p w:rsidR="00C25BF7" w:rsidRPr="00C25BF7" w:rsidRDefault="00C25BF7" w:rsidP="00F84310">
      <w:pPr>
        <w:tabs>
          <w:tab w:val="left" w:pos="821"/>
        </w:tabs>
        <w:spacing w:before="140"/>
        <w:ind w:left="700"/>
        <w:rPr>
          <w:sz w:val="24"/>
        </w:rPr>
      </w:pPr>
      <w:r w:rsidRPr="00C25BF7">
        <w:rPr>
          <w:sz w:val="24"/>
        </w:rPr>
        <w:t>5. Add Job posts: Employees should have the capability to create and post job openings with relevant details such as job title, description, requirements, and application instructions.</w:t>
      </w:r>
    </w:p>
    <w:p w:rsidR="00C25BF7" w:rsidRPr="00C25BF7" w:rsidRDefault="00C25BF7" w:rsidP="00F84310">
      <w:pPr>
        <w:tabs>
          <w:tab w:val="left" w:pos="821"/>
        </w:tabs>
        <w:spacing w:before="140"/>
        <w:ind w:left="700"/>
        <w:rPr>
          <w:sz w:val="24"/>
        </w:rPr>
      </w:pPr>
      <w:r w:rsidRPr="00C25BF7">
        <w:rPr>
          <w:sz w:val="24"/>
        </w:rPr>
        <w:t>6. Delete Job posts: Employees should be able to remove job posts from the portal once the position has been filled or is no longer available.</w:t>
      </w:r>
    </w:p>
    <w:p w:rsidR="00C25BF7" w:rsidRPr="00A5132B" w:rsidRDefault="00C25BF7" w:rsidP="00F84310">
      <w:pPr>
        <w:tabs>
          <w:tab w:val="left" w:pos="821"/>
        </w:tabs>
        <w:spacing w:before="140"/>
        <w:ind w:left="700"/>
        <w:rPr>
          <w:sz w:val="24"/>
        </w:rPr>
      </w:pPr>
      <w:r w:rsidRPr="00C25BF7">
        <w:rPr>
          <w:sz w:val="24"/>
        </w:rPr>
        <w:t>7. Search, view, or download resume of applicants: Employees should be able to search for specific job applicants, view their resumes, and have the option to download or save them for further evaluation.</w:t>
      </w:r>
    </w:p>
    <w:p w:rsidR="00A34A06" w:rsidRDefault="00A34A06">
      <w:pPr>
        <w:pStyle w:val="BodyText"/>
        <w:spacing w:before="10"/>
        <w:rPr>
          <w:sz w:val="32"/>
        </w:rPr>
      </w:pPr>
    </w:p>
    <w:p w:rsidR="00683F04" w:rsidRDefault="00927600" w:rsidP="00C92E23">
      <w:pPr>
        <w:pStyle w:val="Heading2"/>
        <w:numPr>
          <w:ilvl w:val="1"/>
          <w:numId w:val="12"/>
        </w:numPr>
        <w:tabs>
          <w:tab w:val="left" w:pos="520"/>
        </w:tabs>
      </w:pPr>
      <w:bookmarkStart w:id="27" w:name="_Toc135957720"/>
      <w:r>
        <w:t>Non Functional Requirements</w:t>
      </w:r>
      <w:bookmarkStart w:id="28" w:name="_bookmark25"/>
      <w:bookmarkEnd w:id="27"/>
      <w:bookmarkEnd w:id="28"/>
    </w:p>
    <w:p w:rsidR="00683F04" w:rsidRDefault="00683F04" w:rsidP="00683F04">
      <w:pPr>
        <w:pStyle w:val="Heading2"/>
        <w:tabs>
          <w:tab w:val="left" w:pos="520"/>
        </w:tabs>
      </w:pPr>
    </w:p>
    <w:p w:rsidR="003F1BDC" w:rsidRDefault="00683F04" w:rsidP="00C92E23">
      <w:pPr>
        <w:pStyle w:val="Heading3"/>
        <w:numPr>
          <w:ilvl w:val="2"/>
          <w:numId w:val="12"/>
        </w:numPr>
      </w:pPr>
      <w:bookmarkStart w:id="29" w:name="_Toc135957721"/>
      <w:r>
        <w:t>Security</w:t>
      </w:r>
      <w:bookmarkEnd w:id="29"/>
    </w:p>
    <w:p w:rsidR="00683F04" w:rsidRDefault="003F1BDC" w:rsidP="003D5F8E">
      <w:pPr>
        <w:ind w:left="700"/>
        <w:rPr>
          <w:sz w:val="24"/>
          <w:szCs w:val="24"/>
        </w:rPr>
      </w:pPr>
      <w:r>
        <w:rPr>
          <w:sz w:val="24"/>
          <w:szCs w:val="24"/>
        </w:rPr>
        <w:br/>
      </w:r>
      <w:r w:rsidR="00683F04" w:rsidRPr="00683F04">
        <w:rPr>
          <w:sz w:val="24"/>
          <w:szCs w:val="24"/>
        </w:rPr>
        <w:t>To ensure confidentiality and prevent unauthorized access, the system should put appropriate security safeguards in place, such as encryption, secure authentication, and access controls.</w:t>
      </w:r>
      <w:r w:rsidR="00683F04">
        <w:rPr>
          <w:sz w:val="24"/>
          <w:szCs w:val="24"/>
        </w:rPr>
        <w:br/>
      </w:r>
    </w:p>
    <w:p w:rsidR="00683F04" w:rsidRDefault="00683F04" w:rsidP="00683F04">
      <w:pPr>
        <w:pStyle w:val="Heading3"/>
        <w:ind w:hanging="180"/>
      </w:pPr>
      <w:bookmarkStart w:id="30" w:name="_Toc135957722"/>
      <w:r>
        <w:t>2. Availability</w:t>
      </w:r>
      <w:bookmarkEnd w:id="30"/>
      <w:r w:rsidRPr="00683F04">
        <w:t xml:space="preserve"> </w:t>
      </w:r>
    </w:p>
    <w:p w:rsidR="00683F04" w:rsidRDefault="003F1BDC" w:rsidP="003D5F8E">
      <w:pPr>
        <w:ind w:left="700"/>
        <w:rPr>
          <w:sz w:val="24"/>
          <w:szCs w:val="24"/>
        </w:rPr>
      </w:pPr>
      <w:r>
        <w:rPr>
          <w:sz w:val="24"/>
          <w:szCs w:val="24"/>
        </w:rPr>
        <w:br/>
      </w:r>
      <w:r w:rsidR="00683F04" w:rsidRPr="00683F04">
        <w:rPr>
          <w:sz w:val="24"/>
          <w:szCs w:val="24"/>
        </w:rPr>
        <w:t>The job portal should always be available and functional, offering users uninterrupted</w:t>
      </w:r>
      <w:r w:rsidR="00683F04">
        <w:rPr>
          <w:sz w:val="24"/>
          <w:szCs w:val="24"/>
        </w:rPr>
        <w:t xml:space="preserve"> service with minimal downtime.</w:t>
      </w:r>
      <w:r w:rsidR="00683F04">
        <w:rPr>
          <w:sz w:val="24"/>
          <w:szCs w:val="24"/>
        </w:rPr>
        <w:br/>
      </w:r>
    </w:p>
    <w:p w:rsidR="00683F04" w:rsidRDefault="00683F04" w:rsidP="00683F04">
      <w:pPr>
        <w:pStyle w:val="Heading3"/>
        <w:ind w:hanging="180"/>
      </w:pPr>
      <w:bookmarkStart w:id="31" w:name="_Toc135957723"/>
      <w:r>
        <w:t>3. Scalability</w:t>
      </w:r>
      <w:bookmarkEnd w:id="31"/>
    </w:p>
    <w:p w:rsidR="00683F04" w:rsidRDefault="003F1BDC" w:rsidP="003D5F8E">
      <w:pPr>
        <w:ind w:left="700"/>
        <w:rPr>
          <w:sz w:val="24"/>
          <w:szCs w:val="24"/>
        </w:rPr>
      </w:pPr>
      <w:r>
        <w:rPr>
          <w:sz w:val="24"/>
          <w:szCs w:val="24"/>
        </w:rPr>
        <w:br/>
      </w:r>
      <w:r w:rsidR="00683F04" w:rsidRPr="00683F04">
        <w:rPr>
          <w:sz w:val="24"/>
          <w:szCs w:val="24"/>
        </w:rPr>
        <w:t>Without noticeably degrading in performance, the system should be able to handle an increasing number of us</w:t>
      </w:r>
      <w:r w:rsidR="00683F04">
        <w:rPr>
          <w:sz w:val="24"/>
          <w:szCs w:val="24"/>
        </w:rPr>
        <w:t>ers, job postings, and resumes.</w:t>
      </w:r>
      <w:r w:rsidR="00683F04">
        <w:rPr>
          <w:sz w:val="24"/>
          <w:szCs w:val="24"/>
        </w:rPr>
        <w:br/>
      </w:r>
    </w:p>
    <w:p w:rsidR="00683F04" w:rsidRDefault="00683F04" w:rsidP="00683F04">
      <w:pPr>
        <w:pStyle w:val="Heading3"/>
        <w:ind w:hanging="180"/>
      </w:pPr>
      <w:bookmarkStart w:id="32" w:name="_Toc135957724"/>
      <w:r>
        <w:t>4. Performance</w:t>
      </w:r>
      <w:bookmarkEnd w:id="32"/>
      <w:r w:rsidRPr="00683F04">
        <w:t xml:space="preserve"> </w:t>
      </w:r>
    </w:p>
    <w:p w:rsidR="00683F04" w:rsidRDefault="003F1BDC" w:rsidP="003D5F8E">
      <w:pPr>
        <w:ind w:left="700"/>
        <w:rPr>
          <w:sz w:val="24"/>
          <w:szCs w:val="24"/>
        </w:rPr>
      </w:pPr>
      <w:r>
        <w:rPr>
          <w:sz w:val="24"/>
          <w:szCs w:val="24"/>
        </w:rPr>
        <w:br/>
      </w:r>
      <w:r w:rsidR="00683F04" w:rsidRPr="00683F04">
        <w:rPr>
          <w:sz w:val="24"/>
          <w:szCs w:val="24"/>
        </w:rPr>
        <w:t>Even with high traffic and large records, the portal should offer a quick and responsive user experience, with quick loading time</w:t>
      </w:r>
      <w:r w:rsidR="00683F04">
        <w:rPr>
          <w:sz w:val="24"/>
          <w:szCs w:val="24"/>
        </w:rPr>
        <w:t>s for pages and search results.</w:t>
      </w:r>
    </w:p>
    <w:p w:rsidR="00061402" w:rsidRDefault="00061402" w:rsidP="003D5F8E">
      <w:pPr>
        <w:ind w:left="700"/>
        <w:rPr>
          <w:sz w:val="24"/>
          <w:szCs w:val="24"/>
        </w:rPr>
      </w:pPr>
    </w:p>
    <w:p w:rsidR="00683F04" w:rsidRDefault="00683F04" w:rsidP="00683F04">
      <w:pPr>
        <w:pStyle w:val="Heading3"/>
        <w:ind w:hanging="180"/>
      </w:pPr>
      <w:bookmarkStart w:id="33" w:name="_Toc135957725"/>
      <w:r>
        <w:t>5. Usability</w:t>
      </w:r>
      <w:bookmarkEnd w:id="33"/>
    </w:p>
    <w:p w:rsidR="00683F04" w:rsidRPr="00683F04" w:rsidRDefault="003F1BDC" w:rsidP="003D5F8E">
      <w:pPr>
        <w:ind w:left="700"/>
        <w:rPr>
          <w:sz w:val="24"/>
          <w:szCs w:val="24"/>
        </w:rPr>
      </w:pPr>
      <w:r>
        <w:rPr>
          <w:sz w:val="24"/>
          <w:szCs w:val="24"/>
        </w:rPr>
        <w:br/>
      </w:r>
      <w:r w:rsidR="00683F04" w:rsidRPr="00683F04">
        <w:rPr>
          <w:sz w:val="24"/>
          <w:szCs w:val="24"/>
        </w:rPr>
        <w:t>The portal's interface should be simple and easy to use, making it simple for both employers and job seekers to navigate, look for jobs, and manage profiles and applications.</w:t>
      </w:r>
    </w:p>
    <w:p w:rsidR="00683F04" w:rsidRPr="00683F04" w:rsidRDefault="00683F04" w:rsidP="00C92E23">
      <w:pPr>
        <w:pStyle w:val="Heading2"/>
        <w:numPr>
          <w:ilvl w:val="1"/>
          <w:numId w:val="12"/>
        </w:numPr>
        <w:tabs>
          <w:tab w:val="left" w:pos="520"/>
        </w:tabs>
        <w:sectPr w:rsidR="00683F04" w:rsidRPr="00683F04">
          <w:pgSz w:w="11900" w:h="16840"/>
          <w:pgMar w:top="1360" w:right="1120" w:bottom="440" w:left="1340" w:header="0" w:footer="245" w:gutter="0"/>
          <w:cols w:space="720"/>
        </w:sectPr>
      </w:pPr>
    </w:p>
    <w:p w:rsidR="00A34A06" w:rsidRDefault="00DA3A25" w:rsidP="00C92E23">
      <w:pPr>
        <w:pStyle w:val="Heading2"/>
        <w:numPr>
          <w:ilvl w:val="1"/>
          <w:numId w:val="12"/>
        </w:numPr>
        <w:tabs>
          <w:tab w:val="left" w:pos="523"/>
        </w:tabs>
        <w:spacing w:before="62"/>
        <w:ind w:left="522" w:hanging="423"/>
      </w:pPr>
      <w:bookmarkStart w:id="34" w:name="_Toc135957726"/>
      <w:r>
        <w:lastRenderedPageBreak/>
        <w:t>S</w:t>
      </w:r>
      <w:r w:rsidR="00646EFA">
        <w:t>ystem Architecture</w:t>
      </w:r>
      <w:bookmarkEnd w:id="34"/>
    </w:p>
    <w:p w:rsidR="00A34A06" w:rsidRDefault="00547D5E" w:rsidP="00547D5E">
      <w:pPr>
        <w:pStyle w:val="BodyText"/>
        <w:spacing w:before="219" w:line="360" w:lineRule="auto"/>
        <w:ind w:left="100" w:right="1208"/>
        <w:rPr>
          <w:sz w:val="26"/>
        </w:rPr>
      </w:pPr>
      <w:r w:rsidRPr="00547D5E">
        <w:t>A Job Recruitment Portal's system architecture is client-server, with various components interacting to provide the desired functionality. A high-level overview of the system architecture is provided below:</w:t>
      </w:r>
    </w:p>
    <w:p w:rsidR="00A34A06" w:rsidRDefault="00A34A06">
      <w:pPr>
        <w:pStyle w:val="BodyText"/>
        <w:rPr>
          <w:sz w:val="22"/>
        </w:rPr>
      </w:pPr>
    </w:p>
    <w:p w:rsidR="006402BD" w:rsidRDefault="00E84839" w:rsidP="000D014F">
      <w:pPr>
        <w:pStyle w:val="Heading3"/>
      </w:pPr>
      <w:bookmarkStart w:id="35" w:name="_Toc135957727"/>
      <w:r>
        <w:t xml:space="preserve">3.4.1. </w:t>
      </w:r>
      <w:r w:rsidRPr="00E84839">
        <w:t>Client-Side Elements</w:t>
      </w:r>
      <w:bookmarkEnd w:id="35"/>
    </w:p>
    <w:p w:rsidR="00E84839" w:rsidRDefault="00E84839" w:rsidP="00E84839">
      <w:pPr>
        <w:pStyle w:val="BodyText"/>
        <w:ind w:firstLine="100"/>
        <w:rPr>
          <w:sz w:val="22"/>
        </w:rPr>
      </w:pPr>
    </w:p>
    <w:p w:rsidR="00A34A06" w:rsidRPr="00A93D4B" w:rsidRDefault="00E84839" w:rsidP="00C92E23">
      <w:pPr>
        <w:pStyle w:val="ListParagraph"/>
        <w:numPr>
          <w:ilvl w:val="0"/>
          <w:numId w:val="16"/>
        </w:numPr>
        <w:tabs>
          <w:tab w:val="left" w:pos="821"/>
        </w:tabs>
        <w:spacing w:before="140"/>
        <w:rPr>
          <w:sz w:val="24"/>
        </w:rPr>
      </w:pPr>
      <w:r w:rsidRPr="00E84839">
        <w:rPr>
          <w:sz w:val="24"/>
          <w:szCs w:val="24"/>
        </w:rPr>
        <w:t>UI (User Interface): This component represents the portal's frontend and is in charge of displaying the user interface to employers and applicants. To ensure a responsive and interactive experience, it is typically built with HTML, CSS, and JavaScript frameworks.</w:t>
      </w:r>
    </w:p>
    <w:p w:rsidR="00167DB1" w:rsidRPr="00167DB1" w:rsidRDefault="00167DB1">
      <w:pPr>
        <w:pStyle w:val="BodyText"/>
        <w:spacing w:before="1"/>
      </w:pPr>
    </w:p>
    <w:p w:rsidR="00A12811" w:rsidRDefault="00167DB1" w:rsidP="00A12811">
      <w:pPr>
        <w:pStyle w:val="Heading3"/>
        <w:ind w:left="601" w:hanging="502"/>
      </w:pPr>
      <w:bookmarkStart w:id="36" w:name="_Toc135957728"/>
      <w:r>
        <w:t xml:space="preserve">3.4.2.  </w:t>
      </w:r>
      <w:r w:rsidR="00A12811">
        <w:t>Components for the server</w:t>
      </w:r>
      <w:bookmarkEnd w:id="36"/>
    </w:p>
    <w:p w:rsidR="00A12811" w:rsidRDefault="00A12811" w:rsidP="00A12811"/>
    <w:p w:rsidR="00A12811" w:rsidRDefault="00A12811" w:rsidP="00C92E23">
      <w:pPr>
        <w:pStyle w:val="ListParagraph"/>
        <w:numPr>
          <w:ilvl w:val="0"/>
          <w:numId w:val="16"/>
        </w:numPr>
        <w:rPr>
          <w:sz w:val="24"/>
        </w:rPr>
      </w:pPr>
      <w:r w:rsidRPr="00A12811">
        <w:rPr>
          <w:sz w:val="24"/>
        </w:rPr>
        <w:t>The web server handles incoming client requests and serves the appropriate web pages. It handles communication between clients and backend services.</w:t>
      </w:r>
    </w:p>
    <w:p w:rsidR="003A7CAF" w:rsidRDefault="00A12811" w:rsidP="00C92E23">
      <w:pPr>
        <w:pStyle w:val="ListParagraph"/>
        <w:numPr>
          <w:ilvl w:val="0"/>
          <w:numId w:val="16"/>
        </w:numPr>
        <w:rPr>
          <w:sz w:val="24"/>
        </w:rPr>
      </w:pPr>
      <w:r w:rsidRPr="00A12811">
        <w:rPr>
          <w:sz w:val="24"/>
        </w:rPr>
        <w:t>The application server is where the Job Recruitment Portal's core business logic resides. It manages job listings, applicant data, and performs various operations based on user actions. It communicates with the database server in order to retrieve and store data.</w:t>
      </w:r>
    </w:p>
    <w:p w:rsidR="00A12811" w:rsidRPr="003A7CAF" w:rsidRDefault="00A12811" w:rsidP="00C92E23">
      <w:pPr>
        <w:pStyle w:val="ListParagraph"/>
        <w:numPr>
          <w:ilvl w:val="0"/>
          <w:numId w:val="16"/>
        </w:numPr>
        <w:rPr>
          <w:sz w:val="24"/>
        </w:rPr>
      </w:pPr>
      <w:r w:rsidRPr="003A7CAF">
        <w:rPr>
          <w:sz w:val="24"/>
        </w:rPr>
        <w:t>The database server stores and manages data from the portal, such as user information, job listings, applicant profiles, and application data.</w:t>
      </w:r>
    </w:p>
    <w:p w:rsidR="00A12811" w:rsidRDefault="00A12811" w:rsidP="00A12811">
      <w:pPr>
        <w:rPr>
          <w:sz w:val="24"/>
        </w:rPr>
      </w:pPr>
    </w:p>
    <w:p w:rsidR="00A12811" w:rsidRDefault="00A12811" w:rsidP="00A12811">
      <w:pPr>
        <w:rPr>
          <w:sz w:val="24"/>
        </w:rPr>
      </w:pPr>
    </w:p>
    <w:p w:rsidR="00F46E25" w:rsidRDefault="00AB020A" w:rsidP="00F46E25">
      <w:pPr>
        <w:pStyle w:val="Heading3"/>
        <w:ind w:left="601" w:hanging="502"/>
      </w:pPr>
      <w:bookmarkStart w:id="37" w:name="_Toc135957729"/>
      <w:r>
        <w:t xml:space="preserve">3.4.3. </w:t>
      </w:r>
      <w:r w:rsidRPr="00AB020A">
        <w:t>Infrastructure Elements</w:t>
      </w:r>
      <w:bookmarkEnd w:id="37"/>
    </w:p>
    <w:p w:rsidR="00F46E25" w:rsidRDefault="00F46E25" w:rsidP="00F46E25"/>
    <w:p w:rsidR="003C5ADC" w:rsidRPr="003C5ADC" w:rsidRDefault="003C5ADC" w:rsidP="00C92E23">
      <w:pPr>
        <w:pStyle w:val="ListParagraph"/>
        <w:numPr>
          <w:ilvl w:val="0"/>
          <w:numId w:val="20"/>
        </w:numPr>
        <w:rPr>
          <w:sz w:val="24"/>
        </w:rPr>
      </w:pPr>
      <w:r w:rsidRPr="003C5ADC">
        <w:rPr>
          <w:sz w:val="24"/>
        </w:rPr>
        <w:t>Networking: This component ensures that clients, web servers, application servers, and database servers are all connected. It is in charge of routing requests and responses across the network.</w:t>
      </w:r>
    </w:p>
    <w:p w:rsidR="003C5ADC" w:rsidRDefault="003C5ADC" w:rsidP="00C92E23">
      <w:pPr>
        <w:pStyle w:val="ListParagraph"/>
        <w:numPr>
          <w:ilvl w:val="0"/>
          <w:numId w:val="20"/>
        </w:numPr>
        <w:rPr>
          <w:sz w:val="24"/>
        </w:rPr>
      </w:pPr>
      <w:r w:rsidRPr="003C5ADC">
        <w:rPr>
          <w:sz w:val="24"/>
        </w:rPr>
        <w:t>Security: Security components are in charge of authentication, authorization, encryption, and secure communication protocols in order to protect user data and maintain system integrity</w:t>
      </w:r>
      <w:r w:rsidR="002D4FBB">
        <w:rPr>
          <w:sz w:val="24"/>
        </w:rPr>
        <w:t>.</w:t>
      </w:r>
    </w:p>
    <w:p w:rsidR="003C5ADC" w:rsidRDefault="003C5ADC" w:rsidP="00C92E23">
      <w:pPr>
        <w:pStyle w:val="ListParagraph"/>
        <w:numPr>
          <w:ilvl w:val="0"/>
          <w:numId w:val="20"/>
        </w:numPr>
        <w:rPr>
          <w:sz w:val="24"/>
        </w:rPr>
      </w:pPr>
      <w:r w:rsidRPr="003C5ADC">
        <w:rPr>
          <w:sz w:val="24"/>
        </w:rPr>
        <w:t>Storage: To store resumes, the system architecture includes storage components such as file servers or cloud storage solutions.</w:t>
      </w:r>
    </w:p>
    <w:p w:rsidR="00CF2488" w:rsidRDefault="00CF2488" w:rsidP="00CF2488">
      <w:pPr>
        <w:pStyle w:val="Heading3"/>
        <w:ind w:left="0" w:firstLine="0"/>
        <w:rPr>
          <w:b w:val="0"/>
          <w:bCs w:val="0"/>
          <w:szCs w:val="22"/>
        </w:rPr>
      </w:pPr>
    </w:p>
    <w:p w:rsidR="00F46E25" w:rsidRDefault="00F46E25" w:rsidP="00CF2488">
      <w:pPr>
        <w:pStyle w:val="Heading3"/>
        <w:ind w:left="0" w:firstLine="0"/>
      </w:pPr>
      <w:bookmarkStart w:id="38" w:name="_Toc135957730"/>
      <w:r>
        <w:t>3.4.4</w:t>
      </w:r>
      <w:r w:rsidR="000734D5">
        <w:t>.</w:t>
      </w:r>
      <w:r>
        <w:t xml:space="preserve"> </w:t>
      </w:r>
      <w:r w:rsidR="00612EC5" w:rsidRPr="00612EC5">
        <w:t>Application Layer</w:t>
      </w:r>
      <w:bookmarkEnd w:id="38"/>
    </w:p>
    <w:p w:rsidR="00F46E25" w:rsidRDefault="00F46E25" w:rsidP="00F46E25"/>
    <w:p w:rsidR="00DF7236" w:rsidRPr="00DF7236" w:rsidRDefault="00DF7236" w:rsidP="00C92E23">
      <w:pPr>
        <w:pStyle w:val="ListParagraph"/>
        <w:numPr>
          <w:ilvl w:val="0"/>
          <w:numId w:val="21"/>
        </w:numPr>
        <w:rPr>
          <w:sz w:val="24"/>
        </w:rPr>
      </w:pPr>
      <w:r w:rsidRPr="00DF7236">
        <w:rPr>
          <w:sz w:val="24"/>
        </w:rPr>
        <w:t>Contains the application's main logic for the job portal.</w:t>
      </w:r>
    </w:p>
    <w:p w:rsidR="00DF7236" w:rsidRPr="00DF7236" w:rsidRDefault="00DF7236" w:rsidP="00C92E23">
      <w:pPr>
        <w:pStyle w:val="ListParagraph"/>
        <w:numPr>
          <w:ilvl w:val="0"/>
          <w:numId w:val="21"/>
        </w:numPr>
        <w:rPr>
          <w:sz w:val="24"/>
        </w:rPr>
      </w:pPr>
      <w:r w:rsidRPr="00DF7236">
        <w:rPr>
          <w:sz w:val="24"/>
        </w:rPr>
        <w:t>It handles request processing, authentication, and business logic and is written in PHP.</w:t>
      </w:r>
    </w:p>
    <w:p w:rsidR="00F46E25" w:rsidRDefault="00DF7236" w:rsidP="00C92E23">
      <w:pPr>
        <w:pStyle w:val="ListParagraph"/>
        <w:numPr>
          <w:ilvl w:val="0"/>
          <w:numId w:val="21"/>
        </w:numPr>
        <w:rPr>
          <w:sz w:val="24"/>
        </w:rPr>
      </w:pPr>
      <w:r>
        <w:rPr>
          <w:sz w:val="24"/>
        </w:rPr>
        <w:t>I</w:t>
      </w:r>
      <w:r w:rsidRPr="00DF7236">
        <w:rPr>
          <w:sz w:val="24"/>
        </w:rPr>
        <w:t>nteracts with the database layer to retrieve and modify data</w:t>
      </w:r>
    </w:p>
    <w:p w:rsidR="004C62DA" w:rsidRDefault="004C62DA" w:rsidP="004C62DA">
      <w:pPr>
        <w:pStyle w:val="Heading3"/>
        <w:ind w:left="0" w:firstLine="0"/>
        <w:rPr>
          <w:b w:val="0"/>
          <w:bCs w:val="0"/>
          <w:szCs w:val="22"/>
        </w:rPr>
      </w:pPr>
    </w:p>
    <w:p w:rsidR="004C62DA" w:rsidRPr="004C62DA" w:rsidRDefault="004C62DA" w:rsidP="004C62DA">
      <w:pPr>
        <w:pStyle w:val="Heading3"/>
        <w:ind w:left="0" w:firstLine="0"/>
      </w:pPr>
      <w:bookmarkStart w:id="39" w:name="_Toc135957731"/>
      <w:r w:rsidRPr="004C62DA">
        <w:t xml:space="preserve">3.4.5. </w:t>
      </w:r>
      <w:r w:rsidR="000734D5" w:rsidRPr="000734D5">
        <w:t>Database Layer</w:t>
      </w:r>
      <w:bookmarkEnd w:id="39"/>
    </w:p>
    <w:p w:rsidR="004C62DA" w:rsidRDefault="004C62DA" w:rsidP="004C62DA"/>
    <w:p w:rsidR="002463F4" w:rsidRPr="002463F4" w:rsidRDefault="002463F4" w:rsidP="00C92E23">
      <w:pPr>
        <w:pStyle w:val="ListParagraph"/>
        <w:numPr>
          <w:ilvl w:val="0"/>
          <w:numId w:val="22"/>
        </w:numPr>
        <w:rPr>
          <w:sz w:val="24"/>
        </w:rPr>
      </w:pPr>
      <w:r>
        <w:rPr>
          <w:sz w:val="24"/>
        </w:rPr>
        <w:t>M</w:t>
      </w:r>
      <w:r w:rsidRPr="002463F4">
        <w:rPr>
          <w:sz w:val="24"/>
        </w:rPr>
        <w:t>anages data retrieval and storage.</w:t>
      </w:r>
    </w:p>
    <w:p w:rsidR="002463F4" w:rsidRPr="002463F4" w:rsidRDefault="002463F4" w:rsidP="00C92E23">
      <w:pPr>
        <w:pStyle w:val="ListParagraph"/>
        <w:numPr>
          <w:ilvl w:val="0"/>
          <w:numId w:val="22"/>
        </w:numPr>
        <w:rPr>
          <w:sz w:val="24"/>
        </w:rPr>
      </w:pPr>
      <w:r>
        <w:rPr>
          <w:sz w:val="24"/>
        </w:rPr>
        <w:t>U</w:t>
      </w:r>
      <w:r w:rsidRPr="002463F4">
        <w:rPr>
          <w:sz w:val="24"/>
        </w:rPr>
        <w:t>ses a relational database management system (like MySQL) to keep track of user data, resumes, and other job-related information.</w:t>
      </w:r>
    </w:p>
    <w:p w:rsidR="002463F4" w:rsidRPr="004C62DA" w:rsidRDefault="002463F4" w:rsidP="004C62DA">
      <w:pPr>
        <w:rPr>
          <w:sz w:val="24"/>
        </w:rPr>
        <w:sectPr w:rsidR="002463F4" w:rsidRPr="004C62DA">
          <w:pgSz w:w="11900" w:h="16840"/>
          <w:pgMar w:top="1360" w:right="1120" w:bottom="440" w:left="1340" w:header="0" w:footer="245" w:gutter="0"/>
          <w:cols w:space="720"/>
        </w:sectPr>
      </w:pPr>
    </w:p>
    <w:p w:rsidR="00A34A06" w:rsidRPr="00A746A0" w:rsidRDefault="00DA3A25" w:rsidP="00C92E23">
      <w:pPr>
        <w:pStyle w:val="Heading2"/>
        <w:numPr>
          <w:ilvl w:val="1"/>
          <w:numId w:val="11"/>
        </w:numPr>
        <w:tabs>
          <w:tab w:val="left" w:pos="591"/>
        </w:tabs>
        <w:spacing w:before="8"/>
        <w:ind w:hanging="491"/>
        <w:rPr>
          <w:sz w:val="34"/>
        </w:rPr>
      </w:pPr>
      <w:bookmarkStart w:id="40" w:name="_Toc135957732"/>
      <w:r>
        <w:lastRenderedPageBreak/>
        <w:t>D</w:t>
      </w:r>
      <w:r w:rsidR="00A746A0">
        <w:t>atabase Design</w:t>
      </w:r>
      <w:bookmarkEnd w:id="40"/>
    </w:p>
    <w:p w:rsidR="003E75C1" w:rsidRDefault="003E75C1">
      <w:pPr>
        <w:pStyle w:val="BodyText"/>
        <w:ind w:left="100"/>
      </w:pPr>
    </w:p>
    <w:p w:rsidR="00A34A06" w:rsidRDefault="003E75C1">
      <w:pPr>
        <w:pStyle w:val="BodyText"/>
        <w:ind w:left="100"/>
      </w:pPr>
      <w:r w:rsidRPr="003E75C1">
        <w:t>Our Web Application needs a database to store, organize, and manage data efficiently. The data can be of different types, including user information, Job information and so on</w:t>
      </w:r>
      <w:r w:rsidR="00DA3A25">
        <w:t>.</w:t>
      </w:r>
    </w:p>
    <w:p w:rsidR="00447713" w:rsidRDefault="00447713">
      <w:pPr>
        <w:pStyle w:val="BodyText"/>
        <w:ind w:left="100"/>
      </w:pPr>
    </w:p>
    <w:p w:rsidR="00CB320D" w:rsidRDefault="00447713" w:rsidP="00E6511F">
      <w:pPr>
        <w:pStyle w:val="Heading3"/>
        <w:ind w:hanging="108"/>
      </w:pPr>
      <w:bookmarkStart w:id="41" w:name="_Toc135957733"/>
      <w:r>
        <w:t xml:space="preserve">3.5.1. </w:t>
      </w:r>
      <w:r w:rsidR="00683241">
        <w:t>Data S</w:t>
      </w:r>
      <w:r w:rsidRPr="00447713">
        <w:t>torage</w:t>
      </w:r>
      <w:bookmarkEnd w:id="41"/>
    </w:p>
    <w:p w:rsidR="00A34A06" w:rsidRDefault="00A34A06">
      <w:pPr>
        <w:pStyle w:val="BodyText"/>
        <w:rPr>
          <w:sz w:val="20"/>
        </w:rPr>
      </w:pPr>
    </w:p>
    <w:p w:rsidR="00447713" w:rsidRDefault="00173804" w:rsidP="00E6511F">
      <w:pPr>
        <w:pStyle w:val="BodyText"/>
        <w:ind w:left="592"/>
      </w:pPr>
      <w:r w:rsidRPr="00173804">
        <w:t>A database provides a centralized location to store data for a web app. It allows data to be easily managed and retrieved by the application</w:t>
      </w:r>
      <w:r>
        <w:t>.</w:t>
      </w:r>
    </w:p>
    <w:p w:rsidR="00E30BFC" w:rsidRDefault="00E30BFC" w:rsidP="00E6511F">
      <w:pPr>
        <w:pStyle w:val="BodyText"/>
        <w:ind w:left="592"/>
      </w:pPr>
    </w:p>
    <w:p w:rsidR="00E30BFC" w:rsidRDefault="00683241" w:rsidP="00683241">
      <w:pPr>
        <w:pStyle w:val="Heading3"/>
        <w:ind w:hanging="108"/>
      </w:pPr>
      <w:bookmarkStart w:id="42" w:name="_Toc135957734"/>
      <w:r>
        <w:t>3.5.2. Data S</w:t>
      </w:r>
      <w:r w:rsidRPr="00683241">
        <w:t>ecurity</w:t>
      </w:r>
      <w:bookmarkEnd w:id="42"/>
    </w:p>
    <w:p w:rsidR="00683241" w:rsidRDefault="00683241" w:rsidP="00683241">
      <w:pPr>
        <w:pStyle w:val="BodyText"/>
        <w:ind w:firstLine="592"/>
        <w:rPr>
          <w:sz w:val="20"/>
        </w:rPr>
      </w:pPr>
    </w:p>
    <w:p w:rsidR="00E30BFC" w:rsidRDefault="008D7EFD" w:rsidP="00683241">
      <w:pPr>
        <w:pStyle w:val="BodyText"/>
        <w:ind w:left="592"/>
        <w:rPr>
          <w:sz w:val="20"/>
        </w:rPr>
      </w:pPr>
      <w:r w:rsidRPr="008D7EFD">
        <w:t>Databases can provide security measures to protect sensitive information. It can limit access to specific data and protect against data breaches</w:t>
      </w:r>
      <w:r>
        <w:t>.</w:t>
      </w:r>
    </w:p>
    <w:p w:rsidR="00E30BFC" w:rsidRDefault="00E30BFC" w:rsidP="00E6511F">
      <w:pPr>
        <w:pStyle w:val="BodyText"/>
        <w:ind w:left="592"/>
        <w:rPr>
          <w:sz w:val="20"/>
        </w:rPr>
      </w:pPr>
    </w:p>
    <w:p w:rsidR="00624273" w:rsidRDefault="00683241" w:rsidP="00624273">
      <w:pPr>
        <w:pStyle w:val="Heading3"/>
        <w:ind w:hanging="108"/>
      </w:pPr>
      <w:bookmarkStart w:id="43" w:name="_Toc135957735"/>
      <w:r>
        <w:t xml:space="preserve">3.5.3. </w:t>
      </w:r>
      <w:r w:rsidR="00F35797">
        <w:t>Data O</w:t>
      </w:r>
      <w:r w:rsidR="00E30BFC" w:rsidRPr="00E30BFC">
        <w:t>rganization</w:t>
      </w:r>
      <w:bookmarkEnd w:id="43"/>
    </w:p>
    <w:p w:rsidR="00624273" w:rsidRPr="00624273" w:rsidRDefault="00624273" w:rsidP="00624273">
      <w:pPr>
        <w:pStyle w:val="BodyText"/>
        <w:ind w:firstLine="592"/>
        <w:rPr>
          <w:sz w:val="20"/>
        </w:rPr>
      </w:pPr>
    </w:p>
    <w:p w:rsidR="00E30BFC" w:rsidRDefault="00AE5863" w:rsidP="00E30BFC">
      <w:pPr>
        <w:pStyle w:val="BodyText"/>
        <w:ind w:left="592"/>
        <w:rPr>
          <w:sz w:val="20"/>
        </w:rPr>
      </w:pPr>
      <w:r>
        <w:t xml:space="preserve">Databases </w:t>
      </w:r>
      <w:r w:rsidRPr="00AE5863">
        <w:t>allow data to be organized in a structured manner, making it easy to retrieve data based on specific criteria</w:t>
      </w:r>
      <w:r>
        <w:t>.</w:t>
      </w:r>
    </w:p>
    <w:p w:rsidR="00E30BFC" w:rsidRDefault="00E30BFC" w:rsidP="00E6511F">
      <w:pPr>
        <w:pStyle w:val="BodyText"/>
        <w:ind w:left="592"/>
        <w:rPr>
          <w:sz w:val="20"/>
        </w:rPr>
      </w:pPr>
    </w:p>
    <w:p w:rsidR="00B010BD" w:rsidRDefault="00C36039" w:rsidP="00B010BD">
      <w:pPr>
        <w:pStyle w:val="Heading3"/>
        <w:ind w:hanging="108"/>
      </w:pPr>
      <w:bookmarkStart w:id="44" w:name="_Toc135957736"/>
      <w:r>
        <w:t>3.5.4</w:t>
      </w:r>
      <w:r w:rsidR="00B010BD">
        <w:t xml:space="preserve">. </w:t>
      </w:r>
      <w:r w:rsidR="006B2223">
        <w:t>Data S</w:t>
      </w:r>
      <w:r w:rsidR="001F1658" w:rsidRPr="001F1658">
        <w:t>calability</w:t>
      </w:r>
      <w:bookmarkEnd w:id="44"/>
    </w:p>
    <w:p w:rsidR="00B010BD" w:rsidRPr="00624273" w:rsidRDefault="00B010BD" w:rsidP="00B010BD">
      <w:pPr>
        <w:pStyle w:val="BodyText"/>
        <w:ind w:firstLine="592"/>
        <w:rPr>
          <w:sz w:val="20"/>
        </w:rPr>
      </w:pPr>
    </w:p>
    <w:p w:rsidR="00B010BD" w:rsidRDefault="00031943" w:rsidP="00B010BD">
      <w:pPr>
        <w:pStyle w:val="BodyText"/>
        <w:ind w:left="592"/>
      </w:pPr>
      <w:r w:rsidRPr="00031943">
        <w:t>Databases can handle large amounts of data, making it easy to scale up or down the application as needed</w:t>
      </w:r>
      <w:r w:rsidR="00D7639B">
        <w:t>.</w:t>
      </w:r>
    </w:p>
    <w:p w:rsidR="00B010BD" w:rsidRDefault="00B010BD" w:rsidP="00B010BD">
      <w:pPr>
        <w:pStyle w:val="BodyText"/>
        <w:ind w:left="592"/>
        <w:rPr>
          <w:sz w:val="20"/>
        </w:rPr>
      </w:pPr>
    </w:p>
    <w:p w:rsidR="00B010BD" w:rsidRDefault="00C36039" w:rsidP="00B010BD">
      <w:pPr>
        <w:pStyle w:val="Heading3"/>
        <w:ind w:hanging="108"/>
      </w:pPr>
      <w:bookmarkStart w:id="45" w:name="_Toc135957737"/>
      <w:r>
        <w:t>3.5.5</w:t>
      </w:r>
      <w:r w:rsidR="00B010BD">
        <w:t xml:space="preserve">. </w:t>
      </w:r>
      <w:r w:rsidR="00892774">
        <w:t>Data P</w:t>
      </w:r>
      <w:r w:rsidR="00892774" w:rsidRPr="00892774">
        <w:t>ersistence</w:t>
      </w:r>
      <w:bookmarkEnd w:id="45"/>
    </w:p>
    <w:p w:rsidR="00B010BD" w:rsidRPr="00624273" w:rsidRDefault="00B010BD" w:rsidP="00B010BD">
      <w:pPr>
        <w:pStyle w:val="BodyText"/>
        <w:ind w:firstLine="592"/>
        <w:rPr>
          <w:sz w:val="20"/>
        </w:rPr>
      </w:pPr>
    </w:p>
    <w:p w:rsidR="00B010BD" w:rsidRDefault="00017E1F" w:rsidP="00B010BD">
      <w:pPr>
        <w:pStyle w:val="BodyText"/>
        <w:ind w:left="592"/>
      </w:pPr>
      <w:r w:rsidRPr="00017E1F">
        <w:t>Databases ensure that data is saved even if the application is shut down or restarted. This makes it possible to continue from</w:t>
      </w:r>
      <w:r>
        <w:t xml:space="preserve"> where the application left off.</w:t>
      </w:r>
    </w:p>
    <w:p w:rsidR="00B92257" w:rsidRDefault="00B92257" w:rsidP="00B010BD">
      <w:pPr>
        <w:pStyle w:val="BodyText"/>
        <w:ind w:left="592"/>
      </w:pPr>
    </w:p>
    <w:p w:rsidR="00B92257" w:rsidRDefault="006D71D5" w:rsidP="006D71D5">
      <w:pPr>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6D71D5">
      <w:pPr>
        <w:rPr>
          <w:sz w:val="24"/>
        </w:rPr>
      </w:pPr>
    </w:p>
    <w:p w:rsidR="000042FA" w:rsidRDefault="00864012" w:rsidP="00C92E23">
      <w:pPr>
        <w:pStyle w:val="ListParagraph"/>
        <w:numPr>
          <w:ilvl w:val="0"/>
          <w:numId w:val="23"/>
        </w:numPr>
        <w:rPr>
          <w:sz w:val="24"/>
        </w:rPr>
      </w:pPr>
      <w:r>
        <w:rPr>
          <w:sz w:val="24"/>
        </w:rPr>
        <w:t>a</w:t>
      </w:r>
      <w:r w:rsidR="008327EF" w:rsidRPr="008327EF">
        <w:rPr>
          <w:sz w:val="24"/>
        </w:rPr>
        <w:t>dmin</w:t>
      </w:r>
    </w:p>
    <w:p w:rsidR="008327EF" w:rsidRDefault="008327EF" w:rsidP="00C92E23">
      <w:pPr>
        <w:pStyle w:val="ListParagraph"/>
        <w:numPr>
          <w:ilvl w:val="0"/>
          <w:numId w:val="23"/>
        </w:numPr>
        <w:rPr>
          <w:sz w:val="24"/>
        </w:rPr>
      </w:pPr>
      <w:r w:rsidRPr="008327EF">
        <w:rPr>
          <w:sz w:val="24"/>
        </w:rPr>
        <w:t>apply_job_post</w:t>
      </w:r>
    </w:p>
    <w:p w:rsidR="000042FA" w:rsidRDefault="008327EF" w:rsidP="00C92E23">
      <w:pPr>
        <w:pStyle w:val="ListParagraph"/>
        <w:numPr>
          <w:ilvl w:val="0"/>
          <w:numId w:val="23"/>
        </w:numPr>
        <w:rPr>
          <w:sz w:val="24"/>
        </w:rPr>
      </w:pPr>
      <w:r w:rsidRPr="008327EF">
        <w:rPr>
          <w:sz w:val="24"/>
        </w:rPr>
        <w:t>cities</w:t>
      </w:r>
    </w:p>
    <w:p w:rsidR="008327EF" w:rsidRDefault="008327EF" w:rsidP="00C92E23">
      <w:pPr>
        <w:pStyle w:val="ListParagraph"/>
        <w:numPr>
          <w:ilvl w:val="0"/>
          <w:numId w:val="23"/>
        </w:numPr>
        <w:rPr>
          <w:sz w:val="24"/>
        </w:rPr>
      </w:pPr>
      <w:r>
        <w:rPr>
          <w:sz w:val="24"/>
        </w:rPr>
        <w:t>company</w:t>
      </w:r>
    </w:p>
    <w:p w:rsidR="008327EF" w:rsidRDefault="008327EF" w:rsidP="00C92E23">
      <w:pPr>
        <w:pStyle w:val="ListParagraph"/>
        <w:numPr>
          <w:ilvl w:val="0"/>
          <w:numId w:val="23"/>
        </w:numPr>
        <w:rPr>
          <w:sz w:val="24"/>
        </w:rPr>
      </w:pPr>
      <w:r>
        <w:rPr>
          <w:sz w:val="24"/>
        </w:rPr>
        <w:t>countries</w:t>
      </w:r>
    </w:p>
    <w:p w:rsidR="00E30BFC" w:rsidRDefault="008327EF" w:rsidP="00C92E23">
      <w:pPr>
        <w:pStyle w:val="ListParagraph"/>
        <w:numPr>
          <w:ilvl w:val="0"/>
          <w:numId w:val="23"/>
        </w:numPr>
        <w:rPr>
          <w:sz w:val="24"/>
        </w:rPr>
      </w:pPr>
      <w:r>
        <w:rPr>
          <w:sz w:val="24"/>
        </w:rPr>
        <w:t>job_post</w:t>
      </w:r>
    </w:p>
    <w:p w:rsidR="004E0EDE" w:rsidRDefault="004E0EDE" w:rsidP="00C92E23">
      <w:pPr>
        <w:pStyle w:val="ListParagraph"/>
        <w:numPr>
          <w:ilvl w:val="0"/>
          <w:numId w:val="23"/>
        </w:numPr>
        <w:rPr>
          <w:sz w:val="24"/>
        </w:rPr>
      </w:pPr>
      <w:r>
        <w:rPr>
          <w:sz w:val="24"/>
        </w:rPr>
        <w:t>mailbox</w:t>
      </w:r>
    </w:p>
    <w:p w:rsidR="004E0EDE" w:rsidRDefault="004E0EDE" w:rsidP="00C92E23">
      <w:pPr>
        <w:pStyle w:val="ListParagraph"/>
        <w:numPr>
          <w:ilvl w:val="0"/>
          <w:numId w:val="23"/>
        </w:numPr>
        <w:rPr>
          <w:sz w:val="24"/>
        </w:rPr>
      </w:pPr>
      <w:r>
        <w:rPr>
          <w:sz w:val="24"/>
        </w:rPr>
        <w:t>reply_mailbox</w:t>
      </w:r>
    </w:p>
    <w:p w:rsidR="004E0EDE" w:rsidRDefault="004E0EDE" w:rsidP="00C92E23">
      <w:pPr>
        <w:pStyle w:val="ListParagraph"/>
        <w:numPr>
          <w:ilvl w:val="0"/>
          <w:numId w:val="23"/>
        </w:numPr>
        <w:rPr>
          <w:sz w:val="24"/>
        </w:rPr>
      </w:pPr>
      <w:r>
        <w:rPr>
          <w:sz w:val="24"/>
        </w:rPr>
        <w:t>states</w:t>
      </w:r>
    </w:p>
    <w:p w:rsidR="004E0EDE" w:rsidRPr="004E0EDE" w:rsidRDefault="004E0EDE" w:rsidP="00C92E23">
      <w:pPr>
        <w:pStyle w:val="ListParagraph"/>
        <w:numPr>
          <w:ilvl w:val="0"/>
          <w:numId w:val="23"/>
        </w:numPr>
        <w:rPr>
          <w:sz w:val="24"/>
        </w:rPr>
      </w:pPr>
      <w:r>
        <w:rPr>
          <w:sz w:val="24"/>
        </w:rPr>
        <w:t>users</w:t>
      </w:r>
    </w:p>
    <w:p w:rsidR="00A34A06" w:rsidRDefault="00A34A06">
      <w:pPr>
        <w:rPr>
          <w:sz w:val="24"/>
        </w:rPr>
        <w:sectPr w:rsidR="00A34A06">
          <w:pgSz w:w="11900" w:h="16840"/>
          <w:pgMar w:top="1360" w:right="1120" w:bottom="440" w:left="1340" w:header="0" w:footer="245" w:gutter="0"/>
          <w:cols w:space="720"/>
        </w:sectPr>
      </w:pPr>
    </w:p>
    <w:p w:rsidR="00A34A06" w:rsidRDefault="00A34A06">
      <w:pPr>
        <w:pStyle w:val="BodyText"/>
        <w:rPr>
          <w:sz w:val="21"/>
        </w:rPr>
      </w:pPr>
    </w:p>
    <w:p w:rsidR="00A34A06" w:rsidRDefault="00E8249F" w:rsidP="00C92E23">
      <w:pPr>
        <w:pStyle w:val="Heading2"/>
        <w:numPr>
          <w:ilvl w:val="1"/>
          <w:numId w:val="11"/>
        </w:numPr>
        <w:tabs>
          <w:tab w:val="left" w:pos="590"/>
        </w:tabs>
        <w:ind w:left="589"/>
      </w:pPr>
      <w:bookmarkStart w:id="46" w:name="_Toc135957738"/>
      <w:r>
        <w:t>Scope</w:t>
      </w:r>
      <w:bookmarkEnd w:id="46"/>
    </w:p>
    <w:p w:rsidR="00A34A06" w:rsidRDefault="00A34A06">
      <w:pPr>
        <w:pStyle w:val="BodyText"/>
        <w:spacing w:before="9"/>
        <w:rPr>
          <w:b/>
          <w:sz w:val="34"/>
        </w:rPr>
      </w:pPr>
    </w:p>
    <w:p w:rsidR="00A34A06" w:rsidRDefault="00115DB2" w:rsidP="00C92E23">
      <w:pPr>
        <w:pStyle w:val="Heading3"/>
        <w:numPr>
          <w:ilvl w:val="2"/>
          <w:numId w:val="24"/>
        </w:numPr>
        <w:tabs>
          <w:tab w:val="left" w:pos="701"/>
        </w:tabs>
      </w:pPr>
      <w:bookmarkStart w:id="47" w:name="_Toc135957739"/>
      <w:r>
        <w:t>Features Falling Within Scope</w:t>
      </w:r>
      <w:bookmarkEnd w:id="47"/>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C92E23">
      <w:pPr>
        <w:pStyle w:val="BodyText"/>
        <w:numPr>
          <w:ilvl w:val="3"/>
          <w:numId w:val="10"/>
        </w:numPr>
        <w:spacing w:before="197" w:line="360" w:lineRule="auto"/>
        <w:ind w:right="318"/>
        <w:jc w:val="both"/>
      </w:pPr>
      <w:r>
        <w:t>Job Listings: A job portal's main purpose is to offer a platform for employers to post open positions, and for job seekers to look for and apply to those positions. Employers should be able to specify job details, requirements, and application processes through the portal, which should also provide job seekers with search and filtering options.</w:t>
      </w:r>
    </w:p>
    <w:p w:rsidR="00414F24" w:rsidRDefault="00414F24" w:rsidP="00C92E23">
      <w:pPr>
        <w:pStyle w:val="BodyText"/>
        <w:numPr>
          <w:ilvl w:val="3"/>
          <w:numId w:val="10"/>
        </w:numPr>
        <w:spacing w:before="197" w:line="360" w:lineRule="auto"/>
        <w:ind w:right="318"/>
        <w:jc w:val="both"/>
      </w:pPr>
      <w:r>
        <w:t xml:space="preserve">Candidate profiles: Typically, job portals have tools that allow applicants to create and manage their profiles. This could entail managing job applications, uploading resumes, providing personal and professional information, </w:t>
      </w:r>
      <w:r w:rsidR="0086696B">
        <w:t>emphasizing</w:t>
      </w:r>
      <w:r>
        <w:t xml:space="preserve"> skills and qualifications, etc.</w:t>
      </w:r>
    </w:p>
    <w:p w:rsidR="00E152B6" w:rsidRDefault="00E152B6" w:rsidP="00C92E23">
      <w:pPr>
        <w:pStyle w:val="BodyText"/>
        <w:numPr>
          <w:ilvl w:val="3"/>
          <w:numId w:val="10"/>
        </w:numPr>
        <w:spacing w:before="197" w:line="360" w:lineRule="auto"/>
        <w:ind w:right="318"/>
        <w:jc w:val="both"/>
      </w:pPr>
      <w:r>
        <w:t>Employer Profiles: On the job portal, employers should be able to create and manage their profiles. This includes disseminating company information, publishing job listings, managing and reviewing application materials, and corresponding with applicants.</w:t>
      </w:r>
    </w:p>
    <w:p w:rsidR="00E152B6" w:rsidRDefault="00E152B6" w:rsidP="00C92E23">
      <w:pPr>
        <w:pStyle w:val="BodyText"/>
        <w:numPr>
          <w:ilvl w:val="3"/>
          <w:numId w:val="10"/>
        </w:numPr>
        <w:spacing w:before="197" w:line="360" w:lineRule="auto"/>
        <w:ind w:right="318"/>
        <w:jc w:val="both"/>
      </w:pPr>
      <w:r>
        <w:t>Search and Filtering: Job seekers should have the option to search for positions based on a variety of factors, including location, industry, job type, level of experience, and keywords. The search results can be trimmed down to better match particular preferences using advanced filtering options.</w:t>
      </w:r>
    </w:p>
    <w:p w:rsidR="00E152B6" w:rsidRDefault="00E152B6" w:rsidP="00C92E23">
      <w:pPr>
        <w:pStyle w:val="BodyText"/>
        <w:numPr>
          <w:ilvl w:val="3"/>
          <w:numId w:val="10"/>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C92E23">
      <w:pPr>
        <w:pStyle w:val="BodyText"/>
        <w:numPr>
          <w:ilvl w:val="3"/>
          <w:numId w:val="10"/>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414F24" w:rsidRDefault="00DC6DC7" w:rsidP="00C92E23">
      <w:pPr>
        <w:pStyle w:val="BodyText"/>
        <w:numPr>
          <w:ilvl w:val="3"/>
          <w:numId w:val="10"/>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A34A06" w:rsidRDefault="00A34A06">
      <w:pPr>
        <w:pStyle w:val="BodyText"/>
        <w:spacing w:before="10"/>
        <w:rPr>
          <w:sz w:val="20"/>
        </w:rPr>
      </w:pPr>
    </w:p>
    <w:p w:rsidR="00A34A06" w:rsidRDefault="004807B9" w:rsidP="00C92E23">
      <w:pPr>
        <w:pStyle w:val="Heading3"/>
        <w:numPr>
          <w:ilvl w:val="2"/>
          <w:numId w:val="24"/>
        </w:numPr>
        <w:tabs>
          <w:tab w:val="left" w:pos="701"/>
        </w:tabs>
      </w:pPr>
      <w:bookmarkStart w:id="48" w:name="_Toc135957740"/>
      <w:r>
        <w:t xml:space="preserve">Scope </w:t>
      </w:r>
      <w:r w:rsidR="00B3102F">
        <w:t>i</w:t>
      </w:r>
      <w:r>
        <w:t>n Real World Use</w:t>
      </w:r>
      <w:bookmarkEnd w:id="48"/>
    </w:p>
    <w:p w:rsidR="006B6B32" w:rsidRDefault="006B6B32" w:rsidP="003215B9">
      <w:pPr>
        <w:pStyle w:val="BodyText"/>
        <w:spacing w:before="199" w:line="360" w:lineRule="auto"/>
        <w:ind w:left="100" w:right="316"/>
        <w:jc w:val="both"/>
      </w:pPr>
      <w:r>
        <w:t>They offer a central hub for connecting job seekers and employers, making it simpler for 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6B6B32">
      <w:pPr>
        <w:pStyle w:val="BodyText"/>
        <w:spacing w:before="199" w:line="360" w:lineRule="auto"/>
        <w:ind w:left="100" w:right="316"/>
        <w:jc w:val="both"/>
      </w:pPr>
      <w:r>
        <w:t>It can also be used as follows:</w:t>
      </w:r>
    </w:p>
    <w:p w:rsidR="007227A1" w:rsidRDefault="002544AD" w:rsidP="007227A1">
      <w:pPr>
        <w:pStyle w:val="BodyText"/>
        <w:spacing w:before="199" w:line="360" w:lineRule="auto"/>
        <w:ind w:right="316" w:firstLine="720"/>
        <w:jc w:val="both"/>
      </w:pPr>
      <w:r>
        <w:t xml:space="preserve">1. </w:t>
      </w:r>
      <w:r w:rsidR="00D51507">
        <w:t xml:space="preserve"> </w:t>
      </w:r>
      <w:r w:rsidR="007227A1">
        <w:t>Public job portals: Easily accessible job listings and open government hiring.</w:t>
      </w:r>
    </w:p>
    <w:p w:rsidR="007227A1" w:rsidRDefault="002544AD" w:rsidP="004B141D">
      <w:pPr>
        <w:pStyle w:val="BodyText"/>
        <w:spacing w:before="199" w:line="360" w:lineRule="auto"/>
        <w:ind w:left="720" w:right="316"/>
        <w:jc w:val="both"/>
      </w:pPr>
      <w:r>
        <w:t xml:space="preserve">2. </w:t>
      </w:r>
      <w:r w:rsidR="007227A1">
        <w:t>Private Job Portals</w:t>
      </w:r>
      <w:r w:rsidR="00D563CE">
        <w:t>: With a centraliz</w:t>
      </w:r>
      <w:r w:rsidR="007227A1">
        <w:t>ed recruitment platform, businesses can streamline their hiring processes.</w:t>
      </w:r>
    </w:p>
    <w:p w:rsidR="007227A1" w:rsidRDefault="007227A1" w:rsidP="007227A1">
      <w:pPr>
        <w:pStyle w:val="BodyText"/>
        <w:spacing w:before="199" w:line="360" w:lineRule="auto"/>
        <w:ind w:left="720" w:right="316"/>
        <w:jc w:val="both"/>
      </w:pPr>
      <w:r>
        <w:t>3.</w:t>
      </w:r>
      <w:r w:rsidR="00D51507">
        <w:t xml:space="preserve"> </w:t>
      </w:r>
      <w:r>
        <w:t>Industry-Specific Portals: These websites link job seekers and employers in specialized fields.</w:t>
      </w:r>
    </w:p>
    <w:p w:rsidR="007227A1" w:rsidRDefault="007227A1" w:rsidP="007227A1">
      <w:pPr>
        <w:pStyle w:val="BodyText"/>
        <w:spacing w:before="199" w:line="360" w:lineRule="auto"/>
        <w:ind w:left="720" w:right="316"/>
        <w:jc w:val="both"/>
      </w:pPr>
      <w:r>
        <w:t>4. University portals: Alumni and students can access internships and jobs.</w:t>
      </w:r>
    </w:p>
    <w:p w:rsidR="007227A1" w:rsidRDefault="007227A1" w:rsidP="007227A1">
      <w:pPr>
        <w:pStyle w:val="BodyText"/>
        <w:spacing w:before="199" w:line="360" w:lineRule="auto"/>
        <w:ind w:left="720" w:right="316"/>
        <w:jc w:val="both"/>
      </w:pPr>
      <w:r>
        <w:t>5. International job opportunities are listed on global job portals.</w:t>
      </w:r>
    </w:p>
    <w:p w:rsidR="007227A1" w:rsidRDefault="007227A1" w:rsidP="007227A1">
      <w:pPr>
        <w:pStyle w:val="BodyText"/>
        <w:spacing w:before="199" w:line="360" w:lineRule="auto"/>
        <w:ind w:left="720" w:right="316"/>
        <w:jc w:val="both"/>
      </w:pPr>
      <w:r>
        <w:t>6.</w:t>
      </w:r>
      <w:r w:rsidR="00D51507">
        <w:t xml:space="preserve"> </w:t>
      </w:r>
      <w:r>
        <w:t>Freelance Job Portals: 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pgSz w:w="11900" w:h="16840"/>
          <w:pgMar w:top="1360" w:right="1120" w:bottom="440" w:left="1340" w:header="0" w:footer="245" w:gutter="0"/>
          <w:cols w:space="720"/>
        </w:sectPr>
      </w:pPr>
    </w:p>
    <w:p w:rsidR="00A34A06" w:rsidRPr="003542A1" w:rsidRDefault="00DA3A25" w:rsidP="003542A1">
      <w:pPr>
        <w:pStyle w:val="Heading1"/>
      </w:pPr>
      <w:bookmarkStart w:id="49" w:name="_Toc135957741"/>
      <w:r w:rsidRPr="003542A1">
        <w:lastRenderedPageBreak/>
        <w:t>Chapter 4: Implementation</w:t>
      </w:r>
      <w:bookmarkEnd w:id="49"/>
    </w:p>
    <w:p w:rsidR="00A34A06" w:rsidRDefault="00A34A06">
      <w:pPr>
        <w:pStyle w:val="BodyText"/>
        <w:spacing w:before="10"/>
        <w:rPr>
          <w:b/>
          <w:sz w:val="42"/>
        </w:rPr>
      </w:pPr>
    </w:p>
    <w:p w:rsidR="00A34A06" w:rsidRDefault="00DA3A25" w:rsidP="00C92E23">
      <w:pPr>
        <w:pStyle w:val="Heading2"/>
        <w:numPr>
          <w:ilvl w:val="1"/>
          <w:numId w:val="9"/>
        </w:numPr>
        <w:tabs>
          <w:tab w:val="left" w:pos="593"/>
        </w:tabs>
      </w:pPr>
      <w:bookmarkStart w:id="50" w:name="_Toc135957742"/>
      <w:r>
        <w:t>Technology</w:t>
      </w:r>
      <w:r w:rsidR="007F5C7B">
        <w:t xml:space="preserve"> &amp; Tools Used</w:t>
      </w:r>
      <w:bookmarkEnd w:id="50"/>
      <w:r>
        <w:rPr>
          <w:spacing w:val="-9"/>
        </w:rPr>
        <w:t xml:space="preserve"> </w:t>
      </w:r>
    </w:p>
    <w:p w:rsidR="00A34A06" w:rsidRDefault="00DA3A25">
      <w:pPr>
        <w:pStyle w:val="BodyText"/>
        <w:spacing w:before="220"/>
        <w:ind w:left="100"/>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C92E23">
      <w:pPr>
        <w:pStyle w:val="ListParagraph"/>
        <w:numPr>
          <w:ilvl w:val="2"/>
          <w:numId w:val="9"/>
        </w:numPr>
        <w:tabs>
          <w:tab w:val="left" w:pos="821"/>
        </w:tabs>
        <w:spacing w:before="139"/>
        <w:ind w:hanging="361"/>
        <w:rPr>
          <w:sz w:val="24"/>
        </w:rPr>
      </w:pPr>
      <w:r>
        <w:rPr>
          <w:sz w:val="24"/>
        </w:rPr>
        <w:t>Bootstrap</w:t>
      </w:r>
    </w:p>
    <w:p w:rsidR="00A34A06" w:rsidRDefault="00CB3B7A" w:rsidP="00C92E23">
      <w:pPr>
        <w:pStyle w:val="ListParagraph"/>
        <w:numPr>
          <w:ilvl w:val="2"/>
          <w:numId w:val="9"/>
        </w:numPr>
        <w:tabs>
          <w:tab w:val="left" w:pos="821"/>
        </w:tabs>
        <w:spacing w:before="137"/>
        <w:ind w:hanging="361"/>
        <w:rPr>
          <w:sz w:val="24"/>
        </w:rPr>
      </w:pPr>
      <w:r>
        <w:rPr>
          <w:sz w:val="24"/>
        </w:rPr>
        <w:t>PHP</w:t>
      </w:r>
    </w:p>
    <w:p w:rsidR="00A34A06" w:rsidRDefault="00CB3B7A" w:rsidP="00C92E23">
      <w:pPr>
        <w:pStyle w:val="ListParagraph"/>
        <w:numPr>
          <w:ilvl w:val="2"/>
          <w:numId w:val="9"/>
        </w:numPr>
        <w:tabs>
          <w:tab w:val="left" w:pos="821"/>
        </w:tabs>
        <w:spacing w:before="139"/>
        <w:ind w:hanging="361"/>
        <w:rPr>
          <w:sz w:val="24"/>
        </w:rPr>
      </w:pPr>
      <w:r>
        <w:rPr>
          <w:sz w:val="24"/>
        </w:rPr>
        <w:t>MySQL</w:t>
      </w:r>
    </w:p>
    <w:p w:rsidR="00CB3B7A" w:rsidRDefault="00CB3B7A" w:rsidP="00C92E23">
      <w:pPr>
        <w:pStyle w:val="ListParagraph"/>
        <w:numPr>
          <w:ilvl w:val="2"/>
          <w:numId w:val="9"/>
        </w:numPr>
        <w:tabs>
          <w:tab w:val="left" w:pos="821"/>
        </w:tabs>
        <w:spacing w:before="139"/>
        <w:ind w:hanging="361"/>
        <w:rPr>
          <w:sz w:val="24"/>
        </w:rPr>
      </w:pPr>
      <w:r>
        <w:rPr>
          <w:sz w:val="24"/>
        </w:rPr>
        <w:t>Apache</w:t>
      </w:r>
    </w:p>
    <w:p w:rsidR="00CB3B7A" w:rsidRDefault="00CB3B7A" w:rsidP="00C92E23">
      <w:pPr>
        <w:pStyle w:val="ListParagraph"/>
        <w:numPr>
          <w:ilvl w:val="2"/>
          <w:numId w:val="9"/>
        </w:numPr>
        <w:tabs>
          <w:tab w:val="left" w:pos="821"/>
        </w:tabs>
        <w:spacing w:before="139"/>
        <w:ind w:hanging="361"/>
        <w:rPr>
          <w:sz w:val="24"/>
        </w:rPr>
      </w:pPr>
      <w:r>
        <w:rPr>
          <w:sz w:val="24"/>
        </w:rPr>
        <w:t>Xampp</w:t>
      </w:r>
    </w:p>
    <w:p w:rsidR="00CB3B7A" w:rsidRDefault="00CB3B7A" w:rsidP="00C92E23">
      <w:pPr>
        <w:pStyle w:val="ListParagraph"/>
        <w:numPr>
          <w:ilvl w:val="2"/>
          <w:numId w:val="9"/>
        </w:numPr>
        <w:tabs>
          <w:tab w:val="left" w:pos="821"/>
        </w:tabs>
        <w:spacing w:before="139"/>
        <w:ind w:hanging="361"/>
        <w:rPr>
          <w:sz w:val="24"/>
        </w:rPr>
      </w:pPr>
      <w:r>
        <w:rPr>
          <w:sz w:val="24"/>
        </w:rPr>
        <w:t>Visual Studio</w:t>
      </w:r>
    </w:p>
    <w:p w:rsidR="00D35F0D" w:rsidRDefault="00D35F0D" w:rsidP="00C92E23">
      <w:pPr>
        <w:pStyle w:val="ListParagraph"/>
        <w:numPr>
          <w:ilvl w:val="2"/>
          <w:numId w:val="9"/>
        </w:numPr>
        <w:tabs>
          <w:tab w:val="left" w:pos="821"/>
        </w:tabs>
        <w:spacing w:before="139"/>
        <w:ind w:hanging="361"/>
        <w:rPr>
          <w:sz w:val="24"/>
        </w:rPr>
      </w:pPr>
      <w:r>
        <w:rPr>
          <w:sz w:val="24"/>
        </w:rPr>
        <w:t>Brackets</w:t>
      </w:r>
    </w:p>
    <w:p w:rsidR="00A34A06" w:rsidRDefault="00A34A06">
      <w:pPr>
        <w:pStyle w:val="BodyText"/>
        <w:spacing w:before="10"/>
        <w:rPr>
          <w:sz w:val="32"/>
        </w:rPr>
      </w:pPr>
    </w:p>
    <w:p w:rsidR="00A34A06" w:rsidRDefault="00A51277" w:rsidP="00C92E23">
      <w:pPr>
        <w:pStyle w:val="Heading2"/>
        <w:numPr>
          <w:ilvl w:val="1"/>
          <w:numId w:val="9"/>
        </w:numPr>
        <w:tabs>
          <w:tab w:val="left" w:pos="590"/>
        </w:tabs>
        <w:ind w:left="589" w:hanging="490"/>
      </w:pPr>
      <w:bookmarkStart w:id="51" w:name="_Toc135957743"/>
      <w:r>
        <w:t>Front End Development</w:t>
      </w:r>
      <w:bookmarkEnd w:id="51"/>
    </w:p>
    <w:p w:rsidR="00B2498F" w:rsidRDefault="00B2498F" w:rsidP="00B2498F">
      <w:pPr>
        <w:pStyle w:val="BodyText"/>
        <w:ind w:left="592"/>
      </w:pPr>
    </w:p>
    <w:p w:rsidR="00B2498F" w:rsidRPr="00B2498F" w:rsidRDefault="00B2498F" w:rsidP="00B2498F">
      <w:pPr>
        <w:rPr>
          <w:sz w:val="24"/>
        </w:rPr>
      </w:pPr>
      <w:r w:rsidRPr="00B2498F">
        <w:rPr>
          <w:sz w:val="24"/>
        </w:rPr>
        <w:t xml:space="preserve">The process of developing a website's user interface and interactive elements is known as front-end development. </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1. The common markup language used to organize the content of web pages is HTML. It outlines the page's structure and elements, including headings, paragraphs, images, forms, and more.</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2. 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3. 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C92E23">
      <w:pPr>
        <w:pStyle w:val="Heading3"/>
        <w:numPr>
          <w:ilvl w:val="2"/>
          <w:numId w:val="8"/>
        </w:numPr>
        <w:tabs>
          <w:tab w:val="left" w:pos="701"/>
        </w:tabs>
        <w:ind w:hanging="601"/>
      </w:pPr>
      <w:bookmarkStart w:id="52" w:name="_Toc135957744"/>
      <w:r>
        <w:t>Home Page</w:t>
      </w:r>
      <w:bookmarkEnd w:id="52"/>
    </w:p>
    <w:p w:rsidR="002D5EEE" w:rsidRDefault="00F33A3F">
      <w:pPr>
        <w:pStyle w:val="BodyText"/>
        <w:spacing w:before="197" w:line="360" w:lineRule="auto"/>
        <w:ind w:left="100" w:right="316"/>
      </w:pPr>
      <w:r w:rsidRPr="00F33A3F">
        <w:t>The following features would be displayed on the home page's output:</w:t>
      </w:r>
      <w:r w:rsidR="002D5EEE" w:rsidRPr="002D5EEE">
        <w:t xml:space="preserve"> </w:t>
      </w:r>
    </w:p>
    <w:p w:rsidR="000A292F" w:rsidRDefault="00E3037D" w:rsidP="00C92E23">
      <w:pPr>
        <w:pStyle w:val="BodyText"/>
        <w:numPr>
          <w:ilvl w:val="0"/>
          <w:numId w:val="16"/>
        </w:numPr>
        <w:spacing w:before="197" w:line="360" w:lineRule="auto"/>
        <w:ind w:right="316"/>
      </w:pPr>
      <w:r w:rsidRPr="00E3037D">
        <w:t>Navigation Menu:</w:t>
      </w:r>
      <w:r w:rsidR="000A292F">
        <w:br/>
      </w:r>
      <w:r w:rsidR="000A292F" w:rsidRPr="000A292F">
        <w:t>Depending on their session status, users can access various website sections such as "Jobs," "Login," "Sign Up," "Dashboard," and "Logout" via a navigation menu that would be visible in the header.</w:t>
      </w:r>
    </w:p>
    <w:p w:rsidR="00E3037D" w:rsidRDefault="00E3037D" w:rsidP="00C92E23">
      <w:pPr>
        <w:pStyle w:val="BodyText"/>
        <w:numPr>
          <w:ilvl w:val="0"/>
          <w:numId w:val="16"/>
        </w:numPr>
        <w:spacing w:before="197" w:line="360" w:lineRule="auto"/>
        <w:ind w:right="316"/>
      </w:pPr>
      <w:r>
        <w:t>Latest Jobs section</w:t>
      </w:r>
      <w:r w:rsidRPr="00E3037D">
        <w:t>:</w:t>
      </w:r>
      <w:r w:rsidR="000A292F">
        <w:br/>
        <w:t>Shows</w:t>
      </w:r>
      <w:r w:rsidR="000A292F" w:rsidRPr="000A292F">
        <w:t xml:space="preserve"> details about the newest job listings. The job title, employer name, location, level of experience necessary, and maximum salary </w:t>
      </w:r>
      <w:r w:rsidR="00F35797" w:rsidRPr="000A292F">
        <w:t>is</w:t>
      </w:r>
      <w:r w:rsidR="000A292F" w:rsidRPr="000A292F">
        <w:t xml:space="preserve"> all listed. For up to four job listings, the data is dynamically retrieved from the database and displayed in a loop.</w:t>
      </w:r>
    </w:p>
    <w:p w:rsidR="00F60D61" w:rsidRDefault="00F60D61" w:rsidP="00F60D61">
      <w:pPr>
        <w:pStyle w:val="BodyText"/>
        <w:spacing w:before="197" w:line="360" w:lineRule="auto"/>
        <w:ind w:left="720" w:right="316"/>
      </w:pPr>
    </w:p>
    <w:p w:rsidR="003117C8" w:rsidRDefault="00E3037D" w:rsidP="00C92E23">
      <w:pPr>
        <w:pStyle w:val="BodyText"/>
        <w:numPr>
          <w:ilvl w:val="0"/>
          <w:numId w:val="16"/>
        </w:numPr>
        <w:spacing w:before="197" w:line="360" w:lineRule="auto"/>
        <w:ind w:right="316"/>
      </w:pPr>
      <w:r>
        <w:lastRenderedPageBreak/>
        <w:t>Stats section</w:t>
      </w:r>
      <w:r w:rsidRPr="00E3037D">
        <w:t>:</w:t>
      </w:r>
      <w:r w:rsidR="002804AC">
        <w:br/>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33B810D8" wp14:editId="376AF07B">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4400" cy="5313844"/>
                    </a:xfrm>
                    <a:prstGeom prst="rect">
                      <a:avLst/>
                    </a:prstGeom>
                  </pic:spPr>
                </pic:pic>
              </a:graphicData>
            </a:graphic>
          </wp:inline>
        </w:drawing>
      </w:r>
    </w:p>
    <w:p w:rsidR="00C034E2" w:rsidRPr="008B0118" w:rsidRDefault="00C034E2" w:rsidP="008B0118">
      <w:pPr>
        <w:pStyle w:val="Caption"/>
      </w:pPr>
      <w:r w:rsidRPr="008B0118">
        <w:t xml:space="preserve">Figure 4. </w:t>
      </w:r>
      <w:r w:rsidR="00D602A0">
        <w:fldChar w:fldCharType="begin"/>
      </w:r>
      <w:r w:rsidR="00D602A0">
        <w:instrText xml:space="preserve"> SEQ Figure_4. \* ARABIC </w:instrText>
      </w:r>
      <w:r w:rsidR="00D602A0">
        <w:fldChar w:fldCharType="separate"/>
      </w:r>
      <w:r w:rsidR="00444802">
        <w:rPr>
          <w:noProof/>
        </w:rPr>
        <w:t>1</w:t>
      </w:r>
      <w:r w:rsidR="00D602A0">
        <w:rPr>
          <w:noProof/>
        </w:rPr>
        <w:fldChar w:fldCharType="end"/>
      </w:r>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C92E23">
      <w:pPr>
        <w:pStyle w:val="Heading3"/>
        <w:numPr>
          <w:ilvl w:val="2"/>
          <w:numId w:val="8"/>
        </w:numPr>
        <w:tabs>
          <w:tab w:val="left" w:pos="701"/>
        </w:tabs>
      </w:pPr>
      <w:bookmarkStart w:id="53" w:name="_Toc135957745"/>
      <w:r>
        <w:lastRenderedPageBreak/>
        <w:t>Job Posting</w:t>
      </w:r>
      <w:r w:rsidR="000F7C40">
        <w:t xml:space="preserve"> Page</w:t>
      </w:r>
      <w:bookmarkEnd w:id="53"/>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0E3E79" w:rsidRDefault="000E3E79" w:rsidP="00C92E23">
      <w:pPr>
        <w:pStyle w:val="BodyText"/>
        <w:numPr>
          <w:ilvl w:val="0"/>
          <w:numId w:val="16"/>
        </w:numPr>
        <w:spacing w:before="197" w:line="360" w:lineRule="auto"/>
        <w:ind w:right="316"/>
      </w:pPr>
      <w:r w:rsidRPr="00E3037D">
        <w:t>Navigation Menu:</w:t>
      </w:r>
      <w:r>
        <w:br/>
      </w:r>
      <w:r w:rsidRPr="000A292F">
        <w:t>Depending on their session status, users can access various website sections such as "Jobs," "Login," "Sign Up," "Dashboard," and "Logout" via a navigation menu that would be visible in the header.</w:t>
      </w:r>
    </w:p>
    <w:p w:rsidR="000E3E79" w:rsidRDefault="003C045F" w:rsidP="00C92E23">
      <w:pPr>
        <w:pStyle w:val="BodyText"/>
        <w:numPr>
          <w:ilvl w:val="0"/>
          <w:numId w:val="16"/>
        </w:numPr>
        <w:spacing w:before="197" w:line="360" w:lineRule="auto"/>
        <w:ind w:right="316"/>
      </w:pPr>
      <w:r>
        <w:t>Search Jobs</w:t>
      </w:r>
      <w:r w:rsidR="000E3E79" w:rsidRPr="000E3E79">
        <w:t>:</w:t>
      </w:r>
      <w:r w:rsidR="00274D7B">
        <w:br/>
      </w:r>
      <w:r w:rsidR="00274D7B" w:rsidRPr="00274D7B">
        <w:t>To search for jobs, users can enter a search term and press the button.</w:t>
      </w:r>
    </w:p>
    <w:p w:rsidR="00A84817" w:rsidRDefault="00174FDE" w:rsidP="00C92E23">
      <w:pPr>
        <w:pStyle w:val="BodyText"/>
        <w:numPr>
          <w:ilvl w:val="0"/>
          <w:numId w:val="16"/>
        </w:numPr>
        <w:spacing w:before="197" w:line="360" w:lineRule="auto"/>
        <w:ind w:right="316"/>
      </w:pPr>
      <w:r w:rsidRPr="00174FDE">
        <w:t>Filters Section:</w:t>
      </w:r>
      <w:r w:rsidR="00CD1CDF">
        <w:br/>
      </w:r>
      <w:r w:rsidR="00344468" w:rsidRPr="00344468">
        <w:t xml:space="preserve">The page has a section for filters where users can narrow down job listings by "City" and "Experience." Users may refine their search results using the options provided. </w:t>
      </w:r>
    </w:p>
    <w:p w:rsidR="00ED6AB8" w:rsidRDefault="00ED6AB8" w:rsidP="00C92E23">
      <w:pPr>
        <w:pStyle w:val="BodyText"/>
        <w:numPr>
          <w:ilvl w:val="0"/>
          <w:numId w:val="16"/>
        </w:numPr>
        <w:spacing w:before="197" w:line="360" w:lineRule="auto"/>
        <w:ind w:right="316"/>
      </w:pPr>
      <w:r w:rsidRPr="00ED6AB8">
        <w:t>Job Listings</w:t>
      </w:r>
      <w:r>
        <w:t>:</w:t>
      </w:r>
      <w:r w:rsidR="00A84817">
        <w:br/>
      </w:r>
      <w:r w:rsidR="00A84817"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2EF541DA" wp14:editId="11EC227D">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2</w:t>
      </w:r>
      <w:r w:rsidR="00D602A0">
        <w:rPr>
          <w:noProof/>
        </w:rPr>
        <w:fldChar w:fldCharType="end"/>
      </w:r>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C92E23">
      <w:pPr>
        <w:pStyle w:val="Heading3"/>
        <w:numPr>
          <w:ilvl w:val="2"/>
          <w:numId w:val="8"/>
        </w:numPr>
        <w:tabs>
          <w:tab w:val="left" w:pos="701"/>
        </w:tabs>
      </w:pPr>
      <w:bookmarkStart w:id="54" w:name="_Toc135957746"/>
      <w:r>
        <w:lastRenderedPageBreak/>
        <w:t>Login</w:t>
      </w:r>
      <w:r w:rsidR="00C20E83">
        <w:t xml:space="preserve"> Page</w:t>
      </w:r>
      <w:bookmarkEnd w:id="54"/>
    </w:p>
    <w:p w:rsidR="00C20E83" w:rsidRDefault="005F26B8" w:rsidP="009E26EC">
      <w:pPr>
        <w:pStyle w:val="BodyText"/>
        <w:spacing w:before="197" w:line="360" w:lineRule="auto"/>
        <w:ind w:left="100" w:right="316"/>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C20E83" w:rsidRDefault="009C22B3" w:rsidP="00521D75">
      <w:pPr>
        <w:pStyle w:val="BodyText"/>
        <w:numPr>
          <w:ilvl w:val="0"/>
          <w:numId w:val="16"/>
        </w:numPr>
        <w:spacing w:before="197" w:line="360" w:lineRule="auto"/>
        <w:ind w:right="316"/>
      </w:pPr>
      <w:r>
        <w:t>Login Options</w:t>
      </w:r>
      <w:r w:rsidR="00C20E83" w:rsidRPr="009C22B3">
        <w:t>:</w:t>
      </w:r>
      <w:r w:rsidR="00C20E83">
        <w:br/>
      </w:r>
      <w:r w:rsidR="00521D75" w:rsidRPr="00521D75">
        <w:t>Two login options are shown in the content header section: "Applicant Login" and "Employer Login." Users can access the login pages for employers and applicants by clic</w:t>
      </w:r>
      <w:r w:rsidR="00521D75">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7E137CA9" wp14:editId="4CA258DA">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89274" cy="2374203"/>
                    </a:xfrm>
                    <a:prstGeom prst="rect">
                      <a:avLst/>
                    </a:prstGeom>
                  </pic:spPr>
                </pic:pic>
              </a:graphicData>
            </a:graphic>
          </wp:inline>
        </w:drawing>
      </w:r>
    </w:p>
    <w:p w:rsidR="00950932" w:rsidRDefault="00950932" w:rsidP="00950932">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3</w:t>
      </w:r>
      <w:r w:rsidR="00D602A0">
        <w:rPr>
          <w:noProof/>
        </w:rPr>
        <w:fldChar w:fldCharType="end"/>
      </w:r>
    </w:p>
    <w:p w:rsidR="00C20E83" w:rsidRDefault="00C20E83" w:rsidP="006F1C35">
      <w:pPr>
        <w:rPr>
          <w:rFonts w:ascii="Calibri"/>
          <w:sz w:val="20"/>
        </w:rPr>
      </w:pPr>
      <w:r>
        <w:rPr>
          <w:rFonts w:ascii="Calibri"/>
          <w:sz w:val="20"/>
        </w:rPr>
        <w:br w:type="page"/>
      </w:r>
    </w:p>
    <w:p w:rsidR="00C20E83" w:rsidRDefault="0017300D" w:rsidP="00C92E23">
      <w:pPr>
        <w:pStyle w:val="Heading3"/>
        <w:numPr>
          <w:ilvl w:val="2"/>
          <w:numId w:val="8"/>
        </w:numPr>
        <w:tabs>
          <w:tab w:val="left" w:pos="701"/>
        </w:tabs>
      </w:pPr>
      <w:bookmarkStart w:id="55" w:name="_Toc135957747"/>
      <w:r>
        <w:lastRenderedPageBreak/>
        <w:t xml:space="preserve">Applicant Login </w:t>
      </w:r>
      <w:r w:rsidR="00C20E83">
        <w:t>Page</w:t>
      </w:r>
      <w:bookmarkEnd w:id="55"/>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F1C35" w:rsidRDefault="006F1C35" w:rsidP="006F1C35">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F1C35" w:rsidRDefault="006F1C35" w:rsidP="006F1C35">
      <w:pPr>
        <w:pStyle w:val="BodyText"/>
        <w:numPr>
          <w:ilvl w:val="0"/>
          <w:numId w:val="16"/>
        </w:numPr>
        <w:spacing w:before="197" w:line="360" w:lineRule="auto"/>
        <w:ind w:right="316"/>
      </w:pPr>
      <w:r>
        <w:t>Login Form: Applicants can authenticate themselves by entering their email and password in the login form. The 'action' attribute of the form is set to 'checklogin.php', indicating that the form's data will be sent there for additional processing.</w:t>
      </w:r>
    </w:p>
    <w:p w:rsidR="00C20E83" w:rsidRDefault="006F1C35" w:rsidP="006F1C35">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0B378DF9" wp14:editId="6D4E36B6">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0478" cy="2388479"/>
                    </a:xfrm>
                    <a:prstGeom prst="rect">
                      <a:avLst/>
                    </a:prstGeom>
                  </pic:spPr>
                </pic:pic>
              </a:graphicData>
            </a:graphic>
          </wp:inline>
        </w:drawing>
      </w:r>
    </w:p>
    <w:p w:rsidR="002F6DA3" w:rsidRDefault="002F6DA3" w:rsidP="002F6DA3">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4</w:t>
      </w:r>
      <w:r w:rsidR="00D602A0">
        <w:rPr>
          <w:noProof/>
        </w:rPr>
        <w:fldChar w:fldCharType="end"/>
      </w:r>
    </w:p>
    <w:p w:rsidR="00C20E83" w:rsidRDefault="00C20E83" w:rsidP="00C20E83">
      <w:pPr>
        <w:jc w:val="center"/>
        <w:rPr>
          <w:rFonts w:ascii="Calibri"/>
          <w:sz w:val="20"/>
        </w:rPr>
      </w:pP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C92E23">
      <w:pPr>
        <w:pStyle w:val="Heading3"/>
        <w:numPr>
          <w:ilvl w:val="2"/>
          <w:numId w:val="8"/>
        </w:numPr>
        <w:tabs>
          <w:tab w:val="left" w:pos="701"/>
        </w:tabs>
      </w:pPr>
      <w:bookmarkStart w:id="56" w:name="_Toc135957748"/>
      <w:r>
        <w:t>Employer Login</w:t>
      </w:r>
      <w:r w:rsidR="00C20E83">
        <w:t xml:space="preserve"> Page</w:t>
      </w:r>
      <w:bookmarkEnd w:id="56"/>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325AE" w:rsidRDefault="006325AE" w:rsidP="006325AE">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325AE" w:rsidRDefault="00CD4636" w:rsidP="006325AE">
      <w:pPr>
        <w:pStyle w:val="BodyText"/>
        <w:numPr>
          <w:ilvl w:val="0"/>
          <w:numId w:val="16"/>
        </w:numPr>
        <w:spacing w:before="197" w:line="360" w:lineRule="auto"/>
        <w:ind w:right="316"/>
      </w:pPr>
      <w:r>
        <w:t>Login Form: Employers</w:t>
      </w:r>
      <w:r w:rsidR="006325AE">
        <w:t xml:space="preserve"> can authenticate themselves by entering their email and password in the login form. The 'action' attribute of the form is set to 'checklogin.php', indicating that the form's data will be sent there for additional processing.</w:t>
      </w:r>
    </w:p>
    <w:p w:rsidR="006325AE" w:rsidRDefault="006325AE" w:rsidP="006325AE">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6C95D93A" wp14:editId="4BBB82AD">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8595" cy="2451671"/>
                    </a:xfrm>
                    <a:prstGeom prst="rect">
                      <a:avLst/>
                    </a:prstGeom>
                  </pic:spPr>
                </pic:pic>
              </a:graphicData>
            </a:graphic>
          </wp:inline>
        </w:drawing>
      </w:r>
    </w:p>
    <w:p w:rsidR="002F6DA3" w:rsidRDefault="002F6DA3" w:rsidP="002F6DA3">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5</w:t>
      </w:r>
      <w:r w:rsidR="00D602A0">
        <w:rPr>
          <w:noProof/>
        </w:rPr>
        <w:fldChar w:fldCharType="end"/>
      </w:r>
    </w:p>
    <w:p w:rsidR="00D26CED" w:rsidRDefault="00D26CED" w:rsidP="00D26CED">
      <w:pPr>
        <w:rPr>
          <w:rFonts w:ascii="Calibri"/>
          <w:sz w:val="20"/>
        </w:rPr>
      </w:pPr>
    </w:p>
    <w:p w:rsidR="00D26CED" w:rsidRDefault="00D26CED">
      <w:pPr>
        <w:rPr>
          <w:rFonts w:ascii="Calibri"/>
          <w:sz w:val="20"/>
        </w:rPr>
      </w:pPr>
      <w:r>
        <w:rPr>
          <w:rFonts w:ascii="Calibri"/>
          <w:sz w:val="20"/>
        </w:rPr>
        <w:br w:type="page"/>
      </w:r>
    </w:p>
    <w:p w:rsidR="006A2778" w:rsidRDefault="00DB4BCC" w:rsidP="00C92E23">
      <w:pPr>
        <w:pStyle w:val="Heading3"/>
        <w:numPr>
          <w:ilvl w:val="2"/>
          <w:numId w:val="8"/>
        </w:numPr>
        <w:tabs>
          <w:tab w:val="left" w:pos="701"/>
        </w:tabs>
      </w:pPr>
      <w:bookmarkStart w:id="57" w:name="_Toc135957749"/>
      <w:r>
        <w:lastRenderedPageBreak/>
        <w:t>Sign Up</w:t>
      </w:r>
      <w:r w:rsidR="006A2778">
        <w:t xml:space="preserve"> Page</w:t>
      </w:r>
      <w:bookmarkEnd w:id="57"/>
    </w:p>
    <w:p w:rsidR="00E7409B" w:rsidRDefault="00E7409B" w:rsidP="00893B9B">
      <w:pPr>
        <w:pStyle w:val="BodyText"/>
        <w:spacing w:before="197" w:line="360" w:lineRule="auto"/>
        <w:ind w:left="100" w:right="316"/>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893B9B">
      <w:pPr>
        <w:pStyle w:val="BodyText"/>
        <w:spacing w:before="197" w:line="360" w:lineRule="auto"/>
        <w:ind w:left="100" w:right="316"/>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E7409B">
      <w:pPr>
        <w:pStyle w:val="BodyText"/>
        <w:spacing w:before="197" w:line="360" w:lineRule="auto"/>
        <w:ind w:left="100" w:right="316"/>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73910362" wp14:editId="1D3BACF5">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4445" cy="2664807"/>
                    </a:xfrm>
                    <a:prstGeom prst="rect">
                      <a:avLst/>
                    </a:prstGeom>
                  </pic:spPr>
                </pic:pic>
              </a:graphicData>
            </a:graphic>
          </wp:inline>
        </w:drawing>
      </w:r>
    </w:p>
    <w:p w:rsidR="005C6A32" w:rsidRDefault="005C6A32" w:rsidP="005C6A32">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6</w:t>
      </w:r>
      <w:r w:rsidR="00D602A0">
        <w:rPr>
          <w:noProof/>
        </w:rPr>
        <w:fldChar w:fldCharType="end"/>
      </w:r>
    </w:p>
    <w:p w:rsidR="00AB274F" w:rsidRDefault="00AB274F" w:rsidP="001906B0">
      <w:pPr>
        <w:jc w:val="center"/>
        <w:rPr>
          <w:rFonts w:ascii="Calibri"/>
          <w:sz w:val="20"/>
        </w:rPr>
      </w:pPr>
    </w:p>
    <w:p w:rsidR="00AB274F" w:rsidRDefault="00AB274F" w:rsidP="00AB274F">
      <w:pPr>
        <w:rPr>
          <w:rFonts w:ascii="Calibri"/>
          <w:sz w:val="20"/>
        </w:rPr>
      </w:pPr>
      <w:r>
        <w:rPr>
          <w:rFonts w:ascii="Calibri"/>
          <w:sz w:val="20"/>
        </w:rPr>
        <w:br w:type="page"/>
      </w:r>
    </w:p>
    <w:p w:rsidR="00AB274F" w:rsidRDefault="00623A68" w:rsidP="00C92E23">
      <w:pPr>
        <w:pStyle w:val="Heading3"/>
        <w:numPr>
          <w:ilvl w:val="2"/>
          <w:numId w:val="8"/>
        </w:numPr>
        <w:tabs>
          <w:tab w:val="left" w:pos="701"/>
        </w:tabs>
      </w:pPr>
      <w:bookmarkStart w:id="58" w:name="_Toc135957750"/>
      <w:r>
        <w:lastRenderedPageBreak/>
        <w:t xml:space="preserve">Applicant </w:t>
      </w:r>
      <w:r w:rsidR="005C3596">
        <w:t>Registration</w:t>
      </w:r>
      <w:r w:rsidR="00AB274F">
        <w:t xml:space="preserve"> Page</w:t>
      </w:r>
      <w:bookmarkEnd w:id="58"/>
    </w:p>
    <w:p w:rsidR="0055430D" w:rsidRDefault="0055430D" w:rsidP="001F4C7A">
      <w:pPr>
        <w:pStyle w:val="BodyText"/>
        <w:spacing w:before="197" w:line="360" w:lineRule="auto"/>
        <w:ind w:left="100" w:right="316"/>
      </w:pPr>
      <w:r>
        <w:t>This page's objective is mainly a user sign-up form for applicants. The following are th</w:t>
      </w:r>
      <w:r w:rsidR="001F4C7A">
        <w:t>e features and functionalities:</w:t>
      </w:r>
    </w:p>
    <w:p w:rsidR="0055430D" w:rsidRDefault="0055430D" w:rsidP="001F4C7A">
      <w:pPr>
        <w:pStyle w:val="BodyText"/>
        <w:numPr>
          <w:ilvl w:val="0"/>
          <w:numId w:val="28"/>
        </w:numPr>
        <w:spacing w:before="197" w:line="360" w:lineRule="auto"/>
        <w:ind w:right="316"/>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1F4C7A">
      <w:pPr>
        <w:pStyle w:val="BodyText"/>
        <w:numPr>
          <w:ilvl w:val="0"/>
          <w:numId w:val="28"/>
        </w:numPr>
        <w:spacing w:before="197" w:line="360" w:lineRule="auto"/>
        <w:ind w:right="316"/>
      </w:pPr>
      <w:r>
        <w:t>For data validation and restrictions, a variety of input fields have attributes like "required," "minlength," "maxlength," and "readonly."</w:t>
      </w:r>
    </w:p>
    <w:p w:rsidR="0055430D" w:rsidRDefault="0055430D" w:rsidP="001F4C7A">
      <w:pPr>
        <w:pStyle w:val="BodyText"/>
        <w:numPr>
          <w:ilvl w:val="0"/>
          <w:numId w:val="28"/>
        </w:numPr>
        <w:spacing w:before="197" w:line="360" w:lineRule="auto"/>
        <w:ind w:right="316"/>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1566EB47" wp14:editId="285CC615">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1221" cy="4074348"/>
                    </a:xfrm>
                    <a:prstGeom prst="rect">
                      <a:avLst/>
                    </a:prstGeom>
                  </pic:spPr>
                </pic:pic>
              </a:graphicData>
            </a:graphic>
          </wp:inline>
        </w:drawing>
      </w:r>
    </w:p>
    <w:p w:rsidR="000D7609" w:rsidRDefault="000D7609" w:rsidP="000D7609">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7</w:t>
      </w:r>
      <w:r w:rsidR="00D602A0">
        <w:rPr>
          <w:noProof/>
        </w:rPr>
        <w:fldChar w:fldCharType="end"/>
      </w:r>
    </w:p>
    <w:p w:rsidR="00AB274F" w:rsidRDefault="00AB274F" w:rsidP="00AB274F">
      <w:pPr>
        <w:rPr>
          <w:rFonts w:ascii="Calibri"/>
          <w:sz w:val="20"/>
        </w:rPr>
      </w:pP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C92E23">
      <w:pPr>
        <w:pStyle w:val="Heading3"/>
        <w:numPr>
          <w:ilvl w:val="2"/>
          <w:numId w:val="8"/>
        </w:numPr>
        <w:tabs>
          <w:tab w:val="left" w:pos="701"/>
        </w:tabs>
      </w:pPr>
      <w:bookmarkStart w:id="59" w:name="_Toc135957751"/>
      <w:r>
        <w:t>Employer</w:t>
      </w:r>
      <w:r w:rsidR="005C3596">
        <w:t xml:space="preserve"> Registration Page</w:t>
      </w:r>
      <w:bookmarkEnd w:id="59"/>
    </w:p>
    <w:p w:rsidR="005C3596" w:rsidRDefault="005C3596" w:rsidP="005C3596">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01F20" w:rsidRDefault="00601F20" w:rsidP="00601F20">
      <w:pPr>
        <w:pStyle w:val="BodyText"/>
        <w:numPr>
          <w:ilvl w:val="0"/>
          <w:numId w:val="16"/>
        </w:numPr>
        <w:spacing w:before="197" w:line="360" w:lineRule="auto"/>
        <w:ind w:right="316"/>
      </w:pPr>
      <w:r>
        <w:t>Menu for navigating:</w:t>
      </w:r>
      <w:r>
        <w:br/>
        <w:t xml:space="preserve">Depending on the user's authentication status, the navigation menu has options like "Jobs," "Login," "Sign Up," "Dashboard," and "Logout." </w:t>
      </w:r>
    </w:p>
    <w:p w:rsidR="00601F20" w:rsidRDefault="00601F20" w:rsidP="00601F20">
      <w:pPr>
        <w:pStyle w:val="BodyText"/>
        <w:numPr>
          <w:ilvl w:val="0"/>
          <w:numId w:val="16"/>
        </w:numPr>
        <w:spacing w:before="197" w:line="360" w:lineRule="auto"/>
        <w:ind w:right="316"/>
      </w:pPr>
      <w:r>
        <w:t>Form of Registration:</w:t>
      </w:r>
      <w:r>
        <w:br/>
        <w:t>Employers are able to enter information on the form, including their full name, company name, website, email, a brief description of their company, password, a phone number, and the city, state, and country where they are located.</w:t>
      </w:r>
    </w:p>
    <w:p w:rsidR="00750970" w:rsidRDefault="00601F20" w:rsidP="00750970">
      <w:pPr>
        <w:pStyle w:val="BodyText"/>
        <w:numPr>
          <w:ilvl w:val="0"/>
          <w:numId w:val="16"/>
        </w:numPr>
        <w:spacing w:before="197" w:line="360" w:lineRule="auto"/>
        <w:ind w:right="316"/>
      </w:pPr>
      <w:r>
        <w:t>For data validation and restrictions, different form fields have attributes like required, minlength, maxlength, and autocomplete.</w:t>
      </w:r>
      <w:r w:rsidR="00750970">
        <w:br/>
        <w:t xml:space="preserve"> </w:t>
      </w:r>
    </w:p>
    <w:p w:rsidR="005C3596" w:rsidRDefault="0053266A" w:rsidP="003F6F74">
      <w:pPr>
        <w:pStyle w:val="BodyText"/>
        <w:spacing w:before="197" w:line="360" w:lineRule="auto"/>
        <w:ind w:right="316"/>
        <w:jc w:val="center"/>
      </w:pPr>
      <w:r>
        <w:rPr>
          <w:noProof/>
        </w:rPr>
        <w:drawing>
          <wp:inline distT="0" distB="0" distL="0" distR="0" wp14:anchorId="0A27CB74" wp14:editId="33B4E0FB">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93964" cy="3478834"/>
                    </a:xfrm>
                    <a:prstGeom prst="rect">
                      <a:avLst/>
                    </a:prstGeom>
                  </pic:spPr>
                </pic:pic>
              </a:graphicData>
            </a:graphic>
          </wp:inline>
        </w:drawing>
      </w:r>
    </w:p>
    <w:p w:rsidR="00AB274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8</w:t>
      </w:r>
      <w:r w:rsidR="00D602A0">
        <w:rPr>
          <w:noProof/>
        </w:rPr>
        <w:fldChar w:fldCharType="end"/>
      </w:r>
    </w:p>
    <w:p w:rsidR="00DB1047" w:rsidRPr="00DB1047" w:rsidRDefault="00DB1047" w:rsidP="00DB1047">
      <w:pPr>
        <w:rPr>
          <w:rFonts w:ascii="Calibri"/>
          <w:sz w:val="20"/>
        </w:rPr>
      </w:pPr>
      <w:r>
        <w:rPr>
          <w:rFonts w:ascii="Calibri"/>
          <w:sz w:val="20"/>
        </w:rPr>
        <w:br w:type="page"/>
      </w:r>
    </w:p>
    <w:p w:rsidR="00235B2F" w:rsidRDefault="00235B2F" w:rsidP="00235B2F">
      <w:pPr>
        <w:jc w:val="center"/>
        <w:rPr>
          <w:rFonts w:ascii="Calibri"/>
          <w:sz w:val="20"/>
        </w:rPr>
      </w:pPr>
    </w:p>
    <w:p w:rsidR="00235B2F" w:rsidRDefault="00974D13" w:rsidP="00C92E23">
      <w:pPr>
        <w:pStyle w:val="Heading3"/>
        <w:numPr>
          <w:ilvl w:val="2"/>
          <w:numId w:val="8"/>
        </w:numPr>
        <w:tabs>
          <w:tab w:val="left" w:pos="701"/>
        </w:tabs>
      </w:pPr>
      <w:bookmarkStart w:id="60" w:name="_Toc135957752"/>
      <w:r>
        <w:t>Applicant Dashboard</w:t>
      </w:r>
      <w:r w:rsidR="00235B2F">
        <w:t xml:space="preserve"> </w:t>
      </w:r>
      <w:r>
        <w:t>– Edit Profile</w:t>
      </w:r>
      <w:bookmarkEnd w:id="60"/>
    </w:p>
    <w:p w:rsidR="00DA3B6B" w:rsidRDefault="00DA3B6B" w:rsidP="00DA3B6B">
      <w:pPr>
        <w:pStyle w:val="BodyText"/>
        <w:spacing w:before="197" w:line="360" w:lineRule="auto"/>
        <w:ind w:left="100" w:right="316"/>
      </w:pPr>
      <w:r>
        <w:t>Users who are logged in can edit their profile details on this page. The output page's features and capabilities include:</w:t>
      </w:r>
    </w:p>
    <w:p w:rsidR="00DA3B6B" w:rsidRDefault="00DA3B6B" w:rsidP="00DA3B6B">
      <w:pPr>
        <w:pStyle w:val="BodyText"/>
        <w:numPr>
          <w:ilvl w:val="0"/>
          <w:numId w:val="29"/>
        </w:numPr>
        <w:spacing w:before="197" w:line="360" w:lineRule="auto"/>
        <w:ind w:right="316"/>
      </w:pPr>
      <w:r>
        <w:t>Display of Profile Information: The user's information is retrieved from the database and shown in the form fields so they can see their current profile information.</w:t>
      </w:r>
    </w:p>
    <w:p w:rsidR="00DA3B6B" w:rsidRDefault="00DA3B6B" w:rsidP="00DA3B6B">
      <w:pPr>
        <w:pStyle w:val="BodyText"/>
        <w:numPr>
          <w:ilvl w:val="0"/>
          <w:numId w:val="29"/>
        </w:numPr>
        <w:spacing w:before="197" w:line="360" w:lineRule="auto"/>
        <w:ind w:right="316"/>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DA3B6B">
      <w:pPr>
        <w:pStyle w:val="BodyText"/>
        <w:numPr>
          <w:ilvl w:val="0"/>
          <w:numId w:val="29"/>
        </w:numPr>
        <w:spacing w:before="197" w:line="360" w:lineRule="auto"/>
        <w:ind w:right="316"/>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3D27CDBB" wp14:editId="3B0C62E3">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966" cy="4045022"/>
                    </a:xfrm>
                    <a:prstGeom prst="rect">
                      <a:avLst/>
                    </a:prstGeom>
                  </pic:spPr>
                </pic:pic>
              </a:graphicData>
            </a:graphic>
          </wp:inline>
        </w:drawing>
      </w:r>
    </w:p>
    <w:p w:rsidR="00235B2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9</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0E2CCA" w:rsidP="00C92E23">
      <w:pPr>
        <w:pStyle w:val="Heading3"/>
        <w:numPr>
          <w:ilvl w:val="2"/>
          <w:numId w:val="8"/>
        </w:numPr>
        <w:tabs>
          <w:tab w:val="left" w:pos="701"/>
        </w:tabs>
      </w:pPr>
      <w:bookmarkStart w:id="61" w:name="_Toc135957753"/>
      <w:r>
        <w:t>Applicant</w:t>
      </w:r>
      <w:r w:rsidR="00235B2F">
        <w:t xml:space="preserve"> </w:t>
      </w:r>
      <w:r>
        <w:t xml:space="preserve">Dashboard – </w:t>
      </w:r>
      <w:r w:rsidR="00316B25">
        <w:t xml:space="preserve">Job </w:t>
      </w:r>
      <w:r w:rsidR="00E9764E">
        <w:t>Applications</w:t>
      </w:r>
      <w:bookmarkEnd w:id="61"/>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746B6" w:rsidRDefault="001746B6" w:rsidP="001746B6">
      <w:pPr>
        <w:pStyle w:val="BodyText"/>
        <w:numPr>
          <w:ilvl w:val="0"/>
          <w:numId w:val="16"/>
        </w:numPr>
        <w:spacing w:before="197" w:line="360" w:lineRule="auto"/>
        <w:ind w:right="316"/>
      </w:pPr>
      <w:r>
        <w:t>Navigation: The page has a header section with a navigation menu and a logo. Users can access various website sections, including the list of vacant positions, using the navigation menu.</w:t>
      </w:r>
    </w:p>
    <w:p w:rsidR="001746B6" w:rsidRDefault="001746B6" w:rsidP="001746B6">
      <w:pPr>
        <w:pStyle w:val="BodyText"/>
        <w:numPr>
          <w:ilvl w:val="0"/>
          <w:numId w:val="16"/>
        </w:numPr>
        <w:spacing w:before="197" w:line="360" w:lineRule="auto"/>
        <w:ind w:right="316"/>
      </w:pPr>
      <w:r>
        <w:t>User Profile Sidebar: The user's name and links to several profile-related actions, such as editing their profile, accessing their mailbox, and changing settings, are displayed in the sidebar on the left side of the page.</w:t>
      </w:r>
    </w:p>
    <w:p w:rsidR="00235B2F" w:rsidRDefault="001746B6" w:rsidP="001746B6">
      <w:pPr>
        <w:pStyle w:val="BodyText"/>
        <w:numPr>
          <w:ilvl w:val="0"/>
          <w:numId w:val="16"/>
        </w:numPr>
        <w:spacing w:before="197" w:line="360" w:lineRule="auto"/>
        <w:ind w:right="316"/>
      </w:pPr>
      <w:r>
        <w:t>Recent Applications: A list of the user's most recent job applications is displayed in the page's main content area. The job title, application date, and application status are all displayed for each application. A detailed view of the job posting can be accessed by clicking the job title.</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653A8424" wp14:editId="10EC4594">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19637" cy="2708359"/>
                    </a:xfrm>
                    <a:prstGeom prst="rect">
                      <a:avLst/>
                    </a:prstGeom>
                  </pic:spPr>
                </pic:pic>
              </a:graphicData>
            </a:graphic>
          </wp:inline>
        </w:drawing>
      </w:r>
    </w:p>
    <w:p w:rsidR="00235B2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0</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EE5B66" w:rsidP="00C92E23">
      <w:pPr>
        <w:pStyle w:val="Heading3"/>
        <w:numPr>
          <w:ilvl w:val="2"/>
          <w:numId w:val="8"/>
        </w:numPr>
        <w:tabs>
          <w:tab w:val="left" w:pos="701"/>
        </w:tabs>
      </w:pPr>
      <w:bookmarkStart w:id="62" w:name="_Toc135957754"/>
      <w:r>
        <w:t xml:space="preserve">Applicant Dashboard – </w:t>
      </w:r>
      <w:r w:rsidR="000929EA">
        <w:t>Mailbox</w:t>
      </w:r>
      <w:bookmarkEnd w:id="6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52F8C" w:rsidRDefault="00352F8C" w:rsidP="00352F8C">
      <w:pPr>
        <w:pStyle w:val="BodyText"/>
        <w:numPr>
          <w:ilvl w:val="0"/>
          <w:numId w:val="16"/>
        </w:numPr>
        <w:spacing w:before="197" w:line="360" w:lineRule="auto"/>
        <w:ind w:right="316"/>
      </w:pPr>
      <w:r>
        <w:t>Mailbox Section: 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352F8C">
      <w:pPr>
        <w:pStyle w:val="BodyText"/>
        <w:numPr>
          <w:ilvl w:val="0"/>
          <w:numId w:val="16"/>
        </w:numPr>
        <w:spacing w:before="197" w:line="360" w:lineRule="auto"/>
        <w:ind w:right="316"/>
      </w:pPr>
      <w:r>
        <w:t xml:space="preserve">Create New Message: The "Create" button, which enables users to write new messages. </w:t>
      </w:r>
    </w:p>
    <w:p w:rsidR="00352F8C" w:rsidRDefault="00352F8C" w:rsidP="00352F8C">
      <w:pPr>
        <w:pStyle w:val="BodyText"/>
        <w:numPr>
          <w:ilvl w:val="0"/>
          <w:numId w:val="16"/>
        </w:numPr>
        <w:spacing w:before="197" w:line="360" w:lineRule="auto"/>
        <w:ind w:right="316"/>
      </w:pPr>
      <w:r>
        <w:t>Navigation: Links to the portal's various sections, including "Jobs."</w:t>
      </w:r>
    </w:p>
    <w:p w:rsidR="00235B2F" w:rsidRDefault="00EC267F" w:rsidP="00352F8C">
      <w:pPr>
        <w:pStyle w:val="BodyText"/>
        <w:numPr>
          <w:ilvl w:val="0"/>
          <w:numId w:val="16"/>
        </w:numPr>
        <w:spacing w:before="197" w:line="360" w:lineRule="auto"/>
        <w:ind w:right="316"/>
      </w:pPr>
      <w:r>
        <w:t xml:space="preserve">Sidebar: </w:t>
      </w:r>
      <w:r w:rsidR="00352F8C">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5335F2D7" wp14:editId="57B20529">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50078" cy="2585031"/>
                    </a:xfrm>
                    <a:prstGeom prst="rect">
                      <a:avLst/>
                    </a:prstGeom>
                  </pic:spPr>
                </pic:pic>
              </a:graphicData>
            </a:graphic>
          </wp:inline>
        </w:drawing>
      </w:r>
    </w:p>
    <w:p w:rsidR="00235B2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1</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6507A" w:rsidP="00C92E23">
      <w:pPr>
        <w:pStyle w:val="Heading3"/>
        <w:numPr>
          <w:ilvl w:val="2"/>
          <w:numId w:val="8"/>
        </w:numPr>
        <w:tabs>
          <w:tab w:val="left" w:pos="701"/>
        </w:tabs>
      </w:pPr>
      <w:bookmarkStart w:id="63" w:name="_Toc135957755"/>
      <w:r>
        <w:t>Applicant Dashboard – Read / Reply Mail</w:t>
      </w:r>
      <w:bookmarkEnd w:id="6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E0504E" w:rsidRDefault="00E0504E" w:rsidP="00E0504E">
      <w:pPr>
        <w:pStyle w:val="BodyText"/>
        <w:numPr>
          <w:ilvl w:val="0"/>
          <w:numId w:val="16"/>
        </w:numPr>
        <w:spacing w:before="197" w:line="360" w:lineRule="auto"/>
        <w:ind w:right="316"/>
      </w:pPr>
      <w:r>
        <w:t xml:space="preserve">Form for Writing a New Message: </w:t>
      </w:r>
      <w:r w:rsidR="009A7B0A">
        <w:br/>
      </w: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235B2F" w:rsidRDefault="00E0504E" w:rsidP="00E0504E">
      <w:pPr>
        <w:pStyle w:val="BodyText"/>
        <w:numPr>
          <w:ilvl w:val="0"/>
          <w:numId w:val="16"/>
        </w:numPr>
        <w:spacing w:before="197" w:line="360" w:lineRule="auto"/>
        <w:ind w:right="316"/>
      </w:pPr>
      <w:r>
        <w:t xml:space="preserve">Menu of Options: </w:t>
      </w:r>
      <w:r w:rsidR="009A7B0A">
        <w:br/>
      </w: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637CD4AD" wp14:editId="46F7E86F">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17680" cy="3599690"/>
                    </a:xfrm>
                    <a:prstGeom prst="rect">
                      <a:avLst/>
                    </a:prstGeom>
                  </pic:spPr>
                </pic:pic>
              </a:graphicData>
            </a:graphic>
          </wp:inline>
        </w:drawing>
      </w:r>
    </w:p>
    <w:p w:rsidR="00235B2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2</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830F36" w:rsidP="00C92E23">
      <w:pPr>
        <w:pStyle w:val="Heading3"/>
        <w:numPr>
          <w:ilvl w:val="2"/>
          <w:numId w:val="8"/>
        </w:numPr>
        <w:tabs>
          <w:tab w:val="left" w:pos="701"/>
        </w:tabs>
      </w:pPr>
      <w:bookmarkStart w:id="64" w:name="_Toc135957756"/>
      <w:r>
        <w:t>Applicant</w:t>
      </w:r>
      <w:r w:rsidR="00235B2F">
        <w:t xml:space="preserve"> </w:t>
      </w:r>
      <w:r>
        <w:t xml:space="preserve">Dashboard – </w:t>
      </w:r>
      <w:r w:rsidR="00A50474">
        <w:t>Settings</w:t>
      </w:r>
      <w:bookmarkEnd w:id="6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05547E" w:rsidRDefault="0005547E" w:rsidP="0005547E">
      <w:pPr>
        <w:pStyle w:val="BodyText"/>
        <w:numPr>
          <w:ilvl w:val="0"/>
          <w:numId w:val="16"/>
        </w:numPr>
        <w:spacing w:before="197" w:line="360" w:lineRule="auto"/>
        <w:ind w:right="316"/>
      </w:pPr>
      <w:r>
        <w:t>Change Password Form: </w:t>
      </w:r>
      <w:r w:rsidR="00C327F0">
        <w:br/>
      </w:r>
      <w:r>
        <w:t>The form for changing the user'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05547E" w:rsidRDefault="0005547E" w:rsidP="0005547E">
      <w:pPr>
        <w:pStyle w:val="BodyText"/>
        <w:numPr>
          <w:ilvl w:val="0"/>
          <w:numId w:val="16"/>
        </w:numPr>
        <w:spacing w:before="197" w:line="360" w:lineRule="auto"/>
        <w:ind w:right="316"/>
      </w:pPr>
      <w:r>
        <w:t xml:space="preserve">Deactivate Account Form: </w:t>
      </w:r>
      <w:r w:rsidR="00C327F0">
        <w:br/>
      </w:r>
      <w:r>
        <w:t>There is a form to deactivate a user's account. It has a checkbox to confirm the user's desire to deactivate the account and a "Deactivate My Account" submit button.</w:t>
      </w:r>
    </w:p>
    <w:p w:rsidR="0005547E" w:rsidRDefault="0005547E" w:rsidP="0005547E">
      <w:pPr>
        <w:pStyle w:val="BodyText"/>
        <w:numPr>
          <w:ilvl w:val="0"/>
          <w:numId w:val="16"/>
        </w:numPr>
        <w:spacing w:before="197" w:line="360" w:lineRule="auto"/>
        <w:ind w:right="316"/>
      </w:pPr>
      <w:r>
        <w:t>The page has a navigation bar at the top that users can use to access the different website sections. In this instance, a link to "Jobs" is available.</w:t>
      </w:r>
    </w:p>
    <w:p w:rsidR="0005547E" w:rsidRDefault="0005547E" w:rsidP="0005547E">
      <w:pPr>
        <w:pStyle w:val="BodyText"/>
        <w:numPr>
          <w:ilvl w:val="0"/>
          <w:numId w:val="16"/>
        </w:numPr>
        <w:spacing w:before="197" w:line="360" w:lineRule="auto"/>
        <w:ind w:right="316"/>
      </w:pPr>
      <w:r>
        <w:t xml:space="preserve">User Profile Sidebar: </w:t>
      </w:r>
      <w:r w:rsidR="00C327F0">
        <w:br/>
      </w:r>
      <w:r>
        <w:t>A sidebar on the left of the page contains details about the user who is currently logged in. Links to various actions, including editing the profile, viewing applications, accessing the mailbox, and managing settings are provided, along with the user's name.</w:t>
      </w:r>
    </w:p>
    <w:p w:rsidR="00235B2F" w:rsidRDefault="00235B2F" w:rsidP="0005547E">
      <w:pPr>
        <w:pStyle w:val="BodyText"/>
        <w:spacing w:before="197" w:line="360" w:lineRule="auto"/>
        <w:ind w:right="316"/>
      </w:pPr>
    </w:p>
    <w:p w:rsidR="00235B2F" w:rsidRDefault="00A50474" w:rsidP="00A50474">
      <w:pPr>
        <w:pStyle w:val="BodyText"/>
        <w:spacing w:before="197" w:line="360" w:lineRule="auto"/>
        <w:ind w:right="316"/>
      </w:pPr>
      <w:r>
        <w:rPr>
          <w:noProof/>
        </w:rPr>
        <w:drawing>
          <wp:inline distT="0" distB="0" distL="0" distR="0" wp14:anchorId="2F9CC045" wp14:editId="2B88D7A8">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94400" cy="2742565"/>
                    </a:xfrm>
                    <a:prstGeom prst="rect">
                      <a:avLst/>
                    </a:prstGeom>
                  </pic:spPr>
                </pic:pic>
              </a:graphicData>
            </a:graphic>
          </wp:inline>
        </w:drawing>
      </w:r>
    </w:p>
    <w:p w:rsidR="00235B2F" w:rsidRDefault="00A96DE6" w:rsidP="00A96DE6">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3</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5" w:name="_Toc135957757"/>
      <w:r>
        <w:t xml:space="preserve">Employer </w:t>
      </w:r>
      <w:r w:rsidR="00E579BF">
        <w:t>Dashboard</w:t>
      </w:r>
      <w:bookmarkEnd w:id="65"/>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D143F" w:rsidRDefault="003D143F" w:rsidP="003D143F">
      <w:pPr>
        <w:pStyle w:val="BodyText"/>
        <w:numPr>
          <w:ilvl w:val="0"/>
          <w:numId w:val="16"/>
        </w:numPr>
        <w:spacing w:before="197" w:line="360" w:lineRule="auto"/>
        <w:ind w:right="316"/>
      </w:pPr>
      <w:r>
        <w:t xml:space="preserve">Overview Section: </w:t>
      </w:r>
      <w:r w:rsidR="00013A86">
        <w:br/>
      </w:r>
      <w:r>
        <w:t>The overview section of the page's main content area includes a brief overview of the dashboard. It also has an information icon and an alert message.</w:t>
      </w:r>
    </w:p>
    <w:p w:rsidR="003D143F" w:rsidRDefault="003D143F" w:rsidP="003D143F">
      <w:pPr>
        <w:pStyle w:val="BodyText"/>
        <w:numPr>
          <w:ilvl w:val="0"/>
          <w:numId w:val="16"/>
        </w:numPr>
        <w:spacing w:before="197" w:line="360" w:lineRule="auto"/>
        <w:ind w:right="316"/>
      </w:pPr>
      <w:r>
        <w:t xml:space="preserve">Information Boxes: </w:t>
      </w:r>
      <w:r w:rsidR="00013A86">
        <w:br/>
      </w: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235B2F" w:rsidRDefault="003D143F" w:rsidP="003D143F">
      <w:pPr>
        <w:pStyle w:val="BodyText"/>
        <w:numPr>
          <w:ilvl w:val="0"/>
          <w:numId w:val="16"/>
        </w:numPr>
        <w:spacing w:before="197" w:line="360" w:lineRule="auto"/>
        <w:ind w:right="316"/>
      </w:pPr>
      <w:r>
        <w:t xml:space="preserve">User Profile Sidebar: </w:t>
      </w:r>
      <w:r w:rsidR="00013A86">
        <w:br/>
      </w:r>
      <w:r>
        <w:t>There is a sidebar on the left side of the page that features the name of the currently logged-in user and links to various account sections.</w:t>
      </w:r>
    </w:p>
    <w:p w:rsidR="006868E3" w:rsidRDefault="006868E3" w:rsidP="006868E3">
      <w:pPr>
        <w:pStyle w:val="BodyText"/>
        <w:spacing w:before="197" w:line="360" w:lineRule="auto"/>
        <w:ind w:left="360" w:right="316"/>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3BC61189" wp14:editId="389B95E1">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0233" cy="2630853"/>
                    </a:xfrm>
                    <a:prstGeom prst="rect">
                      <a:avLst/>
                    </a:prstGeom>
                  </pic:spPr>
                </pic:pic>
              </a:graphicData>
            </a:graphic>
          </wp:inline>
        </w:drawing>
      </w:r>
    </w:p>
    <w:p w:rsidR="00235B2F" w:rsidRDefault="00F0779B" w:rsidP="00F0779B">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4</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F75D7A" w:rsidP="00C92E23">
      <w:pPr>
        <w:pStyle w:val="Heading3"/>
        <w:numPr>
          <w:ilvl w:val="2"/>
          <w:numId w:val="8"/>
        </w:numPr>
        <w:tabs>
          <w:tab w:val="left" w:pos="701"/>
        </w:tabs>
      </w:pPr>
      <w:bookmarkStart w:id="66" w:name="_Toc135957758"/>
      <w:r>
        <w:t>Employer Dashboard</w:t>
      </w:r>
      <w:r w:rsidR="003E2ABD">
        <w:t xml:space="preserve"> </w:t>
      </w:r>
      <w:r w:rsidR="00364EB5">
        <w:t>–</w:t>
      </w:r>
      <w:r w:rsidR="003E2ABD">
        <w:t xml:space="preserve"> </w:t>
      </w:r>
      <w:r w:rsidR="00364EB5">
        <w:t xml:space="preserve">Company Details </w:t>
      </w:r>
      <w:r w:rsidR="00235B2F">
        <w:t>Page</w:t>
      </w:r>
      <w:bookmarkEnd w:id="66"/>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3F2AA4">
      <w:pPr>
        <w:pStyle w:val="BodyText"/>
        <w:numPr>
          <w:ilvl w:val="0"/>
          <w:numId w:val="16"/>
        </w:numPr>
        <w:spacing w:before="197" w:line="360" w:lineRule="auto"/>
        <w:ind w:right="316"/>
      </w:pPr>
      <w:r>
        <w:t>It includes a form for updating company information.</w:t>
      </w:r>
    </w:p>
    <w:p w:rsidR="003F2AA4" w:rsidRDefault="003F2AA4" w:rsidP="003F2AA4">
      <w:pPr>
        <w:pStyle w:val="BodyText"/>
        <w:numPr>
          <w:ilvl w:val="0"/>
          <w:numId w:val="16"/>
        </w:numPr>
        <w:spacing w:before="197" w:line="360" w:lineRule="auto"/>
        <w:ind w:right="316"/>
      </w:pPr>
      <w:r>
        <w:t>Company name, website, email, about me, phone number, city, and state are among the fields on the form.</w:t>
      </w:r>
    </w:p>
    <w:p w:rsidR="003F2AA4" w:rsidRDefault="003F2AA4" w:rsidP="003F2AA4">
      <w:pPr>
        <w:pStyle w:val="BodyText"/>
        <w:numPr>
          <w:ilvl w:val="0"/>
          <w:numId w:val="16"/>
        </w:numPr>
        <w:spacing w:before="197" w:line="360" w:lineRule="auto"/>
        <w:ind w:right="316"/>
      </w:pPr>
      <w:r>
        <w:t>The form fields have already been filled in with the user's current company information.</w:t>
      </w:r>
    </w:p>
    <w:p w:rsidR="003F2AA4" w:rsidRDefault="003F2AA4" w:rsidP="003F2AA4">
      <w:pPr>
        <w:pStyle w:val="BodyText"/>
        <w:numPr>
          <w:ilvl w:val="0"/>
          <w:numId w:val="16"/>
        </w:numPr>
        <w:spacing w:before="197" w:line="360" w:lineRule="auto"/>
        <w:ind w:right="316"/>
      </w:pPr>
      <w:r>
        <w:t>By choosing a file, the user can update the company logo.</w:t>
      </w:r>
    </w:p>
    <w:p w:rsidR="003F2AA4" w:rsidRDefault="003F2AA4" w:rsidP="003F2AA4">
      <w:pPr>
        <w:pStyle w:val="BodyText"/>
        <w:numPr>
          <w:ilvl w:val="0"/>
          <w:numId w:val="16"/>
        </w:numPr>
        <w:spacing w:before="197" w:line="360" w:lineRule="auto"/>
        <w:ind w:right="316"/>
      </w:pPr>
      <w:r>
        <w:t>The form is displayed along with the user's uploaded logo, if any.</w:t>
      </w:r>
    </w:p>
    <w:p w:rsidR="00235B2F" w:rsidRDefault="003F2AA4" w:rsidP="003F2AA4">
      <w:pPr>
        <w:pStyle w:val="BodyText"/>
        <w:numPr>
          <w:ilvl w:val="0"/>
          <w:numId w:val="16"/>
        </w:numPr>
        <w:spacing w:before="197" w:line="360" w:lineRule="auto"/>
        <w:ind w:right="316"/>
      </w:pPr>
      <w:r>
        <w:t>An error message is shown below the form if there is a problem with the file upload process.</w:t>
      </w:r>
    </w:p>
    <w:p w:rsidR="003F2AA4" w:rsidRDefault="003F2AA4" w:rsidP="003F2AA4">
      <w:pPr>
        <w:pStyle w:val="BodyText"/>
        <w:numPr>
          <w:ilvl w:val="0"/>
          <w:numId w:val="16"/>
        </w:numPr>
        <w:spacing w:before="197" w:line="360" w:lineRule="auto"/>
        <w:ind w:right="316"/>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43D19BCD" wp14:editId="5B52D0C0">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277" cy="3243661"/>
                    </a:xfrm>
                    <a:prstGeom prst="rect">
                      <a:avLst/>
                    </a:prstGeom>
                  </pic:spPr>
                </pic:pic>
              </a:graphicData>
            </a:graphic>
          </wp:inline>
        </w:drawing>
      </w:r>
    </w:p>
    <w:p w:rsidR="00235B2F" w:rsidRDefault="00F0779B" w:rsidP="00F0779B">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5</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7" w:name="_Toc135957759"/>
      <w:r>
        <w:t xml:space="preserve">Employer </w:t>
      </w:r>
      <w:r w:rsidR="00F12FEC">
        <w:t>Dashboard</w:t>
      </w:r>
      <w:r w:rsidR="00F37837">
        <w:t xml:space="preserve"> </w:t>
      </w:r>
      <w:r w:rsidR="0066401A">
        <w:t>–</w:t>
      </w:r>
      <w:r>
        <w:t xml:space="preserve"> </w:t>
      </w:r>
      <w:r w:rsidR="0066401A">
        <w:t xml:space="preserve">Create Job </w:t>
      </w:r>
      <w:r>
        <w:t>Page</w:t>
      </w:r>
      <w:bookmarkEnd w:id="67"/>
    </w:p>
    <w:p w:rsidR="0079224E" w:rsidRDefault="00235B2F" w:rsidP="003E0F4B">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9224E" w:rsidRDefault="0079224E" w:rsidP="0079224E">
      <w:pPr>
        <w:pStyle w:val="BodyText"/>
        <w:numPr>
          <w:ilvl w:val="0"/>
          <w:numId w:val="16"/>
        </w:numPr>
        <w:spacing w:before="197" w:line="360" w:lineRule="auto"/>
        <w:ind w:right="316"/>
      </w:pPr>
      <w:r>
        <w:t>Job description, minimum and maximum salaries, experience and education requirements, and the required maximum age are among the form's fields.</w:t>
      </w:r>
    </w:p>
    <w:p w:rsidR="0079224E" w:rsidRDefault="0079224E" w:rsidP="0079224E">
      <w:pPr>
        <w:pStyle w:val="BodyText"/>
        <w:numPr>
          <w:ilvl w:val="0"/>
          <w:numId w:val="16"/>
        </w:numPr>
        <w:spacing w:before="197" w:line="360" w:lineRule="auto"/>
        <w:ind w:right="316"/>
      </w:pPr>
      <w:r>
        <w:t>The user can fill out the relevant form fields with the information for the job posting.</w:t>
      </w:r>
    </w:p>
    <w:p w:rsidR="0079224E" w:rsidRDefault="0079224E" w:rsidP="0079224E">
      <w:pPr>
        <w:pStyle w:val="BodyText"/>
        <w:numPr>
          <w:ilvl w:val="0"/>
          <w:numId w:val="16"/>
        </w:numPr>
        <w:spacing w:before="197" w:line="360" w:lineRule="auto"/>
        <w:ind w:right="316"/>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79224E">
      <w:pPr>
        <w:pStyle w:val="BodyText"/>
        <w:numPr>
          <w:ilvl w:val="0"/>
          <w:numId w:val="16"/>
        </w:numPr>
        <w:spacing w:before="197" w:line="360" w:lineRule="auto"/>
        <w:ind w:right="316"/>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131F4852" wp14:editId="32261ADA">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75680" cy="4983747"/>
                    </a:xfrm>
                    <a:prstGeom prst="rect">
                      <a:avLst/>
                    </a:prstGeom>
                  </pic:spPr>
                </pic:pic>
              </a:graphicData>
            </a:graphic>
          </wp:inline>
        </w:drawing>
      </w:r>
    </w:p>
    <w:p w:rsidR="00235B2F" w:rsidRDefault="00F0779B" w:rsidP="00F0779B">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6</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8" w:name="_Toc135957760"/>
      <w:r>
        <w:t xml:space="preserve">Employer </w:t>
      </w:r>
      <w:r w:rsidR="007C4FB7">
        <w:t xml:space="preserve">Dashboard </w:t>
      </w:r>
      <w:r w:rsidR="00C76CE3">
        <w:t>–</w:t>
      </w:r>
      <w:r w:rsidR="007C4FB7">
        <w:t xml:space="preserve"> </w:t>
      </w:r>
      <w:r w:rsidR="00C76CE3">
        <w:t>Posted Jobs</w:t>
      </w:r>
      <w:bookmarkEnd w:id="68"/>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B0370" w:rsidRDefault="009B0370" w:rsidP="00ED661E">
      <w:pPr>
        <w:pStyle w:val="BodyText"/>
        <w:numPr>
          <w:ilvl w:val="0"/>
          <w:numId w:val="16"/>
        </w:numPr>
        <w:spacing w:before="197" w:line="276" w:lineRule="auto"/>
        <w:ind w:right="316"/>
      </w:pPr>
      <w:r>
        <w:t>This shows a table of the user-created job postings.</w:t>
      </w:r>
    </w:p>
    <w:p w:rsidR="009B0370" w:rsidRDefault="009B0370" w:rsidP="00ED661E">
      <w:pPr>
        <w:pStyle w:val="BodyText"/>
        <w:numPr>
          <w:ilvl w:val="0"/>
          <w:numId w:val="16"/>
        </w:numPr>
        <w:spacing w:before="197" w:line="276" w:lineRule="auto"/>
        <w:ind w:right="316"/>
      </w:pPr>
      <w:r>
        <w:t>Each job post's title is listed in the table, along with a link to view more information.</w:t>
      </w:r>
    </w:p>
    <w:p w:rsidR="009B0370" w:rsidRDefault="009B0370" w:rsidP="00ED661E">
      <w:pPr>
        <w:pStyle w:val="BodyText"/>
        <w:numPr>
          <w:ilvl w:val="0"/>
          <w:numId w:val="16"/>
        </w:numPr>
        <w:spacing w:before="197" w:line="276" w:lineRule="auto"/>
        <w:ind w:right="316"/>
      </w:pPr>
      <w:r>
        <w:t>Based on the user's company ID, the database's job postings are retrieved.</w:t>
      </w:r>
    </w:p>
    <w:p w:rsidR="009B0370" w:rsidRDefault="009B0370" w:rsidP="00ED661E">
      <w:pPr>
        <w:pStyle w:val="BodyText"/>
        <w:numPr>
          <w:ilvl w:val="0"/>
          <w:numId w:val="16"/>
        </w:numPr>
        <w:spacing w:before="197" w:line="276" w:lineRule="auto"/>
        <w:ind w:right="316"/>
      </w:pPr>
      <w:r>
        <w:t>The table includes any open positions if there are any.</w:t>
      </w:r>
    </w:p>
    <w:p w:rsidR="0099755D" w:rsidRDefault="009B0370" w:rsidP="0099755D">
      <w:pPr>
        <w:pStyle w:val="BodyText"/>
        <w:spacing w:before="197" w:line="360" w:lineRule="auto"/>
        <w:ind w:left="360" w:right="316"/>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7AE0E559" wp14:editId="20CB8477">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73332" cy="2687174"/>
                    </a:xfrm>
                    <a:prstGeom prst="rect">
                      <a:avLst/>
                    </a:prstGeom>
                  </pic:spPr>
                </pic:pic>
              </a:graphicData>
            </a:graphic>
          </wp:inline>
        </w:drawing>
      </w:r>
    </w:p>
    <w:p w:rsidR="00235B2F" w:rsidRDefault="00F0779B" w:rsidP="00F0779B">
      <w:pPr>
        <w:pStyle w:val="Caption"/>
        <w:rPr>
          <w:rFonts w:ascii="Calibri"/>
          <w:sz w:val="20"/>
        </w:rPr>
      </w:pPr>
      <w:r>
        <w:t xml:space="preserve">Figure 4. </w:t>
      </w:r>
      <w:r w:rsidR="00D602A0">
        <w:fldChar w:fldCharType="begin"/>
      </w:r>
      <w:r w:rsidR="00D602A0">
        <w:instrText xml:space="preserve"> SEQ Figure_4.</w:instrText>
      </w:r>
      <w:r w:rsidR="00D602A0">
        <w:instrText xml:space="preserve"> \* ARABIC </w:instrText>
      </w:r>
      <w:r w:rsidR="00D602A0">
        <w:fldChar w:fldCharType="separate"/>
      </w:r>
      <w:r w:rsidR="00444802">
        <w:rPr>
          <w:noProof/>
        </w:rPr>
        <w:t>17</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C2249B" w:rsidP="00C92E23">
      <w:pPr>
        <w:pStyle w:val="Heading3"/>
        <w:numPr>
          <w:ilvl w:val="2"/>
          <w:numId w:val="8"/>
        </w:numPr>
        <w:tabs>
          <w:tab w:val="left" w:pos="701"/>
        </w:tabs>
      </w:pPr>
      <w:bookmarkStart w:id="69" w:name="_Toc135957761"/>
      <w:r>
        <w:t>Employer Dashboard – Job Applications</w:t>
      </w:r>
      <w:r w:rsidR="00235B2F">
        <w:t xml:space="preserve"> Page</w:t>
      </w:r>
      <w:bookmarkEnd w:id="69"/>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D6A84" w:rsidRDefault="007D6A84" w:rsidP="007D6A84">
      <w:pPr>
        <w:pStyle w:val="BodyText"/>
        <w:numPr>
          <w:ilvl w:val="0"/>
          <w:numId w:val="16"/>
        </w:numPr>
        <w:spacing w:before="197" w:line="360" w:lineRule="auto"/>
        <w:ind w:right="316"/>
      </w:pPr>
      <w:r>
        <w:t xml:space="preserve">Recent Applications: </w:t>
      </w:r>
      <w:r w:rsidR="00361C0C">
        <w:br/>
      </w:r>
      <w:r>
        <w:t xml:space="preserve">The page fetches data from the database about job applications submitted by users. It retrieves the job title, applicant name, application date, and status for each application. </w:t>
      </w:r>
    </w:p>
    <w:p w:rsidR="00361C0C" w:rsidRDefault="007D6A84" w:rsidP="00361C0C">
      <w:pPr>
        <w:pStyle w:val="BodyText"/>
        <w:numPr>
          <w:ilvl w:val="0"/>
          <w:numId w:val="16"/>
        </w:numPr>
        <w:spacing w:before="197" w:line="360" w:lineRule="auto"/>
        <w:ind w:right="316"/>
      </w:pPr>
      <w:r>
        <w:t xml:space="preserve">Application Status: </w:t>
      </w:r>
      <w:r w:rsidR="00361C0C">
        <w:br/>
      </w:r>
      <w:r>
        <w:t>The status of each job applicati</w:t>
      </w:r>
      <w:r w:rsidR="00361C0C">
        <w:t xml:space="preserve">on is indicated using different </w:t>
      </w:r>
      <w:r>
        <w:t>colors or text styles. The possible statuses are "Pendi</w:t>
      </w:r>
      <w:r w:rsidR="00361C0C">
        <w:t>ng," "Rejected," or "Selected."</w:t>
      </w:r>
    </w:p>
    <w:p w:rsidR="00235B2F" w:rsidRPr="00361C0C" w:rsidRDefault="00361C0C" w:rsidP="00361C0C">
      <w:pPr>
        <w:pStyle w:val="BodyText"/>
        <w:numPr>
          <w:ilvl w:val="0"/>
          <w:numId w:val="16"/>
        </w:numPr>
        <w:spacing w:before="197" w:line="360" w:lineRule="auto"/>
        <w:ind w:right="316"/>
      </w:pPr>
      <w:r>
        <w:t>Sidebar: The page has a sidebar on the left side, which displays a list of menu items. Each menu item represents a section of the portal and provides links to navigate to those sections.</w:t>
      </w:r>
    </w:p>
    <w:p w:rsidR="00235B2F" w:rsidRDefault="00AE4781" w:rsidP="00AE4781">
      <w:pPr>
        <w:pStyle w:val="BodyText"/>
        <w:spacing w:before="197" w:line="360" w:lineRule="auto"/>
        <w:ind w:right="316"/>
        <w:jc w:val="center"/>
      </w:pPr>
      <w:r>
        <w:rPr>
          <w:noProof/>
        </w:rPr>
        <w:drawing>
          <wp:inline distT="0" distB="0" distL="0" distR="0" wp14:anchorId="3AA589E5" wp14:editId="7BA7E6A9">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94400" cy="5291455"/>
                    </a:xfrm>
                    <a:prstGeom prst="rect">
                      <a:avLst/>
                    </a:prstGeom>
                  </pic:spPr>
                </pic:pic>
              </a:graphicData>
            </a:graphic>
          </wp:inline>
        </w:drawing>
      </w:r>
    </w:p>
    <w:p w:rsidR="00235B2F" w:rsidRDefault="000D678D" w:rsidP="000D678D">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18</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D00BA8" w:rsidP="00C92E23">
      <w:pPr>
        <w:pStyle w:val="Heading3"/>
        <w:numPr>
          <w:ilvl w:val="2"/>
          <w:numId w:val="8"/>
        </w:numPr>
        <w:tabs>
          <w:tab w:val="left" w:pos="701"/>
        </w:tabs>
      </w:pPr>
      <w:bookmarkStart w:id="70" w:name="_Toc135957762"/>
      <w:r>
        <w:t>Employer Dashboard</w:t>
      </w:r>
      <w:r w:rsidR="007B43B4">
        <w:t xml:space="preserve"> </w:t>
      </w:r>
      <w:r w:rsidR="00967A45">
        <w:t>–</w:t>
      </w:r>
      <w:r w:rsidR="00235B2F">
        <w:t xml:space="preserve"> </w:t>
      </w:r>
      <w:r w:rsidR="00967A45">
        <w:t>Mailbox</w:t>
      </w:r>
      <w:bookmarkEnd w:id="70"/>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AA7AC5" w:rsidRDefault="00AA7AC5" w:rsidP="00AA7AC5">
      <w:pPr>
        <w:pStyle w:val="BodyText"/>
        <w:numPr>
          <w:ilvl w:val="0"/>
          <w:numId w:val="16"/>
        </w:numPr>
        <w:spacing w:before="197" w:line="360" w:lineRule="auto"/>
        <w:ind w:right="316"/>
      </w:pPr>
      <w:r>
        <w:t xml:space="preserve">Mailbox Section: </w:t>
      </w:r>
      <w:r w:rsidR="003D1A3B">
        <w:br/>
      </w: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AA7AC5" w:rsidRDefault="00AA7AC5" w:rsidP="00AF1217">
      <w:pPr>
        <w:pStyle w:val="BodyText"/>
        <w:numPr>
          <w:ilvl w:val="0"/>
          <w:numId w:val="16"/>
        </w:numPr>
        <w:spacing w:before="197" w:line="360" w:lineRule="auto"/>
        <w:ind w:right="316"/>
      </w:pPr>
      <w:r>
        <w:t xml:space="preserve">Create New Message: </w:t>
      </w:r>
      <w:r w:rsidR="003D1A3B">
        <w:br/>
      </w:r>
      <w:r>
        <w:t xml:space="preserve">The "Create" button, which enables users to write new messages. </w:t>
      </w:r>
    </w:p>
    <w:p w:rsidR="00235B2F" w:rsidRDefault="00AA7AC5" w:rsidP="00AA7AC5">
      <w:pPr>
        <w:pStyle w:val="BodyText"/>
        <w:numPr>
          <w:ilvl w:val="0"/>
          <w:numId w:val="16"/>
        </w:numPr>
        <w:spacing w:before="197" w:line="360" w:lineRule="auto"/>
        <w:ind w:right="316"/>
      </w:pPr>
      <w:r>
        <w:t xml:space="preserve">Sidebar: </w:t>
      </w:r>
      <w:r w:rsidR="003D1A3B">
        <w:br/>
      </w: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235B2F" w:rsidRDefault="00967A45" w:rsidP="00967A45">
      <w:pPr>
        <w:pStyle w:val="BodyText"/>
        <w:spacing w:before="197" w:line="360" w:lineRule="auto"/>
        <w:ind w:right="316"/>
        <w:jc w:val="center"/>
      </w:pPr>
      <w:r>
        <w:rPr>
          <w:noProof/>
        </w:rPr>
        <w:drawing>
          <wp:inline distT="0" distB="0" distL="0" distR="0" wp14:anchorId="7348E4BE" wp14:editId="4E7C36E6">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94400" cy="2742565"/>
                    </a:xfrm>
                    <a:prstGeom prst="rect">
                      <a:avLst/>
                    </a:prstGeom>
                  </pic:spPr>
                </pic:pic>
              </a:graphicData>
            </a:graphic>
          </wp:inline>
        </w:drawing>
      </w:r>
    </w:p>
    <w:p w:rsidR="00235B2F" w:rsidRDefault="00DE37FE" w:rsidP="00DE37FE">
      <w:pPr>
        <w:pStyle w:val="Caption"/>
        <w:rPr>
          <w:rFonts w:ascii="Calibri"/>
          <w:sz w:val="20"/>
        </w:rPr>
      </w:pPr>
      <w:r>
        <w:t xml:space="preserve">Figure 4. </w:t>
      </w:r>
      <w:r w:rsidR="00D602A0">
        <w:fldChar w:fldCharType="begin"/>
      </w:r>
      <w:r w:rsidR="00D602A0">
        <w:instrText xml:space="preserve"> SEQ Figure_4. \* AR</w:instrText>
      </w:r>
      <w:r w:rsidR="00D602A0">
        <w:instrText xml:space="preserve">ABIC </w:instrText>
      </w:r>
      <w:r w:rsidR="00D602A0">
        <w:fldChar w:fldCharType="separate"/>
      </w:r>
      <w:r w:rsidR="00444802">
        <w:rPr>
          <w:noProof/>
        </w:rPr>
        <w:t>19</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97A89" w:rsidP="00C92E23">
      <w:pPr>
        <w:pStyle w:val="Heading3"/>
        <w:numPr>
          <w:ilvl w:val="2"/>
          <w:numId w:val="8"/>
        </w:numPr>
        <w:tabs>
          <w:tab w:val="left" w:pos="701"/>
        </w:tabs>
      </w:pPr>
      <w:bookmarkStart w:id="71" w:name="_Toc135957763"/>
      <w:r>
        <w:t xml:space="preserve">Employer Dashboard </w:t>
      </w:r>
      <w:r w:rsidR="00026CB7">
        <w:t>–</w:t>
      </w:r>
      <w:r>
        <w:t xml:space="preserve"> </w:t>
      </w:r>
      <w:r w:rsidR="00026CB7">
        <w:t>Reply / Create Mail</w:t>
      </w:r>
      <w:r w:rsidR="00235B2F">
        <w:t xml:space="preserve"> Page</w:t>
      </w:r>
      <w:bookmarkEnd w:id="71"/>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83ED9" w:rsidRDefault="00D83ED9" w:rsidP="00D83ED9">
      <w:pPr>
        <w:pStyle w:val="BodyText"/>
        <w:numPr>
          <w:ilvl w:val="0"/>
          <w:numId w:val="16"/>
        </w:numPr>
        <w:spacing w:before="197" w:line="360" w:lineRule="auto"/>
        <w:ind w:right="316"/>
      </w:pPr>
      <w:r>
        <w:t>Form for Writing a N</w:t>
      </w:r>
      <w:r w:rsidR="007A0B2C">
        <w:t>ew Message:</w:t>
      </w:r>
      <w:r w:rsidR="007A0B2C">
        <w:br/>
        <w:t>T</w:t>
      </w:r>
      <w:r>
        <w:t>here is a form for writing a new message. The form has sections for writing the message body, selecting the recipient from a list of companies, and entering the subject. It has fields for choosing the recipient, writing the message body, and choosing a subject.</w:t>
      </w:r>
    </w:p>
    <w:p w:rsidR="00D83ED9" w:rsidRDefault="00D83ED9" w:rsidP="00D83ED9">
      <w:pPr>
        <w:pStyle w:val="BodyText"/>
        <w:numPr>
          <w:ilvl w:val="0"/>
          <w:numId w:val="16"/>
        </w:numPr>
        <w:spacing w:before="197" w:line="360" w:lineRule="auto"/>
        <w:ind w:right="316"/>
      </w:pPr>
      <w:r>
        <w:t xml:space="preserve">Menu of Options: </w:t>
      </w:r>
      <w:r w:rsidR="00463C49">
        <w:br/>
      </w:r>
      <w:r>
        <w:t>A menu of options is visible on the output page, including "Edit Profile," "My Applications," "Mailbox," "Settings," and "Logout." These choices enable users to carry out a variety of tasks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0E52E25C" wp14:editId="1CC29DDE">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94400" cy="3709035"/>
                    </a:xfrm>
                    <a:prstGeom prst="rect">
                      <a:avLst/>
                    </a:prstGeom>
                  </pic:spPr>
                </pic:pic>
              </a:graphicData>
            </a:graphic>
          </wp:inline>
        </w:drawing>
      </w:r>
    </w:p>
    <w:p w:rsidR="00235B2F" w:rsidRDefault="004B2493" w:rsidP="004B2493">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20</w:t>
      </w:r>
      <w:r w:rsidR="00D602A0">
        <w:rPr>
          <w:noProof/>
        </w:rPr>
        <w:fldChar w:fldCharType="end"/>
      </w:r>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2" w:name="_Toc135957764"/>
      <w:r>
        <w:t xml:space="preserve">Employer </w:t>
      </w:r>
      <w:r w:rsidR="001144BD">
        <w:t>Dashboard -</w:t>
      </w:r>
      <w:r>
        <w:t xml:space="preserve"> </w:t>
      </w:r>
      <w:r w:rsidR="003B30E1">
        <w:t>Settings</w:t>
      </w:r>
      <w:bookmarkEnd w:id="7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66575" w:rsidRDefault="00766575" w:rsidP="00766575">
      <w:pPr>
        <w:pStyle w:val="BodyText"/>
        <w:numPr>
          <w:ilvl w:val="0"/>
          <w:numId w:val="16"/>
        </w:numPr>
        <w:spacing w:before="197" w:line="360" w:lineRule="auto"/>
        <w:ind w:right="316"/>
      </w:pPr>
      <w:r>
        <w:t>Change Password Form: </w:t>
      </w:r>
      <w:r>
        <w:br/>
      </w:r>
      <w:r w:rsidR="002C20A0">
        <w:t>The form for changing the employer</w:t>
      </w:r>
      <w:r>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65938" w:rsidRDefault="00765938" w:rsidP="002C20A0">
      <w:pPr>
        <w:pStyle w:val="BodyText"/>
        <w:numPr>
          <w:ilvl w:val="0"/>
          <w:numId w:val="16"/>
        </w:numPr>
        <w:spacing w:before="197" w:line="360" w:lineRule="auto"/>
        <w:ind w:right="316"/>
      </w:pPr>
      <w:r>
        <w:t>Change Name Form: </w:t>
      </w:r>
      <w:r>
        <w:br/>
      </w:r>
      <w:r w:rsidR="002B5E8E">
        <w:t>The form for changing the employer's name</w:t>
      </w:r>
      <w:r>
        <w:t xml:space="preserve"> is located in the</w:t>
      </w:r>
      <w:r w:rsidR="002B5E8E">
        <w:t xml:space="preserve"> page. It has a input field where the name</w:t>
      </w:r>
      <w:r>
        <w:t xml:space="preserve"> can be entered and confirmed. Additionally, there is </w:t>
      </w:r>
      <w:r w:rsidR="002B5E8E">
        <w:t>a submit button marked "Change Name</w:t>
      </w:r>
      <w:r w:rsidR="00787B16">
        <w:t>".</w:t>
      </w:r>
    </w:p>
    <w:p w:rsidR="00235B2F" w:rsidRDefault="00766575" w:rsidP="00766575">
      <w:pPr>
        <w:pStyle w:val="BodyText"/>
        <w:numPr>
          <w:ilvl w:val="0"/>
          <w:numId w:val="16"/>
        </w:numPr>
        <w:spacing w:before="197" w:line="360" w:lineRule="auto"/>
        <w:ind w:right="316"/>
      </w:pPr>
      <w:r>
        <w:t xml:space="preserve">Deactivate Account Form: </w:t>
      </w:r>
      <w:r>
        <w:b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712F1B32" wp14:editId="37334D4B">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4400" cy="2742565"/>
                    </a:xfrm>
                    <a:prstGeom prst="rect">
                      <a:avLst/>
                    </a:prstGeom>
                  </pic:spPr>
                </pic:pic>
              </a:graphicData>
            </a:graphic>
          </wp:inline>
        </w:drawing>
      </w:r>
    </w:p>
    <w:p w:rsidR="00235B2F" w:rsidRDefault="00477DC3" w:rsidP="00477DC3">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21</w:t>
      </w:r>
      <w:r w:rsidR="00D602A0">
        <w:rPr>
          <w:noProof/>
        </w:rPr>
        <w:fldChar w:fldCharType="end"/>
      </w:r>
    </w:p>
    <w:p w:rsidR="00235B2F" w:rsidRPr="00DB1047" w:rsidRDefault="00235B2F" w:rsidP="00235B2F">
      <w:pPr>
        <w:rPr>
          <w:rFonts w:ascii="Calibri"/>
          <w:sz w:val="20"/>
        </w:rPr>
      </w:pPr>
      <w:r>
        <w:rPr>
          <w:rFonts w:ascii="Calibri"/>
          <w:sz w:val="20"/>
        </w:rPr>
        <w:br w:type="page"/>
      </w:r>
    </w:p>
    <w:p w:rsidR="00DC3C2F" w:rsidRDefault="00DC3C2F" w:rsidP="00C92E23">
      <w:pPr>
        <w:pStyle w:val="Heading3"/>
        <w:numPr>
          <w:ilvl w:val="2"/>
          <w:numId w:val="8"/>
        </w:numPr>
        <w:tabs>
          <w:tab w:val="left" w:pos="701"/>
        </w:tabs>
      </w:pPr>
      <w:bookmarkStart w:id="73" w:name="_Toc135957765"/>
      <w:r>
        <w:lastRenderedPageBreak/>
        <w:t xml:space="preserve">Employer Dashboard </w:t>
      </w:r>
      <w:r w:rsidR="00651D11">
        <w:t>–</w:t>
      </w:r>
      <w:r>
        <w:t xml:space="preserve"> </w:t>
      </w:r>
      <w:r w:rsidR="00651D11">
        <w:t>Applications Database</w:t>
      </w:r>
      <w:bookmarkEnd w:id="73"/>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D12C8B">
      <w:pPr>
        <w:pStyle w:val="BodyText"/>
        <w:numPr>
          <w:ilvl w:val="0"/>
          <w:numId w:val="30"/>
        </w:numPr>
        <w:spacing w:before="197" w:line="360" w:lineRule="auto"/>
        <w:ind w:right="316"/>
      </w:pPr>
      <w:r>
        <w:t xml:space="preserve">Applications Database Table: The page fetches data from the database about job applications submitted by users. It retrieves the candidate's name, highest qualification, age, city, and state for each application. </w:t>
      </w:r>
    </w:p>
    <w:p w:rsidR="00D12C8B" w:rsidRDefault="00D12C8B" w:rsidP="00D12C8B">
      <w:pPr>
        <w:pStyle w:val="BodyText"/>
        <w:numPr>
          <w:ilvl w:val="0"/>
          <w:numId w:val="30"/>
        </w:numPr>
        <w:spacing w:before="197" w:line="360" w:lineRule="auto"/>
        <w:ind w:right="316"/>
      </w:pPr>
      <w:r>
        <w:t>Download Resume: Each row in the table includes a "Download Resume" link that allows the user to download the candidate's resume. The link points to the resume file stored in the "uploads/resume" directory.</w:t>
      </w:r>
    </w:p>
    <w:p w:rsidR="00D12C8B" w:rsidRDefault="00D12C8B" w:rsidP="00D12C8B">
      <w:pPr>
        <w:pStyle w:val="BodyText"/>
        <w:numPr>
          <w:ilvl w:val="0"/>
          <w:numId w:val="30"/>
        </w:numPr>
        <w:spacing w:before="197" w:line="360" w:lineRule="auto"/>
        <w:ind w:right="316"/>
      </w:pPr>
      <w:r>
        <w:t>Download CSV: The page 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46290119" wp14:editId="2E1C0788">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94400" cy="2957195"/>
                    </a:xfrm>
                    <a:prstGeom prst="rect">
                      <a:avLst/>
                    </a:prstGeom>
                  </pic:spPr>
                </pic:pic>
              </a:graphicData>
            </a:graphic>
          </wp:inline>
        </w:drawing>
      </w:r>
    </w:p>
    <w:p w:rsidR="00FE7440" w:rsidRPr="00A075BD" w:rsidRDefault="008D17CB" w:rsidP="008D17CB">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2</w:t>
      </w:r>
      <w:r w:rsidR="00D602A0">
        <w:rPr>
          <w:noProof/>
        </w:rPr>
        <w:fldChar w:fldCharType="end"/>
      </w:r>
      <w:r w:rsidR="00A075BD">
        <w:br w:type="page"/>
      </w:r>
    </w:p>
    <w:p w:rsidR="00FE7440" w:rsidRDefault="00A075BD" w:rsidP="00C92E23">
      <w:pPr>
        <w:pStyle w:val="Heading3"/>
        <w:numPr>
          <w:ilvl w:val="2"/>
          <w:numId w:val="8"/>
        </w:numPr>
        <w:tabs>
          <w:tab w:val="left" w:pos="701"/>
        </w:tabs>
      </w:pPr>
      <w:bookmarkStart w:id="74" w:name="_Toc135957766"/>
      <w:r>
        <w:lastRenderedPageBreak/>
        <w:t>Admin</w:t>
      </w:r>
      <w:r w:rsidR="00FE7440">
        <w:t xml:space="preserve"> Dashboard</w:t>
      </w:r>
      <w:bookmarkEnd w:id="74"/>
      <w:r w:rsidR="00FE7440">
        <w:t xml:space="preserve"> </w:t>
      </w:r>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E19FF" w:rsidRDefault="009E19FF" w:rsidP="009E19FF">
      <w:pPr>
        <w:pStyle w:val="BodyText"/>
        <w:numPr>
          <w:ilvl w:val="0"/>
          <w:numId w:val="31"/>
        </w:numPr>
        <w:spacing w:before="197" w:line="360" w:lineRule="auto"/>
        <w:ind w:right="316"/>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447B30">
      <w:pPr>
        <w:pStyle w:val="BodyText"/>
        <w:numPr>
          <w:ilvl w:val="0"/>
          <w:numId w:val="31"/>
        </w:numPr>
        <w:spacing w:before="197" w:line="360" w:lineRule="auto"/>
        <w:ind w:right="316"/>
      </w:pPr>
      <w:r>
        <w:t>A</w:t>
      </w:r>
      <w:r w:rsidRPr="00447B30">
        <w:t>dmin dashboard page that displays statistics related to the job portal</w:t>
      </w:r>
      <w:r w:rsidR="00284E33">
        <w:t>.</w:t>
      </w:r>
    </w:p>
    <w:p w:rsidR="00284E33" w:rsidRDefault="00284E33" w:rsidP="00284E33">
      <w:pPr>
        <w:pStyle w:val="BodyText"/>
        <w:numPr>
          <w:ilvl w:val="0"/>
          <w:numId w:val="31"/>
        </w:numPr>
        <w:spacing w:before="197" w:line="360" w:lineRule="auto"/>
        <w:ind w:right="316"/>
      </w:pPr>
      <w:r w:rsidRPr="00284E33">
        <w:t>Sidebar: The sidebar is located on the left side and includes a box with a welcome message and a list of navigation links. The active page is highlighted.</w:t>
      </w:r>
      <w:r>
        <w:br/>
      </w:r>
    </w:p>
    <w:p w:rsidR="00FE7440" w:rsidRDefault="0053053A" w:rsidP="00FE7440">
      <w:pPr>
        <w:pStyle w:val="BodyText"/>
        <w:spacing w:before="197" w:line="360" w:lineRule="auto"/>
        <w:ind w:right="316"/>
      </w:pPr>
      <w:r>
        <w:rPr>
          <w:noProof/>
        </w:rPr>
        <w:drawing>
          <wp:inline distT="0" distB="0" distL="0" distR="0" wp14:anchorId="0459B205" wp14:editId="000F137B">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2742565"/>
                    </a:xfrm>
                    <a:prstGeom prst="rect">
                      <a:avLst/>
                    </a:prstGeom>
                  </pic:spPr>
                </pic:pic>
              </a:graphicData>
            </a:graphic>
          </wp:inline>
        </w:drawing>
      </w:r>
    </w:p>
    <w:p w:rsidR="00FE7440" w:rsidRPr="00A075BD" w:rsidRDefault="00762559" w:rsidP="00762559">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3</w:t>
      </w:r>
      <w:r w:rsidR="00D602A0">
        <w:rPr>
          <w:noProof/>
        </w:rPr>
        <w:fldChar w:fldCharType="end"/>
      </w:r>
      <w:r w:rsidR="00A075BD">
        <w:br w:type="page"/>
      </w:r>
    </w:p>
    <w:p w:rsidR="00FE7440" w:rsidRDefault="004720C2" w:rsidP="00C92E23">
      <w:pPr>
        <w:pStyle w:val="Heading3"/>
        <w:numPr>
          <w:ilvl w:val="2"/>
          <w:numId w:val="8"/>
        </w:numPr>
        <w:tabs>
          <w:tab w:val="left" w:pos="701"/>
        </w:tabs>
      </w:pPr>
      <w:bookmarkStart w:id="75" w:name="_Toc135957767"/>
      <w:r>
        <w:lastRenderedPageBreak/>
        <w:t>Admin</w:t>
      </w:r>
      <w:r w:rsidR="00FE7440">
        <w:t xml:space="preserve"> Dashboard – </w:t>
      </w:r>
      <w:r w:rsidR="00FD43C4">
        <w:t>Active Jobs</w:t>
      </w:r>
      <w:bookmarkEnd w:id="75"/>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2A76B0">
      <w:pPr>
        <w:pStyle w:val="BodyText"/>
        <w:numPr>
          <w:ilvl w:val="0"/>
          <w:numId w:val="32"/>
        </w:numPr>
        <w:spacing w:before="197" w:line="276" w:lineRule="auto"/>
        <w:ind w:right="316"/>
      </w:pPr>
      <w:r>
        <w:t>The main content area displays a table of active job posts.</w:t>
      </w:r>
    </w:p>
    <w:p w:rsidR="001151C3" w:rsidRDefault="001151C3" w:rsidP="002A76B0">
      <w:pPr>
        <w:pStyle w:val="BodyText"/>
        <w:numPr>
          <w:ilvl w:val="0"/>
          <w:numId w:val="32"/>
        </w:numPr>
        <w:spacing w:before="197" w:line="276" w:lineRule="auto"/>
        <w:ind w:right="316"/>
      </w:pPr>
      <w:r>
        <w:t>Each row in the table represents a job post and contains the following information:</w:t>
      </w:r>
    </w:p>
    <w:p w:rsidR="001151C3" w:rsidRDefault="001151C3" w:rsidP="002A76B0">
      <w:pPr>
        <w:pStyle w:val="BodyText"/>
        <w:numPr>
          <w:ilvl w:val="0"/>
          <w:numId w:val="32"/>
        </w:numPr>
        <w:spacing w:before="197" w:line="276" w:lineRule="auto"/>
        <w:ind w:right="316"/>
      </w:pPr>
      <w:r>
        <w:t>Job Name: The title/name of the job post.</w:t>
      </w:r>
    </w:p>
    <w:p w:rsidR="001151C3" w:rsidRDefault="001151C3" w:rsidP="002A76B0">
      <w:pPr>
        <w:pStyle w:val="BodyText"/>
        <w:numPr>
          <w:ilvl w:val="0"/>
          <w:numId w:val="32"/>
        </w:numPr>
        <w:spacing w:before="197" w:line="276" w:lineRule="auto"/>
        <w:ind w:right="316"/>
      </w:pPr>
      <w:r>
        <w:t>Company Name: The name of the company associated with the job post.</w:t>
      </w:r>
    </w:p>
    <w:p w:rsidR="001151C3" w:rsidRDefault="001151C3" w:rsidP="002A76B0">
      <w:pPr>
        <w:pStyle w:val="BodyText"/>
        <w:numPr>
          <w:ilvl w:val="0"/>
          <w:numId w:val="32"/>
        </w:numPr>
        <w:spacing w:before="197" w:line="276" w:lineRule="auto"/>
        <w:ind w:right="316"/>
      </w:pPr>
      <w:r>
        <w:t>Date Created: The date when the job post was created.</w:t>
      </w:r>
    </w:p>
    <w:p w:rsidR="001151C3" w:rsidRDefault="001151C3" w:rsidP="002A76B0">
      <w:pPr>
        <w:pStyle w:val="BodyText"/>
        <w:numPr>
          <w:ilvl w:val="0"/>
          <w:numId w:val="32"/>
        </w:numPr>
        <w:spacing w:before="197" w:line="276" w:lineRule="auto"/>
        <w:ind w:right="316"/>
      </w:pPr>
      <w:r>
        <w:t>View: An icon/button to view more details about the job post.</w:t>
      </w:r>
    </w:p>
    <w:p w:rsidR="001151C3" w:rsidRDefault="001151C3" w:rsidP="002A76B0">
      <w:pPr>
        <w:pStyle w:val="BodyText"/>
        <w:numPr>
          <w:ilvl w:val="0"/>
          <w:numId w:val="32"/>
        </w:numPr>
        <w:spacing w:before="197" w:line="276" w:lineRule="auto"/>
        <w:ind w:right="316"/>
      </w:pPr>
      <w:r>
        <w:t>Delete: An icon/button to delete the job post</w:t>
      </w:r>
    </w:p>
    <w:p w:rsidR="00870267" w:rsidRDefault="00870267" w:rsidP="00870267">
      <w:pPr>
        <w:pStyle w:val="BodyText"/>
        <w:spacing w:before="197" w:line="360" w:lineRule="auto"/>
        <w:ind w:right="316"/>
      </w:pPr>
      <w:r>
        <w:t>T</w:t>
      </w:r>
      <w:r w:rsidRPr="00870267">
        <w:t>his page provides an interface for the admin user to view and manage active job posts in the job recruitment portal. The sidebar navigation allows easy access to different sections, and the job posts table provides an organized view of the available job opportunities.</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5D6B08DC" wp14:editId="6E3FBC15">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773045"/>
                    </a:xfrm>
                    <a:prstGeom prst="rect">
                      <a:avLst/>
                    </a:prstGeom>
                  </pic:spPr>
                </pic:pic>
              </a:graphicData>
            </a:graphic>
          </wp:inline>
        </w:drawing>
      </w:r>
    </w:p>
    <w:p w:rsidR="00FE7440" w:rsidRPr="00A075BD" w:rsidRDefault="00055D13" w:rsidP="00055D13">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4</w:t>
      </w:r>
      <w:r w:rsidR="00D602A0">
        <w:rPr>
          <w:noProof/>
        </w:rPr>
        <w:fldChar w:fldCharType="end"/>
      </w:r>
      <w:r w:rsidR="00A075BD">
        <w:br w:type="page"/>
      </w:r>
    </w:p>
    <w:p w:rsidR="00FE7440" w:rsidRDefault="001B19F8" w:rsidP="00C92E23">
      <w:pPr>
        <w:pStyle w:val="Heading3"/>
        <w:numPr>
          <w:ilvl w:val="2"/>
          <w:numId w:val="8"/>
        </w:numPr>
        <w:tabs>
          <w:tab w:val="left" w:pos="701"/>
        </w:tabs>
      </w:pPr>
      <w:bookmarkStart w:id="76" w:name="_Toc135957768"/>
      <w:r>
        <w:lastRenderedPageBreak/>
        <w:t>Admin</w:t>
      </w:r>
      <w:r w:rsidR="00FE7440">
        <w:t xml:space="preserve"> Dashboard – A</w:t>
      </w:r>
      <w:r w:rsidR="00E7244E">
        <w:t>pplica</w:t>
      </w:r>
      <w:r w:rsidR="00FE7440">
        <w:t>n</w:t>
      </w:r>
      <w:r w:rsidR="00E7244E">
        <w:t>t</w:t>
      </w:r>
      <w:r w:rsidR="00FE7440">
        <w:t>s Database</w:t>
      </w:r>
      <w:bookmarkEnd w:id="76"/>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A61014">
      <w:pPr>
        <w:pStyle w:val="BodyText"/>
        <w:numPr>
          <w:ilvl w:val="0"/>
          <w:numId w:val="34"/>
        </w:numPr>
        <w:spacing w:before="197"/>
        <w:ind w:right="316"/>
      </w:pPr>
      <w:r>
        <w:t>Table for Candidate Information:</w:t>
      </w:r>
      <w:r w:rsidR="00A61014">
        <w:t xml:space="preserve"> </w:t>
      </w:r>
      <w:r>
        <w:t>It contains the following columns:</w:t>
      </w:r>
    </w:p>
    <w:p w:rsidR="002A76B0" w:rsidRDefault="002A76B0" w:rsidP="00A61014">
      <w:pPr>
        <w:pStyle w:val="BodyText"/>
        <w:numPr>
          <w:ilvl w:val="1"/>
          <w:numId w:val="34"/>
        </w:numPr>
        <w:spacing w:before="197"/>
        <w:ind w:right="316"/>
      </w:pPr>
      <w:r>
        <w:t>Candidate: Displays the candidate's full name.</w:t>
      </w:r>
    </w:p>
    <w:p w:rsidR="002A76B0" w:rsidRDefault="002A76B0" w:rsidP="00A61014">
      <w:pPr>
        <w:pStyle w:val="BodyText"/>
        <w:numPr>
          <w:ilvl w:val="1"/>
          <w:numId w:val="34"/>
        </w:numPr>
        <w:spacing w:before="197"/>
        <w:ind w:right="316"/>
      </w:pPr>
      <w:r>
        <w:t>Highest Qualification: Shows the highest qualification of the candidate.</w:t>
      </w:r>
    </w:p>
    <w:p w:rsidR="002A76B0" w:rsidRDefault="002A76B0" w:rsidP="00A61014">
      <w:pPr>
        <w:pStyle w:val="BodyText"/>
        <w:numPr>
          <w:ilvl w:val="1"/>
          <w:numId w:val="34"/>
        </w:numPr>
        <w:spacing w:before="197"/>
        <w:ind w:right="316"/>
      </w:pPr>
      <w:r>
        <w:t>Skills: Displays the candidate's skills as labels.</w:t>
      </w:r>
    </w:p>
    <w:p w:rsidR="002A76B0" w:rsidRDefault="002A76B0" w:rsidP="00A61014">
      <w:pPr>
        <w:pStyle w:val="BodyText"/>
        <w:numPr>
          <w:ilvl w:val="1"/>
          <w:numId w:val="34"/>
        </w:numPr>
        <w:spacing w:before="197"/>
        <w:ind w:right="316"/>
      </w:pPr>
      <w:r>
        <w:t>City: Shows the city where the candidate is located.</w:t>
      </w:r>
    </w:p>
    <w:p w:rsidR="002A76B0" w:rsidRDefault="002A76B0" w:rsidP="00A61014">
      <w:pPr>
        <w:pStyle w:val="BodyText"/>
        <w:numPr>
          <w:ilvl w:val="1"/>
          <w:numId w:val="34"/>
        </w:numPr>
        <w:spacing w:before="197"/>
        <w:ind w:right="316"/>
      </w:pPr>
      <w:r>
        <w:t>State: Displays the state where the candidate is located.</w:t>
      </w:r>
    </w:p>
    <w:p w:rsidR="002A76B0" w:rsidRDefault="002A76B0" w:rsidP="00A61014">
      <w:pPr>
        <w:pStyle w:val="BodyText"/>
        <w:numPr>
          <w:ilvl w:val="1"/>
          <w:numId w:val="34"/>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1E1F6924" wp14:editId="36115921">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3832225"/>
                    </a:xfrm>
                    <a:prstGeom prst="rect">
                      <a:avLst/>
                    </a:prstGeom>
                  </pic:spPr>
                </pic:pic>
              </a:graphicData>
            </a:graphic>
          </wp:inline>
        </w:drawing>
      </w:r>
    </w:p>
    <w:p w:rsidR="00FE7440" w:rsidRPr="00A075BD" w:rsidRDefault="007527CD" w:rsidP="007527CD">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5</w:t>
      </w:r>
      <w:r w:rsidR="00D602A0">
        <w:rPr>
          <w:noProof/>
        </w:rPr>
        <w:fldChar w:fldCharType="end"/>
      </w:r>
      <w:r w:rsidR="00A075BD">
        <w:br w:type="page"/>
      </w:r>
    </w:p>
    <w:p w:rsidR="00FE7440" w:rsidRDefault="00EF39EF" w:rsidP="00C92E23">
      <w:pPr>
        <w:pStyle w:val="Heading3"/>
        <w:numPr>
          <w:ilvl w:val="2"/>
          <w:numId w:val="8"/>
        </w:numPr>
        <w:tabs>
          <w:tab w:val="left" w:pos="701"/>
        </w:tabs>
      </w:pPr>
      <w:bookmarkStart w:id="77" w:name="_Toc135957769"/>
      <w:r>
        <w:lastRenderedPageBreak/>
        <w:t>Admin</w:t>
      </w:r>
      <w:r w:rsidR="00FE7440">
        <w:t xml:space="preserve"> Dashboard –</w:t>
      </w:r>
      <w:r w:rsidR="003149F5">
        <w:t xml:space="preserve"> Employers</w:t>
      </w:r>
      <w:r w:rsidR="00FE7440">
        <w:t xml:space="preserve"> Database</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B4F26" w:rsidRDefault="00DB4F26" w:rsidP="00486456">
      <w:pPr>
        <w:pStyle w:val="ListParagraph"/>
        <w:numPr>
          <w:ilvl w:val="0"/>
          <w:numId w:val="34"/>
        </w:numPr>
        <w:spacing w:line="276" w:lineRule="auto"/>
        <w:rPr>
          <w:sz w:val="24"/>
          <w:szCs w:val="24"/>
        </w:rPr>
      </w:pPr>
      <w:r w:rsidRPr="00DB4F26">
        <w:rPr>
          <w:sz w:val="24"/>
          <w:szCs w:val="24"/>
        </w:rPr>
        <w:t xml:space="preserve">Status Management: </w:t>
      </w:r>
    </w:p>
    <w:p w:rsidR="00DB4F26" w:rsidRDefault="00DB4F26" w:rsidP="00486456">
      <w:pPr>
        <w:pStyle w:val="ListParagraph"/>
        <w:spacing w:line="276" w:lineRule="auto"/>
        <w:ind w:left="720" w:firstLine="0"/>
        <w:rPr>
          <w:sz w:val="24"/>
          <w:szCs w:val="24"/>
        </w:rPr>
      </w:pPr>
      <w:r w:rsidRPr="00DB4F26">
        <w:rPr>
          <w:sz w:val="24"/>
          <w:szCs w:val="24"/>
        </w:rPr>
        <w:t>The "Status" column in the table indicates the current status of each company. The status can be "Activated," "Rejected," or have options to "Reject," "Approve," or "Reactivate" the company, depending on the active status value.</w:t>
      </w:r>
    </w:p>
    <w:p w:rsidR="001944FC" w:rsidRDefault="001944FC" w:rsidP="00486456">
      <w:pPr>
        <w:pStyle w:val="ListParagraph"/>
        <w:spacing w:line="276" w:lineRule="auto"/>
        <w:ind w:left="720" w:firstLine="0"/>
        <w:rPr>
          <w:sz w:val="24"/>
          <w:szCs w:val="24"/>
        </w:rPr>
      </w:pPr>
    </w:p>
    <w:p w:rsidR="001944FC" w:rsidRDefault="001944FC" w:rsidP="001944FC">
      <w:pPr>
        <w:pStyle w:val="ListParagraph"/>
        <w:numPr>
          <w:ilvl w:val="0"/>
          <w:numId w:val="34"/>
        </w:numPr>
        <w:spacing w:line="276" w:lineRule="auto"/>
        <w:rPr>
          <w:sz w:val="24"/>
          <w:szCs w:val="24"/>
        </w:rPr>
      </w:pPr>
      <w:r>
        <w:rPr>
          <w:sz w:val="24"/>
          <w:szCs w:val="24"/>
        </w:rPr>
        <w:t>T</w:t>
      </w:r>
      <w:r w:rsidRPr="001944FC">
        <w:rPr>
          <w:sz w:val="24"/>
          <w:szCs w:val="24"/>
        </w:rPr>
        <w:t>able that lists the company information. The table consists of the following columns:</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mpany Name: This column displays the name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Account Creator Name: This column shows the name of the admin or user who created the company's accoun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Email: This column displays the email address associated with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Phone: This column shows the phone number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ity: This column displays the cit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e: This column shows the state or region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untry: This column displays the countr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us: This column indicates the current status of the company. The status can be "Activated," "Rejected," or have options to "Reject," "Approve," or "Reactivate" the company, depending on the active status value.</w:t>
      </w:r>
    </w:p>
    <w:p w:rsidR="00FE7440" w:rsidRPr="001944FC" w:rsidRDefault="001944FC" w:rsidP="001944FC">
      <w:pPr>
        <w:pStyle w:val="ListParagraph"/>
        <w:numPr>
          <w:ilvl w:val="0"/>
          <w:numId w:val="35"/>
        </w:numPr>
        <w:spacing w:line="276" w:lineRule="auto"/>
        <w:ind w:left="1080"/>
        <w:rPr>
          <w:sz w:val="24"/>
          <w:szCs w:val="24"/>
        </w:rPr>
      </w:pPr>
      <w:r w:rsidRPr="001944FC">
        <w:rPr>
          <w:sz w:val="24"/>
          <w:szCs w:val="24"/>
        </w:rPr>
        <w:t>Delete: This column includes a link or button that allows the admin to delete the company entry from the database.</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529512AA" wp14:editId="3BF9EF21">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812415"/>
                    </a:xfrm>
                    <a:prstGeom prst="rect">
                      <a:avLst/>
                    </a:prstGeom>
                  </pic:spPr>
                </pic:pic>
              </a:graphicData>
            </a:graphic>
          </wp:inline>
        </w:drawing>
      </w:r>
    </w:p>
    <w:p w:rsidR="00C034E2" w:rsidRDefault="008D6384" w:rsidP="008D6384">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26</w:t>
      </w:r>
      <w:r w:rsidR="00D602A0">
        <w:rPr>
          <w:noProof/>
        </w:rPr>
        <w:fldChar w:fldCharType="end"/>
      </w:r>
    </w:p>
    <w:p w:rsidR="00C034E2" w:rsidRDefault="00C034E2" w:rsidP="00266858">
      <w:pPr>
        <w:rPr>
          <w:rFonts w:ascii="Calibri"/>
          <w:sz w:val="20"/>
        </w:rPr>
        <w:sectPr w:rsidR="00C034E2">
          <w:pgSz w:w="11900" w:h="16840"/>
          <w:pgMar w:top="1360" w:right="1120" w:bottom="440" w:left="1340" w:header="0" w:footer="245" w:gutter="0"/>
          <w:cols w:space="720"/>
        </w:sectPr>
      </w:pPr>
    </w:p>
    <w:p w:rsidR="00A34A06" w:rsidRDefault="000E61AA" w:rsidP="00C92E23">
      <w:pPr>
        <w:pStyle w:val="Heading2"/>
        <w:numPr>
          <w:ilvl w:val="1"/>
          <w:numId w:val="9"/>
        </w:numPr>
        <w:tabs>
          <w:tab w:val="left" w:pos="590"/>
        </w:tabs>
        <w:spacing w:before="62"/>
        <w:ind w:left="589" w:hanging="490"/>
        <w:jc w:val="both"/>
      </w:pPr>
      <w:bookmarkStart w:id="78" w:name="_Toc135957770"/>
      <w:r>
        <w:lastRenderedPageBreak/>
        <w:t>Backend Development</w:t>
      </w:r>
      <w:bookmarkEnd w:id="78"/>
    </w:p>
    <w:p w:rsidR="00A34A06" w:rsidRDefault="00A34A06">
      <w:pPr>
        <w:pStyle w:val="BodyText"/>
        <w:spacing w:before="8"/>
        <w:rPr>
          <w:b/>
          <w:sz w:val="34"/>
        </w:rPr>
      </w:pPr>
    </w:p>
    <w:p w:rsidR="00A34A06" w:rsidRDefault="00DA3A25" w:rsidP="00C92E23">
      <w:pPr>
        <w:pStyle w:val="Heading3"/>
        <w:numPr>
          <w:ilvl w:val="2"/>
          <w:numId w:val="7"/>
        </w:numPr>
        <w:tabs>
          <w:tab w:val="left" w:pos="701"/>
        </w:tabs>
        <w:ind w:hanging="601"/>
        <w:jc w:val="both"/>
      </w:pPr>
      <w:bookmarkStart w:id="79" w:name="_Toc135957771"/>
      <w:r>
        <w:t>How</w:t>
      </w:r>
      <w:r>
        <w:rPr>
          <w:spacing w:val="-1"/>
        </w:rPr>
        <w:t xml:space="preserve"> </w:t>
      </w:r>
      <w:r>
        <w:t>to</w:t>
      </w:r>
      <w:r>
        <w:rPr>
          <w:spacing w:val="-2"/>
        </w:rPr>
        <w:t xml:space="preserve"> </w:t>
      </w:r>
      <w:r>
        <w:t>Calculate Workload?</w:t>
      </w:r>
      <w:bookmarkEnd w:id="79"/>
    </w:p>
    <w:p w:rsidR="00A34A06" w:rsidRDefault="00DA3A25">
      <w:pPr>
        <w:pStyle w:val="BodyText"/>
        <w:spacing w:before="200" w:line="360" w:lineRule="auto"/>
        <w:ind w:left="100" w:right="316"/>
        <w:jc w:val="both"/>
      </w:pPr>
      <w:r>
        <w:t>Workload calculation was one of the challenging tasks as there was no previous system in the</w:t>
      </w:r>
      <w:r>
        <w:rPr>
          <w:spacing w:val="-57"/>
        </w:rPr>
        <w:t xml:space="preserve"> </w:t>
      </w:r>
      <w:r>
        <w:t>institute that calculates workloads of its employees. Moreover, there are several factors that</w:t>
      </w:r>
      <w:r>
        <w:rPr>
          <w:spacing w:val="1"/>
        </w:rPr>
        <w:t xml:space="preserve"> </w:t>
      </w:r>
      <w:r>
        <w:t>can</w:t>
      </w:r>
      <w:r>
        <w:rPr>
          <w:spacing w:val="-6"/>
        </w:rPr>
        <w:t xml:space="preserve"> </w:t>
      </w:r>
      <w:r>
        <w:t>contribute</w:t>
      </w:r>
      <w:r>
        <w:rPr>
          <w:spacing w:val="-7"/>
        </w:rPr>
        <w:t xml:space="preserve"> </w:t>
      </w:r>
      <w:r>
        <w:t>in</w:t>
      </w:r>
      <w:r>
        <w:rPr>
          <w:spacing w:val="-6"/>
        </w:rPr>
        <w:t xml:space="preserve"> </w:t>
      </w:r>
      <w:r>
        <w:t>workload</w:t>
      </w:r>
      <w:r>
        <w:rPr>
          <w:spacing w:val="-6"/>
        </w:rPr>
        <w:t xml:space="preserve"> </w:t>
      </w:r>
      <w:r>
        <w:t>so</w:t>
      </w:r>
      <w:r>
        <w:rPr>
          <w:spacing w:val="-6"/>
        </w:rPr>
        <w:t xml:space="preserve"> </w:t>
      </w:r>
      <w:r>
        <w:t>how</w:t>
      </w:r>
      <w:r>
        <w:rPr>
          <w:spacing w:val="-7"/>
        </w:rPr>
        <w:t xml:space="preserve"> </w:t>
      </w:r>
      <w:r>
        <w:t>to</w:t>
      </w:r>
      <w:r>
        <w:rPr>
          <w:spacing w:val="-6"/>
        </w:rPr>
        <w:t xml:space="preserve"> </w:t>
      </w:r>
      <w:r>
        <w:t>tackle</w:t>
      </w:r>
      <w:r>
        <w:rPr>
          <w:spacing w:val="-6"/>
        </w:rPr>
        <w:t xml:space="preserve"> </w:t>
      </w:r>
      <w:r>
        <w:t>them</w:t>
      </w:r>
      <w:r>
        <w:rPr>
          <w:spacing w:val="-6"/>
        </w:rPr>
        <w:t xml:space="preserve"> </w:t>
      </w:r>
      <w:r>
        <w:t>and</w:t>
      </w:r>
      <w:r>
        <w:rPr>
          <w:spacing w:val="-6"/>
        </w:rPr>
        <w:t xml:space="preserve"> </w:t>
      </w:r>
      <w:r>
        <w:t>bring</w:t>
      </w:r>
      <w:r>
        <w:rPr>
          <w:spacing w:val="-7"/>
        </w:rPr>
        <w:t xml:space="preserve"> </w:t>
      </w:r>
      <w:r>
        <w:t>into</w:t>
      </w:r>
      <w:r>
        <w:rPr>
          <w:spacing w:val="-6"/>
        </w:rPr>
        <w:t xml:space="preserve"> </w:t>
      </w:r>
      <w:r>
        <w:t>an</w:t>
      </w:r>
      <w:r>
        <w:rPr>
          <w:spacing w:val="-6"/>
        </w:rPr>
        <w:t xml:space="preserve"> </w:t>
      </w:r>
      <w:r>
        <w:t>automated</w:t>
      </w:r>
      <w:r>
        <w:rPr>
          <w:spacing w:val="-7"/>
        </w:rPr>
        <w:t xml:space="preserve"> </w:t>
      </w:r>
      <w:r>
        <w:t>system</w:t>
      </w:r>
      <w:r>
        <w:rPr>
          <w:spacing w:val="-6"/>
        </w:rPr>
        <w:t xml:space="preserve"> </w:t>
      </w:r>
      <w:r>
        <w:t>was</w:t>
      </w:r>
      <w:r>
        <w:rPr>
          <w:spacing w:val="-5"/>
        </w:rPr>
        <w:t xml:space="preserve"> </w:t>
      </w:r>
      <w:r>
        <w:t>also</w:t>
      </w:r>
      <w:r>
        <w:rPr>
          <w:spacing w:val="-58"/>
        </w:rPr>
        <w:t xml:space="preserve"> </w:t>
      </w:r>
      <w:r>
        <w:t>a</w:t>
      </w:r>
      <w:r>
        <w:rPr>
          <w:spacing w:val="-2"/>
        </w:rPr>
        <w:t xml:space="preserve"> </w:t>
      </w:r>
      <w:r>
        <w:t>big</w:t>
      </w:r>
      <w:r>
        <w:rPr>
          <w:spacing w:val="-1"/>
        </w:rPr>
        <w:t xml:space="preserve"> </w:t>
      </w:r>
      <w:r>
        <w:t>challenge for</w:t>
      </w:r>
      <w:r>
        <w:rPr>
          <w:spacing w:val="-2"/>
        </w:rPr>
        <w:t xml:space="preserve"> </w:t>
      </w:r>
      <w:r>
        <w:t>me. For</w:t>
      </w:r>
      <w:r>
        <w:rPr>
          <w:spacing w:val="-1"/>
        </w:rPr>
        <w:t xml:space="preserve"> </w:t>
      </w:r>
      <w:r>
        <w:t>this, a</w:t>
      </w:r>
      <w:r>
        <w:rPr>
          <w:spacing w:val="-2"/>
        </w:rPr>
        <w:t xml:space="preserve"> </w:t>
      </w:r>
      <w:r>
        <w:t>formula</w:t>
      </w:r>
      <w:r>
        <w:rPr>
          <w:spacing w:val="-2"/>
        </w:rPr>
        <w:t xml:space="preserve"> </w:t>
      </w:r>
      <w:r>
        <w:t>was</w:t>
      </w:r>
      <w:r>
        <w:rPr>
          <w:spacing w:val="-1"/>
        </w:rPr>
        <w:t xml:space="preserve"> </w:t>
      </w:r>
      <w:r>
        <w:t>derived</w:t>
      </w:r>
      <w:r>
        <w:rPr>
          <w:spacing w:val="-1"/>
        </w:rPr>
        <w:t xml:space="preserve"> </w:t>
      </w:r>
      <w:r>
        <w:t>to</w:t>
      </w:r>
      <w:r>
        <w:rPr>
          <w:spacing w:val="-1"/>
        </w:rPr>
        <w:t xml:space="preserve"> </w:t>
      </w:r>
      <w:r>
        <w:t>calculate</w:t>
      </w:r>
      <w:r>
        <w:rPr>
          <w:spacing w:val="1"/>
        </w:rPr>
        <w:t xml:space="preserve"> </w:t>
      </w:r>
      <w:r>
        <w:t>workload’s</w:t>
      </w:r>
      <w:r>
        <w:rPr>
          <w:spacing w:val="-1"/>
        </w:rPr>
        <w:t xml:space="preserve"> </w:t>
      </w:r>
      <w:r>
        <w:t>final</w:t>
      </w:r>
      <w:r>
        <w:rPr>
          <w:spacing w:val="-1"/>
        </w:rPr>
        <w:t xml:space="preserve"> </w:t>
      </w:r>
      <w:r>
        <w:t>score.</w:t>
      </w:r>
    </w:p>
    <w:p w:rsidR="00A34A06" w:rsidRDefault="00A34A06">
      <w:pPr>
        <w:pStyle w:val="BodyText"/>
        <w:spacing w:before="10"/>
        <w:rPr>
          <w:sz w:val="35"/>
        </w:rPr>
      </w:pPr>
    </w:p>
    <w:p w:rsidR="00A34A06" w:rsidRDefault="00DA3A25">
      <w:pPr>
        <w:pStyle w:val="BodyText"/>
        <w:spacing w:line="362" w:lineRule="auto"/>
        <w:ind w:left="100" w:right="354"/>
        <w:jc w:val="both"/>
      </w:pPr>
      <w:r>
        <w:t>Final Score = [Factor 1*wFactor 1] + [Factor 2*wFactor 2] + [Factor 3*wFactor 3] &amp; so on...</w:t>
      </w:r>
      <w:r>
        <w:rPr>
          <w:spacing w:val="-58"/>
        </w:rPr>
        <w:t xml:space="preserve"> </w:t>
      </w:r>
      <w:r>
        <w:t>where</w:t>
      </w:r>
    </w:p>
    <w:p w:rsidR="00A34A06" w:rsidRDefault="00DA3A25" w:rsidP="00C92E23">
      <w:pPr>
        <w:pStyle w:val="ListParagraph"/>
        <w:numPr>
          <w:ilvl w:val="3"/>
          <w:numId w:val="7"/>
        </w:numPr>
        <w:tabs>
          <w:tab w:val="left" w:pos="820"/>
          <w:tab w:val="left" w:pos="821"/>
        </w:tabs>
        <w:spacing w:line="271" w:lineRule="exact"/>
        <w:jc w:val="left"/>
        <w:rPr>
          <w:sz w:val="24"/>
        </w:rPr>
      </w:pPr>
      <w:r>
        <w:rPr>
          <w:sz w:val="24"/>
        </w:rPr>
        <w:t>Factor</w:t>
      </w:r>
      <w:r>
        <w:rPr>
          <w:spacing w:val="-1"/>
          <w:sz w:val="24"/>
        </w:rPr>
        <w:t xml:space="preserve"> </w:t>
      </w:r>
      <w:r>
        <w:rPr>
          <w:sz w:val="24"/>
        </w:rPr>
        <w:t>is</w:t>
      </w:r>
      <w:r>
        <w:rPr>
          <w:spacing w:val="-1"/>
          <w:sz w:val="24"/>
        </w:rPr>
        <w:t xml:space="preserve"> </w:t>
      </w:r>
      <w:r>
        <w:rPr>
          <w:sz w:val="24"/>
        </w:rPr>
        <w:t>the</w:t>
      </w:r>
      <w:r>
        <w:rPr>
          <w:spacing w:val="-2"/>
          <w:sz w:val="24"/>
        </w:rPr>
        <w:t xml:space="preserve"> </w:t>
      </w:r>
      <w:r>
        <w:rPr>
          <w:sz w:val="24"/>
        </w:rPr>
        <w:t>value</w:t>
      </w:r>
      <w:r>
        <w:rPr>
          <w:spacing w:val="-1"/>
          <w:sz w:val="24"/>
        </w:rPr>
        <w:t xml:space="preserve"> </w:t>
      </w:r>
      <w:r>
        <w:rPr>
          <w:sz w:val="24"/>
        </w:rPr>
        <w:t>that</w:t>
      </w:r>
      <w:r>
        <w:rPr>
          <w:spacing w:val="-1"/>
          <w:sz w:val="24"/>
        </w:rPr>
        <w:t xml:space="preserve"> </w:t>
      </w:r>
      <w:r>
        <w:rPr>
          <w:sz w:val="24"/>
        </w:rPr>
        <w:t>user types</w:t>
      </w:r>
      <w:r>
        <w:rPr>
          <w:spacing w:val="-1"/>
          <w:sz w:val="24"/>
        </w:rPr>
        <w:t xml:space="preserve"> </w:t>
      </w:r>
      <w:r>
        <w:rPr>
          <w:sz w:val="24"/>
        </w:rPr>
        <w:t>in</w:t>
      </w:r>
      <w:r>
        <w:rPr>
          <w:spacing w:val="-1"/>
          <w:sz w:val="24"/>
        </w:rPr>
        <w:t xml:space="preserve"> </w:t>
      </w:r>
      <w:r>
        <w:rPr>
          <w:sz w:val="24"/>
        </w:rPr>
        <w:t>the</w:t>
      </w:r>
      <w:r>
        <w:rPr>
          <w:spacing w:val="-2"/>
          <w:sz w:val="24"/>
        </w:rPr>
        <w:t xml:space="preserve"> </w:t>
      </w:r>
      <w:r>
        <w:rPr>
          <w:sz w:val="24"/>
        </w:rPr>
        <w:t>workload form.</w:t>
      </w:r>
    </w:p>
    <w:p w:rsidR="00A34A06" w:rsidRDefault="00DA3A25" w:rsidP="00C92E23">
      <w:pPr>
        <w:pStyle w:val="ListParagraph"/>
        <w:numPr>
          <w:ilvl w:val="3"/>
          <w:numId w:val="7"/>
        </w:numPr>
        <w:tabs>
          <w:tab w:val="left" w:pos="820"/>
          <w:tab w:val="left" w:pos="821"/>
        </w:tabs>
        <w:spacing w:before="139"/>
        <w:ind w:hanging="555"/>
        <w:jc w:val="left"/>
        <w:rPr>
          <w:sz w:val="24"/>
        </w:rPr>
      </w:pPr>
      <w:r>
        <w:rPr>
          <w:sz w:val="24"/>
        </w:rPr>
        <w:t>wFactor</w:t>
      </w:r>
      <w:r>
        <w:rPr>
          <w:spacing w:val="-1"/>
          <w:sz w:val="24"/>
        </w:rPr>
        <w:t xml:space="preserve"> </w:t>
      </w:r>
      <w:r>
        <w:rPr>
          <w:sz w:val="24"/>
        </w:rPr>
        <w:t>is</w:t>
      </w:r>
      <w:r>
        <w:rPr>
          <w:spacing w:val="-1"/>
          <w:sz w:val="24"/>
        </w:rPr>
        <w:t xml:space="preserve"> </w:t>
      </w:r>
      <w:r>
        <w:rPr>
          <w:sz w:val="24"/>
        </w:rPr>
        <w:t>the</w:t>
      </w:r>
      <w:r>
        <w:rPr>
          <w:spacing w:val="-2"/>
          <w:sz w:val="24"/>
        </w:rPr>
        <w:t xml:space="preserve"> </w:t>
      </w:r>
      <w:r>
        <w:rPr>
          <w:sz w:val="24"/>
        </w:rPr>
        <w:t>weight of a</w:t>
      </w:r>
      <w:r>
        <w:rPr>
          <w:spacing w:val="-2"/>
          <w:sz w:val="24"/>
        </w:rPr>
        <w:t xml:space="preserve"> </w:t>
      </w:r>
      <w:r>
        <w:rPr>
          <w:sz w:val="24"/>
        </w:rPr>
        <w:t>particular</w:t>
      </w:r>
      <w:r>
        <w:rPr>
          <w:spacing w:val="-1"/>
          <w:sz w:val="24"/>
        </w:rPr>
        <w:t xml:space="preserve"> </w:t>
      </w:r>
      <w:r>
        <w:rPr>
          <w:sz w:val="24"/>
        </w:rPr>
        <w:t>factor.</w:t>
      </w:r>
    </w:p>
    <w:p w:rsidR="00A34A06" w:rsidRDefault="00A34A06">
      <w:pPr>
        <w:pStyle w:val="BodyText"/>
        <w:rPr>
          <w:sz w:val="26"/>
        </w:rPr>
      </w:pPr>
    </w:p>
    <w:p w:rsidR="00A34A06" w:rsidRDefault="00A34A06">
      <w:pPr>
        <w:pStyle w:val="BodyText"/>
        <w:rPr>
          <w:sz w:val="26"/>
        </w:rPr>
      </w:pPr>
    </w:p>
    <w:p w:rsidR="00A34A06" w:rsidRDefault="00DA3A25" w:rsidP="00C92E23">
      <w:pPr>
        <w:pStyle w:val="Heading3"/>
        <w:numPr>
          <w:ilvl w:val="2"/>
          <w:numId w:val="7"/>
        </w:numPr>
        <w:tabs>
          <w:tab w:val="left" w:pos="701"/>
        </w:tabs>
        <w:spacing w:before="194"/>
        <w:ind w:hanging="601"/>
        <w:jc w:val="both"/>
      </w:pPr>
      <w:bookmarkStart w:id="80" w:name="_Toc135957772"/>
      <w:r>
        <w:t>How</w:t>
      </w:r>
      <w:r>
        <w:rPr>
          <w:spacing w:val="-1"/>
        </w:rPr>
        <w:t xml:space="preserve"> </w:t>
      </w:r>
      <w:r>
        <w:t>to</w:t>
      </w:r>
      <w:r>
        <w:rPr>
          <w:spacing w:val="-1"/>
        </w:rPr>
        <w:t xml:space="preserve"> </w:t>
      </w:r>
      <w:r>
        <w:t>Handle Workload Weights?</w:t>
      </w:r>
      <w:bookmarkEnd w:id="80"/>
    </w:p>
    <w:p w:rsidR="00A34A06" w:rsidRDefault="00DA3A25">
      <w:pPr>
        <w:pStyle w:val="BodyText"/>
        <w:spacing w:before="197" w:line="360" w:lineRule="auto"/>
        <w:ind w:left="100" w:right="317"/>
        <w:jc w:val="both"/>
      </w:pPr>
      <w:r>
        <w:t>Each factor of the workload contains its weight. So, if the weights of factors are set static, it</w:t>
      </w:r>
      <w:r>
        <w:rPr>
          <w:spacing w:val="1"/>
        </w:rPr>
        <w:t xml:space="preserve"> </w:t>
      </w:r>
      <w:r>
        <w:t>becomes a hectic task to change the weight of a factor repeatedly because there may come a</w:t>
      </w:r>
      <w:r>
        <w:rPr>
          <w:spacing w:val="1"/>
        </w:rPr>
        <w:t xml:space="preserve"> </w:t>
      </w:r>
      <w:r>
        <w:t>need</w:t>
      </w:r>
      <w:r>
        <w:rPr>
          <w:spacing w:val="-1"/>
        </w:rPr>
        <w:t xml:space="preserve"> </w:t>
      </w:r>
      <w:r>
        <w:t>in future</w:t>
      </w:r>
      <w:r>
        <w:rPr>
          <w:spacing w:val="-2"/>
        </w:rPr>
        <w:t xml:space="preserve"> </w:t>
      </w:r>
      <w:r>
        <w:t>to</w:t>
      </w:r>
      <w:r>
        <w:rPr>
          <w:spacing w:val="2"/>
        </w:rPr>
        <w:t xml:space="preserve"> </w:t>
      </w:r>
      <w:r>
        <w:t>alter any of the</w:t>
      </w:r>
      <w:r>
        <w:rPr>
          <w:spacing w:val="-2"/>
        </w:rPr>
        <w:t xml:space="preserve"> </w:t>
      </w:r>
      <w:r>
        <w:t>weights.</w:t>
      </w:r>
    </w:p>
    <w:p w:rsidR="00A34A06" w:rsidRDefault="00DA3A25" w:rsidP="00F832EA">
      <w:pPr>
        <w:pStyle w:val="BodyText"/>
        <w:spacing w:before="2" w:line="360" w:lineRule="auto"/>
        <w:ind w:left="100" w:right="323"/>
        <w:jc w:val="both"/>
      </w:pPr>
      <w:r>
        <w:t>In order to tackle this situation, a configuration page is developed where all the weightage</w:t>
      </w:r>
      <w:r>
        <w:rPr>
          <w:spacing w:val="1"/>
        </w:rPr>
        <w:t xml:space="preserve"> </w:t>
      </w:r>
      <w:r>
        <w:t>parameters</w:t>
      </w:r>
      <w:r>
        <w:rPr>
          <w:spacing w:val="-1"/>
        </w:rPr>
        <w:t xml:space="preserve"> </w:t>
      </w:r>
      <w:r>
        <w:t>can be</w:t>
      </w:r>
      <w:r>
        <w:rPr>
          <w:spacing w:val="-1"/>
        </w:rPr>
        <w:t xml:space="preserve"> </w:t>
      </w:r>
      <w:r>
        <w:t>updated.</w:t>
      </w:r>
    </w:p>
    <w:p w:rsidR="00A34A06" w:rsidRDefault="00A34A06">
      <w:pPr>
        <w:rPr>
          <w:sz w:val="24"/>
        </w:rPr>
        <w:sectPr w:rsidR="00A34A06">
          <w:pgSz w:w="11900" w:h="16840"/>
          <w:pgMar w:top="1360" w:right="1120" w:bottom="440" w:left="1340" w:header="0" w:footer="245" w:gutter="0"/>
          <w:cols w:space="720"/>
        </w:sectPr>
      </w:pPr>
    </w:p>
    <w:p w:rsidR="00A34A06" w:rsidRDefault="00423AD6" w:rsidP="00C92E23">
      <w:pPr>
        <w:pStyle w:val="Heading2"/>
        <w:numPr>
          <w:ilvl w:val="1"/>
          <w:numId w:val="9"/>
        </w:numPr>
        <w:tabs>
          <w:tab w:val="left" w:pos="593"/>
        </w:tabs>
        <w:spacing w:before="62"/>
        <w:jc w:val="both"/>
      </w:pPr>
      <w:bookmarkStart w:id="81" w:name="_Toc135957773"/>
      <w:r>
        <w:lastRenderedPageBreak/>
        <w:t>Database Structure</w:t>
      </w:r>
      <w:bookmarkEnd w:id="81"/>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F44D3D">
      <w:pPr>
        <w:pStyle w:val="BodyText"/>
        <w:numPr>
          <w:ilvl w:val="2"/>
          <w:numId w:val="9"/>
        </w:numPr>
        <w:spacing w:before="219"/>
        <w:jc w:val="both"/>
      </w:pPr>
      <w:r>
        <w:t>admin: Keeps track of the administrators or system administrators who oversee the job portal.</w:t>
      </w:r>
    </w:p>
    <w:p w:rsidR="00861685" w:rsidRDefault="00861685" w:rsidP="00F44D3D">
      <w:pPr>
        <w:pStyle w:val="BodyText"/>
        <w:numPr>
          <w:ilvl w:val="2"/>
          <w:numId w:val="9"/>
        </w:numPr>
        <w:spacing w:before="219"/>
        <w:jc w:val="both"/>
      </w:pPr>
      <w:r>
        <w:t>apply_job_post: Keeps track of the applications that job seekers send in for particular job postings. Fields like the application ID, job</w:t>
      </w:r>
      <w:r w:rsidR="000553C0">
        <w:t xml:space="preserve"> post ID, user ID etc. are</w:t>
      </w:r>
      <w:r>
        <w:t xml:space="preserve"> in it.</w:t>
      </w:r>
    </w:p>
    <w:p w:rsidR="00861685" w:rsidRDefault="00861685" w:rsidP="00F44D3D">
      <w:pPr>
        <w:pStyle w:val="BodyText"/>
        <w:numPr>
          <w:ilvl w:val="2"/>
          <w:numId w:val="9"/>
        </w:numPr>
        <w:spacing w:before="219"/>
        <w:jc w:val="both"/>
      </w:pPr>
      <w:r>
        <w:t>cities: Lists the cities or places that can be connected to user profiles or job postings.</w:t>
      </w:r>
    </w:p>
    <w:p w:rsidR="00861685" w:rsidRDefault="00861685" w:rsidP="00F44D3D">
      <w:pPr>
        <w:pStyle w:val="BodyText"/>
        <w:numPr>
          <w:ilvl w:val="2"/>
          <w:numId w:val="9"/>
        </w:numPr>
        <w:spacing w:before="219"/>
        <w:jc w:val="both"/>
      </w:pPr>
      <w:r>
        <w:t>company: Saves information about businesses or employers, such as the company ID, name, contact details, and other pertinent business-specific information.</w:t>
      </w:r>
    </w:p>
    <w:p w:rsidR="00A34A06" w:rsidRDefault="00861685" w:rsidP="00F44D3D">
      <w:pPr>
        <w:pStyle w:val="BodyText"/>
        <w:numPr>
          <w:ilvl w:val="2"/>
          <w:numId w:val="9"/>
        </w:numPr>
        <w:spacing w:before="219"/>
        <w:jc w:val="both"/>
      </w:pPr>
      <w:r>
        <w:t>countries: Saves a list of nations that can be referred to geographically in user profiles or job postings.</w:t>
      </w:r>
    </w:p>
    <w:p w:rsidR="00F44D3D" w:rsidRDefault="00F44D3D" w:rsidP="00F44D3D">
      <w:pPr>
        <w:pStyle w:val="BodyText"/>
        <w:numPr>
          <w:ilvl w:val="2"/>
          <w:numId w:val="9"/>
        </w:numPr>
        <w:spacing w:before="219"/>
        <w:jc w:val="both"/>
      </w:pPr>
      <w:r>
        <w:t>job_post: Maintains data on job postings made by employers. Details like the job post ID, company ID, job title, description, qualifications, and appl</w:t>
      </w:r>
      <w:r w:rsidR="00D36389">
        <w:t>ication details</w:t>
      </w:r>
      <w:r>
        <w:t xml:space="preserve"> are included.</w:t>
      </w:r>
    </w:p>
    <w:p w:rsidR="00F44D3D" w:rsidRDefault="00F44D3D" w:rsidP="00F44D3D">
      <w:pPr>
        <w:pStyle w:val="BodyText"/>
        <w:numPr>
          <w:ilvl w:val="2"/>
          <w:numId w:val="9"/>
        </w:numPr>
        <w:spacing w:before="219"/>
        <w:jc w:val="both"/>
      </w:pPr>
      <w:r>
        <w:t>mailbox: Controls user communication, including that between employers and job seekers.</w:t>
      </w:r>
      <w:r w:rsidR="003E0F0F">
        <w:t xml:space="preserve"> It keeps track of messages </w:t>
      </w:r>
      <w:r>
        <w:t>as well as sender and receiver information.</w:t>
      </w:r>
    </w:p>
    <w:p w:rsidR="00F44D3D" w:rsidRDefault="00F44D3D" w:rsidP="00F44D3D">
      <w:pPr>
        <w:pStyle w:val="BodyText"/>
        <w:numPr>
          <w:ilvl w:val="2"/>
          <w:numId w:val="9"/>
        </w:numPr>
        <w:spacing w:before="219"/>
        <w:jc w:val="both"/>
      </w:pPr>
      <w:r>
        <w:t>re</w:t>
      </w:r>
      <w:r w:rsidR="005701D1">
        <w:t>ply_mailbox: Holds r</w:t>
      </w:r>
      <w:r>
        <w:t>esponses to messages delivered via the mailbox. It contains fields like the message ID, the sender ID, the receiver ID, the content o</w:t>
      </w:r>
      <w:r w:rsidR="005701D1">
        <w:t>f the reply</w:t>
      </w:r>
      <w:r>
        <w:t>.</w:t>
      </w:r>
    </w:p>
    <w:p w:rsidR="00F44D3D" w:rsidRDefault="00F44D3D" w:rsidP="00F44D3D">
      <w:pPr>
        <w:pStyle w:val="BodyText"/>
        <w:numPr>
          <w:ilvl w:val="2"/>
          <w:numId w:val="9"/>
        </w:numPr>
        <w:spacing w:before="219"/>
        <w:jc w:val="both"/>
      </w:pPr>
      <w:r>
        <w:t>states: Especially in countries with subdivisions, this section contains a list of states or regions that can be connected to job postings or user profiles.</w:t>
      </w:r>
    </w:p>
    <w:p w:rsidR="00861685" w:rsidRDefault="00F44D3D" w:rsidP="00F44D3D">
      <w:pPr>
        <w:pStyle w:val="BodyText"/>
        <w:numPr>
          <w:ilvl w:val="2"/>
          <w:numId w:val="9"/>
        </w:numPr>
        <w:spacing w:before="219"/>
        <w:jc w:val="both"/>
      </w:pPr>
      <w:r>
        <w:t>users: Saves user data, including that of employers and job seekers. It has fields for user ID, name, email, password, and contact information</w:t>
      </w:r>
      <w:r w:rsidR="009C3590">
        <w:t xml:space="preserve"> so on</w:t>
      </w:r>
      <w:r>
        <w:t>.</w:t>
      </w:r>
    </w:p>
    <w:p w:rsidR="00801F88" w:rsidRDefault="00801F88" w:rsidP="00801F88">
      <w:pPr>
        <w:pStyle w:val="BodyText"/>
        <w:spacing w:before="219"/>
        <w:ind w:left="460"/>
        <w:jc w:val="both"/>
      </w:pPr>
    </w:p>
    <w:p w:rsidR="00861685" w:rsidRDefault="002C233A" w:rsidP="002C233A">
      <w:pPr>
        <w:pStyle w:val="BodyText"/>
        <w:spacing w:before="219"/>
        <w:ind w:left="100"/>
        <w:jc w:val="center"/>
      </w:pPr>
      <w:r>
        <w:rPr>
          <w:noProof/>
        </w:rPr>
        <w:drawing>
          <wp:inline distT="0" distB="0" distL="0" distR="0" wp14:anchorId="7E57A9FD" wp14:editId="0421496C">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94400" cy="2742565"/>
                    </a:xfrm>
                    <a:prstGeom prst="rect">
                      <a:avLst/>
                    </a:prstGeom>
                  </pic:spPr>
                </pic:pic>
              </a:graphicData>
            </a:graphic>
          </wp:inline>
        </w:drawing>
      </w:r>
    </w:p>
    <w:p w:rsidR="00A34A06" w:rsidRPr="00CD10D7" w:rsidRDefault="0032166B" w:rsidP="0032166B">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7</w:t>
      </w:r>
      <w:r w:rsidR="00D602A0">
        <w:rPr>
          <w:noProof/>
        </w:rPr>
        <w:fldChar w:fldCharType="end"/>
      </w:r>
      <w:r w:rsidR="000E270A">
        <w:br w:type="page"/>
      </w:r>
    </w:p>
    <w:p w:rsidR="00A34A06" w:rsidRDefault="00846A1D" w:rsidP="00C92E23">
      <w:pPr>
        <w:pStyle w:val="Heading3"/>
        <w:numPr>
          <w:ilvl w:val="2"/>
          <w:numId w:val="6"/>
        </w:numPr>
        <w:tabs>
          <w:tab w:val="left" w:pos="701"/>
        </w:tabs>
        <w:ind w:hanging="601"/>
        <w:jc w:val="both"/>
      </w:pPr>
      <w:bookmarkStart w:id="82" w:name="_Toc135957774"/>
      <w:r>
        <w:lastRenderedPageBreak/>
        <w:t>Admin Table</w:t>
      </w:r>
      <w:bookmarkEnd w:id="82"/>
    </w:p>
    <w:p w:rsidR="00BC589B" w:rsidRDefault="00BC589B" w:rsidP="00BC589B">
      <w:pPr>
        <w:pStyle w:val="BodyText"/>
        <w:spacing w:before="197" w:line="276" w:lineRule="auto"/>
        <w:ind w:left="100" w:right="320"/>
        <w:jc w:val="both"/>
      </w:pPr>
      <w:r>
        <w:t>Description of each column in the table:</w:t>
      </w:r>
    </w:p>
    <w:p w:rsidR="00BC589B" w:rsidRDefault="00BC589B" w:rsidP="00BC589B">
      <w:pPr>
        <w:pStyle w:val="BodyText"/>
        <w:numPr>
          <w:ilvl w:val="3"/>
          <w:numId w:val="6"/>
        </w:numPr>
        <w:spacing w:before="197" w:line="276" w:lineRule="auto"/>
        <w:ind w:right="320"/>
        <w:jc w:val="both"/>
      </w:pPr>
      <w:r>
        <w:t>id_admin: It represents the unique identifier for each admin in the table.</w:t>
      </w:r>
    </w:p>
    <w:p w:rsidR="00BC589B" w:rsidRDefault="00BC589B" w:rsidP="00BC589B">
      <w:pPr>
        <w:pStyle w:val="BodyText"/>
        <w:numPr>
          <w:ilvl w:val="3"/>
          <w:numId w:val="6"/>
        </w:numPr>
        <w:spacing w:before="197" w:line="276" w:lineRule="auto"/>
        <w:ind w:right="320"/>
        <w:jc w:val="both"/>
      </w:pPr>
      <w:r>
        <w:t>username: It stores the username or login name of the admin.</w:t>
      </w:r>
    </w:p>
    <w:p w:rsidR="00BC589B" w:rsidRDefault="00BC589B" w:rsidP="00BC589B">
      <w:pPr>
        <w:pStyle w:val="BodyText"/>
        <w:numPr>
          <w:ilvl w:val="3"/>
          <w:numId w:val="6"/>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527BA7" w:rsidRDefault="00527BA7">
      <w:pPr>
        <w:pStyle w:val="BodyText"/>
        <w:spacing w:before="197" w:line="360" w:lineRule="auto"/>
        <w:ind w:left="100" w:right="320"/>
        <w:jc w:val="both"/>
      </w:pPr>
      <w:r>
        <w:rPr>
          <w:noProof/>
        </w:rPr>
        <w:drawing>
          <wp:inline distT="0" distB="0" distL="0" distR="0" wp14:anchorId="0C0A671D" wp14:editId="062283D4">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2742565"/>
                    </a:xfrm>
                    <a:prstGeom prst="rect">
                      <a:avLst/>
                    </a:prstGeom>
                  </pic:spPr>
                </pic:pic>
              </a:graphicData>
            </a:graphic>
          </wp:inline>
        </w:drawing>
      </w:r>
    </w:p>
    <w:p w:rsidR="00F53D8D" w:rsidRDefault="00C828CA" w:rsidP="00C828CA">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8</w:t>
      </w:r>
      <w:r w:rsidR="00D602A0">
        <w:rPr>
          <w:noProof/>
        </w:rPr>
        <w:fldChar w:fldCharType="end"/>
      </w:r>
    </w:p>
    <w:p w:rsidR="00801452" w:rsidRDefault="006830F6" w:rsidP="00801452">
      <w:pPr>
        <w:pStyle w:val="Heading3"/>
        <w:numPr>
          <w:ilvl w:val="2"/>
          <w:numId w:val="6"/>
        </w:numPr>
        <w:tabs>
          <w:tab w:val="left" w:pos="701"/>
        </w:tabs>
        <w:ind w:hanging="601"/>
        <w:jc w:val="both"/>
      </w:pPr>
      <w:bookmarkStart w:id="83" w:name="_Toc135957775"/>
      <w:r>
        <w:t>Apply_Job Table</w:t>
      </w:r>
      <w:bookmarkEnd w:id="83"/>
    </w:p>
    <w:p w:rsidR="00107E0C" w:rsidRDefault="00107E0C" w:rsidP="00107E0C">
      <w:pPr>
        <w:pStyle w:val="BodyText"/>
        <w:spacing w:before="197" w:line="276" w:lineRule="auto"/>
        <w:ind w:left="100" w:right="320"/>
        <w:jc w:val="both"/>
      </w:pPr>
      <w:r>
        <w:t>Description of each column in the table:</w:t>
      </w:r>
    </w:p>
    <w:p w:rsidR="00107E0C" w:rsidRDefault="00107E0C" w:rsidP="00107E0C">
      <w:pPr>
        <w:pStyle w:val="BodyText"/>
        <w:numPr>
          <w:ilvl w:val="3"/>
          <w:numId w:val="6"/>
        </w:numPr>
        <w:spacing w:before="197" w:line="276" w:lineRule="auto"/>
        <w:ind w:right="320"/>
        <w:jc w:val="both"/>
      </w:pPr>
      <w:r>
        <w:t>id_apply: It represents the unique identifier for each job application in the table.</w:t>
      </w:r>
    </w:p>
    <w:p w:rsidR="00107E0C" w:rsidRDefault="00107E0C" w:rsidP="00107E0C">
      <w:pPr>
        <w:pStyle w:val="BodyText"/>
        <w:numPr>
          <w:ilvl w:val="3"/>
          <w:numId w:val="6"/>
        </w:numPr>
        <w:spacing w:before="197" w:line="276" w:lineRule="auto"/>
        <w:ind w:right="320"/>
        <w:jc w:val="both"/>
      </w:pPr>
      <w:r>
        <w:t>id_jobpost: It stores the identifier of the job post to which the application is made.</w:t>
      </w:r>
    </w:p>
    <w:p w:rsidR="00107E0C" w:rsidRDefault="00107E0C" w:rsidP="00107E0C">
      <w:pPr>
        <w:pStyle w:val="BodyText"/>
        <w:numPr>
          <w:ilvl w:val="3"/>
          <w:numId w:val="6"/>
        </w:numPr>
        <w:spacing w:before="197" w:line="276" w:lineRule="auto"/>
        <w:ind w:right="320"/>
        <w:jc w:val="both"/>
      </w:pPr>
      <w:r>
        <w:t>id_company: It stores the identifier of the company associated with the job post.</w:t>
      </w:r>
    </w:p>
    <w:p w:rsidR="00107E0C" w:rsidRDefault="00107E0C" w:rsidP="00107E0C">
      <w:pPr>
        <w:pStyle w:val="BodyText"/>
        <w:numPr>
          <w:ilvl w:val="3"/>
          <w:numId w:val="6"/>
        </w:numPr>
        <w:spacing w:before="197" w:line="276" w:lineRule="auto"/>
        <w:ind w:right="320"/>
        <w:jc w:val="both"/>
      </w:pPr>
      <w:r>
        <w:t>id_user: It stores the identifier of the user or candidate who submitted the application.</w:t>
      </w:r>
    </w:p>
    <w:p w:rsidR="00107E0C" w:rsidRDefault="00107E0C" w:rsidP="00107E0C">
      <w:pPr>
        <w:pStyle w:val="BodyText"/>
        <w:numPr>
          <w:ilvl w:val="3"/>
          <w:numId w:val="6"/>
        </w:numPr>
        <w:spacing w:before="197" w:line="276" w:lineRule="auto"/>
        <w:ind w:right="320"/>
        <w:jc w:val="both"/>
      </w:pPr>
      <w:r>
        <w:t>status: It represents the status of the job application, indicating whether it is pending, approved, rejected, or any other relevant status.</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752809A5" wp14:editId="1C06F089">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4400" cy="2742565"/>
                    </a:xfrm>
                    <a:prstGeom prst="rect">
                      <a:avLst/>
                    </a:prstGeom>
                  </pic:spPr>
                </pic:pic>
              </a:graphicData>
            </a:graphic>
          </wp:inline>
        </w:drawing>
      </w:r>
    </w:p>
    <w:p w:rsidR="009456E9" w:rsidRDefault="00442EC7" w:rsidP="00442EC7">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29</w:t>
      </w:r>
      <w:r w:rsidR="00D602A0">
        <w:rPr>
          <w:noProof/>
        </w:rPr>
        <w:fldChar w:fldCharType="end"/>
      </w:r>
    </w:p>
    <w:p w:rsidR="00801452" w:rsidRDefault="00D87A13" w:rsidP="00801452">
      <w:pPr>
        <w:pStyle w:val="Heading3"/>
        <w:numPr>
          <w:ilvl w:val="2"/>
          <w:numId w:val="6"/>
        </w:numPr>
        <w:tabs>
          <w:tab w:val="left" w:pos="701"/>
        </w:tabs>
        <w:ind w:hanging="601"/>
        <w:jc w:val="both"/>
      </w:pPr>
      <w:bookmarkStart w:id="84" w:name="_Toc135957776"/>
      <w:r>
        <w:t>Cities Table</w:t>
      </w:r>
      <w:bookmarkEnd w:id="84"/>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7D15B1">
      <w:pPr>
        <w:pStyle w:val="BodyText"/>
        <w:spacing w:before="197" w:line="276" w:lineRule="auto"/>
        <w:ind w:left="720" w:right="320"/>
        <w:jc w:val="both"/>
      </w:pPr>
      <w:r>
        <w:t>1. id: It is a unique identifier for each city in the table.</w:t>
      </w:r>
    </w:p>
    <w:p w:rsidR="007D15B1" w:rsidRDefault="007D15B1" w:rsidP="007D15B1">
      <w:pPr>
        <w:pStyle w:val="BodyText"/>
        <w:spacing w:before="197" w:line="276" w:lineRule="auto"/>
        <w:ind w:left="720" w:right="320"/>
        <w:jc w:val="both"/>
      </w:pPr>
      <w:r>
        <w:t>2. name: It stores the name of the city.</w:t>
      </w:r>
    </w:p>
    <w:p w:rsidR="007D15B1" w:rsidRDefault="007D15B1" w:rsidP="007D15B1">
      <w:pPr>
        <w:pStyle w:val="BodyText"/>
        <w:spacing w:before="197" w:line="276" w:lineRule="auto"/>
        <w:ind w:left="720" w:right="320"/>
        <w:jc w:val="both"/>
      </w:pPr>
      <w:r>
        <w:t>3. state_id: It represents the identifier of the state to which the city belongs. This column establishes a relationship with the "states" table, where states are defined.</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51467955" wp14:editId="17A98940">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2742565"/>
                    </a:xfrm>
                    <a:prstGeom prst="rect">
                      <a:avLst/>
                    </a:prstGeom>
                  </pic:spPr>
                </pic:pic>
              </a:graphicData>
            </a:graphic>
          </wp:inline>
        </w:drawing>
      </w:r>
    </w:p>
    <w:p w:rsidR="00AA0D7D" w:rsidRPr="009E2727" w:rsidRDefault="003341F7" w:rsidP="003341F7">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0</w:t>
      </w:r>
      <w:r w:rsidR="00D602A0">
        <w:rPr>
          <w:noProof/>
        </w:rPr>
        <w:fldChar w:fldCharType="end"/>
      </w:r>
      <w:r w:rsidR="009E2727">
        <w:br w:type="page"/>
      </w:r>
    </w:p>
    <w:p w:rsidR="00801452" w:rsidRDefault="00D87A13" w:rsidP="00801452">
      <w:pPr>
        <w:pStyle w:val="Heading3"/>
        <w:numPr>
          <w:ilvl w:val="2"/>
          <w:numId w:val="6"/>
        </w:numPr>
        <w:tabs>
          <w:tab w:val="left" w:pos="701"/>
        </w:tabs>
        <w:ind w:hanging="601"/>
        <w:jc w:val="both"/>
      </w:pPr>
      <w:bookmarkStart w:id="85" w:name="_Toc135957777"/>
      <w:r>
        <w:lastRenderedPageBreak/>
        <w:t>Companies Table</w:t>
      </w:r>
      <w:bookmarkEnd w:id="85"/>
    </w:p>
    <w:p w:rsidR="002E016C" w:rsidRDefault="002E016C" w:rsidP="00875EA5">
      <w:pPr>
        <w:pStyle w:val="BodyText"/>
        <w:spacing w:before="197" w:line="276" w:lineRule="auto"/>
        <w:ind w:left="100" w:right="320"/>
        <w:jc w:val="both"/>
      </w:pPr>
      <w:r>
        <w:t>The table "id_company" represents a collection of</w:t>
      </w:r>
      <w:r w:rsidR="0096445F">
        <w:t xml:space="preserve"> employers. D</w:t>
      </w:r>
      <w:r>
        <w:t>escription of each column:</w:t>
      </w:r>
    </w:p>
    <w:p w:rsidR="002E016C" w:rsidRDefault="002E016C" w:rsidP="00875EA5">
      <w:pPr>
        <w:pStyle w:val="BodyText"/>
        <w:spacing w:before="197" w:line="276" w:lineRule="auto"/>
        <w:ind w:left="720" w:right="320"/>
        <w:jc w:val="both"/>
      </w:pPr>
      <w:r>
        <w:t>1. id_company: It is a unique identifier for each company in the table.</w:t>
      </w:r>
    </w:p>
    <w:p w:rsidR="002E016C" w:rsidRDefault="002E016C" w:rsidP="00875EA5">
      <w:pPr>
        <w:pStyle w:val="BodyText"/>
        <w:spacing w:before="197" w:line="276" w:lineRule="auto"/>
        <w:ind w:left="720" w:right="320"/>
        <w:jc w:val="both"/>
      </w:pPr>
      <w:r>
        <w:t>2. name: It stores the name of the contact person or account creator associated with the company.</w:t>
      </w:r>
    </w:p>
    <w:p w:rsidR="002E016C" w:rsidRDefault="002E016C" w:rsidP="00875EA5">
      <w:pPr>
        <w:pStyle w:val="BodyText"/>
        <w:spacing w:before="197" w:line="276" w:lineRule="auto"/>
        <w:ind w:left="720" w:right="320"/>
        <w:jc w:val="both"/>
      </w:pPr>
      <w:r>
        <w:t>3. companyname: It represents the name of the company.</w:t>
      </w:r>
    </w:p>
    <w:p w:rsidR="002E016C" w:rsidRDefault="002E016C" w:rsidP="00875EA5">
      <w:pPr>
        <w:pStyle w:val="BodyText"/>
        <w:spacing w:before="197" w:line="276" w:lineRule="auto"/>
        <w:ind w:left="720" w:right="320"/>
        <w:jc w:val="both"/>
      </w:pPr>
      <w:r>
        <w:t>4. country: It stores the country where the company is located.</w:t>
      </w:r>
    </w:p>
    <w:p w:rsidR="002E016C" w:rsidRDefault="002E016C" w:rsidP="00875EA5">
      <w:pPr>
        <w:pStyle w:val="BodyText"/>
        <w:spacing w:before="197" w:line="276" w:lineRule="auto"/>
        <w:ind w:left="720" w:right="320"/>
        <w:jc w:val="both"/>
      </w:pPr>
      <w:r>
        <w:t>5. state: It represents the state or province where the company is located.</w:t>
      </w:r>
    </w:p>
    <w:p w:rsidR="002E016C" w:rsidRDefault="002E016C" w:rsidP="00875EA5">
      <w:pPr>
        <w:pStyle w:val="BodyText"/>
        <w:spacing w:before="197" w:line="276" w:lineRule="auto"/>
        <w:ind w:left="720" w:right="320"/>
        <w:jc w:val="both"/>
      </w:pPr>
      <w:r>
        <w:t>6. city: It stores the city where the company is located.</w:t>
      </w:r>
    </w:p>
    <w:p w:rsidR="002E016C" w:rsidRDefault="002E016C" w:rsidP="00875EA5">
      <w:pPr>
        <w:pStyle w:val="BodyText"/>
        <w:spacing w:before="197" w:line="276" w:lineRule="auto"/>
        <w:ind w:left="720" w:right="320"/>
        <w:jc w:val="both"/>
      </w:pPr>
      <w:r>
        <w:t>7. contactno:</w:t>
      </w:r>
      <w:r w:rsidR="00AC4B8B">
        <w:t xml:space="preserve"> It stores the</w:t>
      </w:r>
      <w:r>
        <w:t xml:space="preserve"> phone number associated with the company.</w:t>
      </w:r>
    </w:p>
    <w:p w:rsidR="002E016C" w:rsidRDefault="002E016C" w:rsidP="00875EA5">
      <w:pPr>
        <w:pStyle w:val="BodyText"/>
        <w:spacing w:before="197" w:line="276" w:lineRule="auto"/>
        <w:ind w:left="720" w:right="320"/>
        <w:jc w:val="both"/>
      </w:pPr>
      <w:r>
        <w:t>8. website: It represents the website URL of the company.</w:t>
      </w:r>
    </w:p>
    <w:p w:rsidR="002E016C" w:rsidRDefault="002E016C" w:rsidP="00875EA5">
      <w:pPr>
        <w:pStyle w:val="BodyText"/>
        <w:spacing w:before="197" w:line="276" w:lineRule="auto"/>
        <w:ind w:left="720" w:right="320"/>
        <w:jc w:val="both"/>
      </w:pPr>
      <w:r>
        <w:t>9. email: It stores the email address associated with the company.</w:t>
      </w:r>
    </w:p>
    <w:p w:rsidR="002E016C" w:rsidRDefault="002E016C" w:rsidP="00875EA5">
      <w:pPr>
        <w:pStyle w:val="BodyText"/>
        <w:spacing w:before="197" w:line="276" w:lineRule="auto"/>
        <w:ind w:left="720" w:right="320"/>
        <w:jc w:val="both"/>
      </w:pPr>
      <w:r>
        <w:t>10. password: It stores the password for the company's account.</w:t>
      </w:r>
    </w:p>
    <w:p w:rsidR="002E016C" w:rsidRDefault="002E016C" w:rsidP="00875EA5">
      <w:pPr>
        <w:pStyle w:val="BodyText"/>
        <w:spacing w:before="197" w:line="276" w:lineRule="auto"/>
        <w:ind w:left="720" w:right="320"/>
        <w:jc w:val="both"/>
      </w:pPr>
      <w:r>
        <w:t>11. aboutme: It provides a description or information about the company.</w:t>
      </w:r>
    </w:p>
    <w:p w:rsidR="002E016C" w:rsidRDefault="002E016C" w:rsidP="00875EA5">
      <w:pPr>
        <w:pStyle w:val="BodyText"/>
        <w:spacing w:before="197" w:line="276" w:lineRule="auto"/>
        <w:ind w:left="720" w:right="320"/>
        <w:jc w:val="both"/>
      </w:pPr>
      <w:r>
        <w:t>12. logo: It stores the file or path of the company's logo.</w:t>
      </w:r>
    </w:p>
    <w:p w:rsidR="002E016C" w:rsidRDefault="002E016C" w:rsidP="00875EA5">
      <w:pPr>
        <w:pStyle w:val="BodyText"/>
        <w:spacing w:before="197" w:line="276" w:lineRule="auto"/>
        <w:ind w:left="720" w:right="320"/>
        <w:jc w:val="both"/>
      </w:pPr>
      <w:r>
        <w:t>13. createdAt: It indicates the date and time when the company's account was created.</w:t>
      </w:r>
    </w:p>
    <w:p w:rsidR="002E016C" w:rsidRDefault="002E016C" w:rsidP="00875EA5">
      <w:pPr>
        <w:pStyle w:val="BodyText"/>
        <w:spacing w:before="197" w:line="276" w:lineRule="auto"/>
        <w:ind w:left="720" w:right="320"/>
        <w:jc w:val="both"/>
      </w:pPr>
      <w:r>
        <w:t>14. active: It represents the status of the company's account (e.g., activated, rejected, pending, etc</w:t>
      </w:r>
      <w:r w:rsidR="00884DFB">
        <w:t>.</w:t>
      </w:r>
      <w:r>
        <w:t>).</w:t>
      </w:r>
    </w:p>
    <w:p w:rsidR="00CB6B97" w:rsidRDefault="002E016C" w:rsidP="00875EA5">
      <w:pPr>
        <w:pStyle w:val="BodyText"/>
        <w:spacing w:before="197" w:line="276" w:lineRule="auto"/>
        <w:ind w:left="100" w:right="320"/>
        <w:jc w:val="both"/>
      </w:pPr>
      <w:r>
        <w:t>The "id_company"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5E0307C8" wp14:editId="354E71F4">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742565"/>
                    </a:xfrm>
                    <a:prstGeom prst="rect">
                      <a:avLst/>
                    </a:prstGeom>
                  </pic:spPr>
                </pic:pic>
              </a:graphicData>
            </a:graphic>
          </wp:inline>
        </w:drawing>
      </w:r>
    </w:p>
    <w:p w:rsidR="008C640E" w:rsidRDefault="00273F9C" w:rsidP="00273F9C">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1</w:t>
      </w:r>
      <w:r w:rsidR="00D602A0">
        <w:rPr>
          <w:noProof/>
        </w:rPr>
        <w:fldChar w:fldCharType="end"/>
      </w:r>
    </w:p>
    <w:p w:rsidR="00801452" w:rsidRDefault="00D87A13" w:rsidP="00801452">
      <w:pPr>
        <w:pStyle w:val="Heading3"/>
        <w:numPr>
          <w:ilvl w:val="2"/>
          <w:numId w:val="6"/>
        </w:numPr>
        <w:tabs>
          <w:tab w:val="left" w:pos="701"/>
        </w:tabs>
        <w:ind w:hanging="601"/>
        <w:jc w:val="both"/>
      </w:pPr>
      <w:bookmarkStart w:id="86" w:name="_Toc135957778"/>
      <w:r>
        <w:lastRenderedPageBreak/>
        <w:t>Countries Table</w:t>
      </w:r>
      <w:bookmarkEnd w:id="86"/>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1C302B">
      <w:pPr>
        <w:pStyle w:val="BodyText"/>
        <w:spacing w:before="197" w:line="276" w:lineRule="auto"/>
        <w:ind w:left="720" w:right="320"/>
        <w:jc w:val="both"/>
      </w:pPr>
      <w:r>
        <w:t>1. id: It is a unique identifier for each country in the table.</w:t>
      </w:r>
    </w:p>
    <w:p w:rsidR="001C302B" w:rsidRDefault="001C302B" w:rsidP="001C302B">
      <w:pPr>
        <w:pStyle w:val="BodyText"/>
        <w:spacing w:before="197" w:line="276" w:lineRule="auto"/>
        <w:ind w:left="720" w:right="320"/>
        <w:jc w:val="both"/>
      </w:pPr>
      <w:r>
        <w:t>2. sortname: It stores the abbreviation or short name of the country.</w:t>
      </w:r>
    </w:p>
    <w:p w:rsidR="001C302B" w:rsidRDefault="001C302B" w:rsidP="001C302B">
      <w:pPr>
        <w:pStyle w:val="BodyText"/>
        <w:spacing w:before="197" w:line="276" w:lineRule="auto"/>
        <w:ind w:left="720" w:right="320"/>
        <w:jc w:val="both"/>
      </w:pPr>
      <w:r>
        <w:t>3. name: It represents the full name of the country.</w:t>
      </w:r>
    </w:p>
    <w:p w:rsidR="001C302B" w:rsidRDefault="001C302B" w:rsidP="001C302B">
      <w:pPr>
        <w:pStyle w:val="BodyText"/>
        <w:spacing w:before="197" w:line="276" w:lineRule="auto"/>
        <w:ind w:left="720" w:right="320"/>
        <w:jc w:val="both"/>
      </w:pPr>
      <w:r>
        <w:t>4. phonecode: It stores the international phon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1D765F81" wp14:editId="613AA4BD">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4400" cy="2742565"/>
                    </a:xfrm>
                    <a:prstGeom prst="rect">
                      <a:avLst/>
                    </a:prstGeom>
                  </pic:spPr>
                </pic:pic>
              </a:graphicData>
            </a:graphic>
          </wp:inline>
        </w:drawing>
      </w:r>
    </w:p>
    <w:p w:rsidR="00193B3E" w:rsidRDefault="00BC2668" w:rsidP="00BC2668">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2</w:t>
      </w:r>
      <w:r w:rsidR="00D602A0">
        <w:rPr>
          <w:noProof/>
        </w:rPr>
        <w:fldChar w:fldCharType="end"/>
      </w:r>
    </w:p>
    <w:p w:rsidR="00801452" w:rsidRDefault="005D2FE4" w:rsidP="00801452">
      <w:pPr>
        <w:pStyle w:val="Heading3"/>
        <w:numPr>
          <w:ilvl w:val="2"/>
          <w:numId w:val="6"/>
        </w:numPr>
        <w:tabs>
          <w:tab w:val="left" w:pos="701"/>
        </w:tabs>
        <w:ind w:hanging="601"/>
        <w:jc w:val="both"/>
      </w:pPr>
      <w:bookmarkStart w:id="87" w:name="_Toc135957779"/>
      <w:r>
        <w:t>Job Post Table</w:t>
      </w:r>
      <w:bookmarkEnd w:id="87"/>
    </w:p>
    <w:p w:rsidR="009A3DBE" w:rsidRDefault="009A3DBE" w:rsidP="009A3DBE">
      <w:pPr>
        <w:pStyle w:val="BodyText"/>
        <w:spacing w:before="197" w:line="276" w:lineRule="auto"/>
        <w:ind w:left="100" w:right="320"/>
        <w:jc w:val="both"/>
      </w:pPr>
      <w:r>
        <w:t>The table "jobpost" contains information about job postings. Here's a description of each column:</w:t>
      </w:r>
    </w:p>
    <w:p w:rsidR="009A3DBE" w:rsidRDefault="009A3DBE" w:rsidP="009A3DBE">
      <w:pPr>
        <w:pStyle w:val="BodyText"/>
        <w:spacing w:before="197" w:line="276" w:lineRule="auto"/>
        <w:ind w:left="720" w:right="320"/>
        <w:jc w:val="both"/>
      </w:pPr>
      <w:r>
        <w:t>1. id_jobpost: It is a unique identifier for each job posting in the table.</w:t>
      </w:r>
    </w:p>
    <w:p w:rsidR="009A3DBE" w:rsidRDefault="009A3DBE" w:rsidP="009A3DBE">
      <w:pPr>
        <w:pStyle w:val="BodyText"/>
        <w:spacing w:before="197" w:line="276" w:lineRule="auto"/>
        <w:ind w:left="720" w:right="320"/>
        <w:jc w:val="both"/>
      </w:pPr>
      <w:r>
        <w:t>2. id_company: It represents the foreign key referencing the id of the company that posted the job.</w:t>
      </w:r>
    </w:p>
    <w:p w:rsidR="009A3DBE" w:rsidRDefault="009A3DBE" w:rsidP="009A3DBE">
      <w:pPr>
        <w:pStyle w:val="BodyText"/>
        <w:spacing w:before="197" w:line="276" w:lineRule="auto"/>
        <w:ind w:left="720" w:right="320"/>
        <w:jc w:val="both"/>
      </w:pPr>
      <w:r>
        <w:t>3. jobtitle: It stores the title or name of the job.</w:t>
      </w:r>
    </w:p>
    <w:p w:rsidR="009A3DBE" w:rsidRDefault="009A3DBE" w:rsidP="009A3DBE">
      <w:pPr>
        <w:pStyle w:val="BodyText"/>
        <w:spacing w:before="197" w:line="276" w:lineRule="auto"/>
        <w:ind w:left="720" w:right="320"/>
        <w:jc w:val="both"/>
      </w:pPr>
      <w:r>
        <w:t>4. description: It contains the description or details of the job.</w:t>
      </w:r>
    </w:p>
    <w:p w:rsidR="009A3DBE" w:rsidRDefault="009A3DBE" w:rsidP="009A3DBE">
      <w:pPr>
        <w:pStyle w:val="BodyText"/>
        <w:spacing w:before="197" w:line="276" w:lineRule="auto"/>
        <w:ind w:left="720" w:right="320"/>
        <w:jc w:val="both"/>
      </w:pPr>
      <w:r>
        <w:t>5. minimumsalary: It specifies the minimum salary or salary range for the job.</w:t>
      </w:r>
    </w:p>
    <w:p w:rsidR="009A3DBE" w:rsidRDefault="009A3DBE" w:rsidP="009A3DBE">
      <w:pPr>
        <w:pStyle w:val="BodyText"/>
        <w:spacing w:before="197" w:line="276" w:lineRule="auto"/>
        <w:ind w:left="720" w:right="320"/>
        <w:jc w:val="both"/>
      </w:pPr>
      <w:r>
        <w:t>6. maximumsalary: It represents the maximum salary or salary range for the job.</w:t>
      </w:r>
    </w:p>
    <w:p w:rsidR="009A3DBE" w:rsidRDefault="009A3DBE" w:rsidP="009A3DBE">
      <w:pPr>
        <w:pStyle w:val="BodyText"/>
        <w:spacing w:before="197" w:line="276" w:lineRule="auto"/>
        <w:ind w:left="720" w:right="320"/>
        <w:jc w:val="both"/>
      </w:pPr>
      <w:r>
        <w:lastRenderedPageBreak/>
        <w:t>7. experience: It indicates the required experience level or years of experience for the job.</w:t>
      </w:r>
    </w:p>
    <w:p w:rsidR="009A3DBE" w:rsidRDefault="009A3DBE" w:rsidP="009A3DBE">
      <w:pPr>
        <w:pStyle w:val="BodyText"/>
        <w:spacing w:before="197" w:line="276" w:lineRule="auto"/>
        <w:ind w:left="720" w:right="320"/>
        <w:jc w:val="both"/>
      </w:pPr>
      <w:r>
        <w:t>8. qualification: It stores the required qualifications or educational requirements for the job.</w:t>
      </w:r>
    </w:p>
    <w:p w:rsidR="009A3DBE" w:rsidRDefault="009A3DBE" w:rsidP="009A3DBE">
      <w:pPr>
        <w:pStyle w:val="BodyText"/>
        <w:spacing w:before="197" w:line="276" w:lineRule="auto"/>
        <w:ind w:left="720" w:right="320"/>
        <w:jc w:val="both"/>
      </w:pPr>
      <w:r>
        <w:t>9. createdat: It denotes the timestamp or date when the job posting was created.</w:t>
      </w:r>
    </w:p>
    <w:p w:rsidR="009A3DBE" w:rsidRDefault="009A3DBE" w:rsidP="009A3DBE">
      <w:pPr>
        <w:pStyle w:val="BodyText"/>
        <w:spacing w:before="197" w:line="276" w:lineRule="auto"/>
        <w:ind w:left="720" w:right="320"/>
        <w:jc w:val="both"/>
      </w:pPr>
      <w:r>
        <w:t>10. maxage: It represents the maximum age limit or age restriction for applicants of the job.</w:t>
      </w:r>
    </w:p>
    <w:p w:rsidR="00D62040" w:rsidRDefault="009A3DBE" w:rsidP="009A3DBE">
      <w:pPr>
        <w:pStyle w:val="BodyText"/>
        <w:spacing w:before="197" w:line="276" w:lineRule="auto"/>
        <w:ind w:left="100" w:right="320"/>
        <w:jc w:val="both"/>
      </w:pPr>
      <w:r>
        <w:t>The "jobpos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21CECE70" wp14:editId="15D2681F">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2742565"/>
                    </a:xfrm>
                    <a:prstGeom prst="rect">
                      <a:avLst/>
                    </a:prstGeom>
                  </pic:spPr>
                </pic:pic>
              </a:graphicData>
            </a:graphic>
          </wp:inline>
        </w:drawing>
      </w:r>
    </w:p>
    <w:p w:rsidR="001F2145" w:rsidRDefault="00D406BD" w:rsidP="00D406BD">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3</w:t>
      </w:r>
      <w:r w:rsidR="00D602A0">
        <w:rPr>
          <w:noProof/>
        </w:rPr>
        <w:fldChar w:fldCharType="end"/>
      </w:r>
    </w:p>
    <w:p w:rsidR="00801452" w:rsidRDefault="005D2FE4" w:rsidP="00801452">
      <w:pPr>
        <w:pStyle w:val="Heading3"/>
        <w:numPr>
          <w:ilvl w:val="2"/>
          <w:numId w:val="6"/>
        </w:numPr>
        <w:tabs>
          <w:tab w:val="left" w:pos="701"/>
        </w:tabs>
        <w:ind w:hanging="601"/>
        <w:jc w:val="both"/>
      </w:pPr>
      <w:bookmarkStart w:id="88" w:name="_Toc135957780"/>
      <w:r>
        <w:t>Mailbox Table</w:t>
      </w:r>
      <w:bookmarkEnd w:id="88"/>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394110">
      <w:pPr>
        <w:pStyle w:val="BodyText"/>
        <w:spacing w:before="197" w:line="276" w:lineRule="auto"/>
        <w:ind w:left="720" w:right="320"/>
        <w:jc w:val="both"/>
      </w:pPr>
      <w:r>
        <w:t>1. id_mailbox: It is a unique identifier for each message or email in the table.</w:t>
      </w:r>
    </w:p>
    <w:p w:rsidR="00394110" w:rsidRDefault="00394110" w:rsidP="00394110">
      <w:pPr>
        <w:pStyle w:val="BodyText"/>
        <w:spacing w:before="197" w:line="276" w:lineRule="auto"/>
        <w:ind w:left="720" w:right="320"/>
        <w:jc w:val="both"/>
      </w:pPr>
      <w:r>
        <w:t>2. id_fromuser: It represents the foreign key referencing the id of the user who sent the message.</w:t>
      </w:r>
    </w:p>
    <w:p w:rsidR="00394110" w:rsidRDefault="00394110" w:rsidP="00394110">
      <w:pPr>
        <w:pStyle w:val="BodyText"/>
        <w:spacing w:before="197" w:line="276" w:lineRule="auto"/>
        <w:ind w:left="720" w:right="320"/>
        <w:jc w:val="both"/>
      </w:pPr>
      <w:r>
        <w:t>3. fromuser: It stores the name or username of the user who sent the message.</w:t>
      </w:r>
    </w:p>
    <w:p w:rsidR="00394110" w:rsidRDefault="00394110" w:rsidP="00394110">
      <w:pPr>
        <w:pStyle w:val="BodyText"/>
        <w:spacing w:before="197" w:line="276" w:lineRule="auto"/>
        <w:ind w:left="720" w:right="320"/>
        <w:jc w:val="both"/>
      </w:pPr>
      <w:r>
        <w:t>4. id_touser: It represents the foreign key referencing the id of the user who received the message.</w:t>
      </w:r>
    </w:p>
    <w:p w:rsidR="00394110" w:rsidRDefault="00394110" w:rsidP="00394110">
      <w:pPr>
        <w:pStyle w:val="BodyText"/>
        <w:spacing w:before="197" w:line="276" w:lineRule="auto"/>
        <w:ind w:left="720" w:right="320"/>
        <w:jc w:val="both"/>
      </w:pPr>
      <w:r>
        <w:t>5. subject: It contains the subject or title of the message.</w:t>
      </w:r>
    </w:p>
    <w:p w:rsidR="00394110" w:rsidRDefault="00394110" w:rsidP="00394110">
      <w:pPr>
        <w:pStyle w:val="BodyText"/>
        <w:spacing w:before="197" w:line="276" w:lineRule="auto"/>
        <w:ind w:left="720" w:right="320"/>
        <w:jc w:val="both"/>
      </w:pPr>
      <w:r>
        <w:t>6. message: It stores the content or body of the message.</w:t>
      </w:r>
    </w:p>
    <w:p w:rsidR="00394110" w:rsidRDefault="00394110" w:rsidP="00394110">
      <w:pPr>
        <w:pStyle w:val="BodyText"/>
        <w:spacing w:before="197" w:line="276" w:lineRule="auto"/>
        <w:ind w:left="720" w:right="320"/>
        <w:jc w:val="both"/>
      </w:pPr>
      <w:r>
        <w:t>7. createdAt: It denotes the timestamp or date when the message was created or sent.</w:t>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8B26AA" w:rsidRDefault="008B26AA" w:rsidP="00394110">
      <w:pPr>
        <w:pStyle w:val="BodyText"/>
        <w:spacing w:before="197" w:line="276" w:lineRule="auto"/>
        <w:ind w:left="100" w:right="320"/>
        <w:jc w:val="both"/>
      </w:pPr>
      <w:r>
        <w:rPr>
          <w:noProof/>
        </w:rPr>
        <w:drawing>
          <wp:inline distT="0" distB="0" distL="0" distR="0" wp14:anchorId="43F1210A" wp14:editId="148D43D1">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42565"/>
                    </a:xfrm>
                    <a:prstGeom prst="rect">
                      <a:avLst/>
                    </a:prstGeom>
                  </pic:spPr>
                </pic:pic>
              </a:graphicData>
            </a:graphic>
          </wp:inline>
        </w:drawing>
      </w:r>
    </w:p>
    <w:p w:rsidR="008B26AA" w:rsidRDefault="009274AE" w:rsidP="009274AE">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4</w:t>
      </w:r>
      <w:r w:rsidR="00D602A0">
        <w:rPr>
          <w:noProof/>
        </w:rPr>
        <w:fldChar w:fldCharType="end"/>
      </w:r>
    </w:p>
    <w:p w:rsidR="00801452" w:rsidRDefault="00DF2DDE" w:rsidP="00801452">
      <w:pPr>
        <w:pStyle w:val="Heading3"/>
        <w:numPr>
          <w:ilvl w:val="2"/>
          <w:numId w:val="6"/>
        </w:numPr>
        <w:tabs>
          <w:tab w:val="left" w:pos="701"/>
        </w:tabs>
        <w:ind w:hanging="601"/>
        <w:jc w:val="both"/>
      </w:pPr>
      <w:bookmarkStart w:id="89" w:name="_Toc135957781"/>
      <w:r>
        <w:t>Reply Mail Table</w:t>
      </w:r>
      <w:bookmarkEnd w:id="89"/>
    </w:p>
    <w:p w:rsidR="00BE5933" w:rsidRDefault="00BE5933" w:rsidP="00BE5933">
      <w:pPr>
        <w:pStyle w:val="BodyText"/>
        <w:spacing w:before="197" w:line="276" w:lineRule="auto"/>
        <w:ind w:left="100" w:right="320"/>
        <w:jc w:val="both"/>
      </w:pPr>
      <w:r>
        <w:t>The table "reply_mailbox" contains information related to the replies or responses to messages in the "mailbox" table. Here's a description of each column:</w:t>
      </w:r>
    </w:p>
    <w:p w:rsidR="00BE5933" w:rsidRDefault="00BE5933" w:rsidP="00BE5933">
      <w:pPr>
        <w:pStyle w:val="BodyText"/>
        <w:spacing w:before="197" w:line="276" w:lineRule="auto"/>
        <w:ind w:left="720" w:right="320"/>
        <w:jc w:val="both"/>
      </w:pPr>
      <w:r>
        <w:t>1. id_reply: It is a unique identifier for each reply in the table.</w:t>
      </w:r>
    </w:p>
    <w:p w:rsidR="00BE5933" w:rsidRDefault="00BE5933" w:rsidP="00BE5933">
      <w:pPr>
        <w:pStyle w:val="BodyText"/>
        <w:spacing w:before="197" w:line="276" w:lineRule="auto"/>
        <w:ind w:left="720" w:right="320"/>
        <w:jc w:val="both"/>
      </w:pPr>
      <w:r>
        <w:t>2. id_mailbox: It represents the foreign key referencing the id of the original message in the "mailbox" table to which the reply belongs.</w:t>
      </w:r>
    </w:p>
    <w:p w:rsidR="00BE5933" w:rsidRDefault="00BE5933" w:rsidP="00BE5933">
      <w:pPr>
        <w:pStyle w:val="BodyText"/>
        <w:spacing w:before="197" w:line="276" w:lineRule="auto"/>
        <w:ind w:left="720" w:right="320"/>
        <w:jc w:val="both"/>
      </w:pPr>
      <w:r>
        <w:t>3. id_user: It represents the foreign key referencing the id of the user who sent the reply.</w:t>
      </w:r>
    </w:p>
    <w:p w:rsidR="00BE5933" w:rsidRDefault="00BE5933" w:rsidP="00BE5933">
      <w:pPr>
        <w:pStyle w:val="BodyText"/>
        <w:spacing w:before="197" w:line="276" w:lineRule="auto"/>
        <w:ind w:left="720" w:right="320"/>
        <w:jc w:val="both"/>
      </w:pPr>
      <w:r>
        <w:t>4. usertype: It indicates the type of user who sent the reply (e.g., admin, customer, etc.).</w:t>
      </w:r>
    </w:p>
    <w:p w:rsidR="00BE5933" w:rsidRDefault="00BE5933" w:rsidP="00BE5933">
      <w:pPr>
        <w:pStyle w:val="BodyText"/>
        <w:spacing w:before="197" w:line="276" w:lineRule="auto"/>
        <w:ind w:left="720" w:right="320"/>
        <w:jc w:val="both"/>
      </w:pPr>
      <w:r>
        <w:t>5. message: It stores the content or body of the reply message.</w:t>
      </w:r>
    </w:p>
    <w:p w:rsidR="00BE5933" w:rsidRDefault="00BE5933" w:rsidP="00BE5933">
      <w:pPr>
        <w:pStyle w:val="BodyText"/>
        <w:spacing w:before="197" w:line="276" w:lineRule="auto"/>
        <w:ind w:left="720" w:right="320"/>
        <w:jc w:val="both"/>
      </w:pPr>
      <w:r>
        <w:t>6. createdAt: It denotes the timestamp or date when the reply was created or sent.</w:t>
      </w:r>
    </w:p>
    <w:p w:rsidR="00383CAF" w:rsidRDefault="00BE5933" w:rsidP="00BE5933">
      <w:pPr>
        <w:pStyle w:val="BodyText"/>
        <w:spacing w:before="197" w:line="276" w:lineRule="auto"/>
        <w:ind w:left="100" w:right="320"/>
        <w:jc w:val="both"/>
      </w:pPr>
      <w:r>
        <w:t>The "reply_mailbox" table allows storing and associating replies with the original messages in the "mailbox" table. It helps maintain a conversation thread or history of communication between users or users and administrators.</w:t>
      </w:r>
      <w:r w:rsidR="00383CAF">
        <w:rPr>
          <w:noProof/>
        </w:rPr>
        <w:lastRenderedPageBreak/>
        <w:drawing>
          <wp:inline distT="0" distB="0" distL="0" distR="0" wp14:anchorId="0A6F71D6" wp14:editId="706EC81A">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383CAF" w:rsidRDefault="00E9772F" w:rsidP="00E9772F">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5</w:t>
      </w:r>
      <w:r w:rsidR="00D602A0">
        <w:rPr>
          <w:noProof/>
        </w:rPr>
        <w:fldChar w:fldCharType="end"/>
      </w:r>
    </w:p>
    <w:p w:rsidR="00801452" w:rsidRDefault="00A538F5" w:rsidP="00801452">
      <w:pPr>
        <w:pStyle w:val="Heading3"/>
        <w:numPr>
          <w:ilvl w:val="2"/>
          <w:numId w:val="6"/>
        </w:numPr>
        <w:tabs>
          <w:tab w:val="left" w:pos="701"/>
        </w:tabs>
        <w:ind w:hanging="601"/>
        <w:jc w:val="both"/>
      </w:pPr>
      <w:bookmarkStart w:id="90" w:name="_Toc135957782"/>
      <w:r>
        <w:t>States Table</w:t>
      </w:r>
      <w:bookmarkEnd w:id="90"/>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5F56">
      <w:pPr>
        <w:pStyle w:val="BodyText"/>
        <w:spacing w:before="197" w:line="276" w:lineRule="auto"/>
        <w:ind w:left="720" w:right="320"/>
        <w:jc w:val="both"/>
      </w:pPr>
      <w:r>
        <w:t>1. id: It is a unique identifier for each state in the table.</w:t>
      </w:r>
    </w:p>
    <w:p w:rsidR="00BE5F56" w:rsidRDefault="00BE5F56" w:rsidP="00BE5F56">
      <w:pPr>
        <w:pStyle w:val="BodyText"/>
        <w:spacing w:before="197" w:line="276" w:lineRule="auto"/>
        <w:ind w:left="720" w:right="320"/>
        <w:jc w:val="both"/>
      </w:pPr>
      <w:r>
        <w:t>2. name: It represents the name of the state.</w:t>
      </w:r>
    </w:p>
    <w:p w:rsidR="00BE5F56" w:rsidRDefault="00BE5F56" w:rsidP="00BE5F56">
      <w:pPr>
        <w:pStyle w:val="BodyText"/>
        <w:spacing w:before="197" w:line="276" w:lineRule="auto"/>
        <w:ind w:left="720" w:right="320"/>
        <w:jc w:val="both"/>
      </w:pPr>
      <w:r>
        <w:t>3. country_id: It represents the foreign key referencing the id of the country to which the state belongs. This column establishes a relationship between states and countries, indicating which country each state is associated with.</w:t>
      </w:r>
    </w:p>
    <w:p w:rsidR="00C0096B" w:rsidRDefault="00BE5F56" w:rsidP="003121DE">
      <w:pPr>
        <w:pStyle w:val="BodyText"/>
        <w:spacing w:before="197" w:line="276" w:lineRule="auto"/>
        <w:ind w:left="100" w:right="320"/>
        <w:jc w:val="both"/>
      </w:pPr>
      <w:r>
        <w:t>The "states" table is typically used to store a list of states or provinces within a country. By linking the states to their respective countries through the country_id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64FF7179" wp14:editId="36B11BAE">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3121DE" w:rsidRPr="0032694F" w:rsidRDefault="003E7BE8" w:rsidP="003E7BE8">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6</w:t>
      </w:r>
      <w:r w:rsidR="00D602A0">
        <w:rPr>
          <w:noProof/>
        </w:rPr>
        <w:fldChar w:fldCharType="end"/>
      </w:r>
      <w:r w:rsidR="0032694F">
        <w:br w:type="page"/>
      </w:r>
    </w:p>
    <w:p w:rsidR="00801452" w:rsidRDefault="00801452" w:rsidP="00801452">
      <w:pPr>
        <w:pStyle w:val="Heading3"/>
        <w:tabs>
          <w:tab w:val="left" w:pos="701"/>
        </w:tabs>
        <w:jc w:val="both"/>
      </w:pPr>
      <w:bookmarkStart w:id="91" w:name="_Toc135957783"/>
      <w:r>
        <w:lastRenderedPageBreak/>
        <w:t>4.4.10.</w:t>
      </w:r>
      <w:r w:rsidR="002D1A28">
        <w:t xml:space="preserve"> </w:t>
      </w:r>
      <w:r w:rsidR="00FA75F7">
        <w:t>Users Table</w:t>
      </w:r>
      <w:bookmarkEnd w:id="91"/>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1. id_user: It represents the unique identifier for each user in the table.</w:t>
      </w:r>
    </w:p>
    <w:p w:rsidR="002D1A28" w:rsidRDefault="002D1A28" w:rsidP="0075569B">
      <w:pPr>
        <w:pStyle w:val="BodyText"/>
        <w:spacing w:before="197" w:line="276" w:lineRule="auto"/>
        <w:ind w:left="100" w:right="320"/>
        <w:jc w:val="both"/>
      </w:pPr>
      <w:r>
        <w:t>2. firstname: It stores the first name of the user.</w:t>
      </w:r>
    </w:p>
    <w:p w:rsidR="002D1A28" w:rsidRDefault="002D1A28" w:rsidP="0075569B">
      <w:pPr>
        <w:pStyle w:val="BodyText"/>
        <w:spacing w:before="197" w:line="276" w:lineRule="auto"/>
        <w:ind w:left="100" w:right="320"/>
        <w:jc w:val="both"/>
      </w:pPr>
      <w:r>
        <w:t>3. lastname: It stores the last name of the user.</w:t>
      </w:r>
    </w:p>
    <w:p w:rsidR="002D1A28" w:rsidRDefault="002D1A28" w:rsidP="0075569B">
      <w:pPr>
        <w:pStyle w:val="BodyText"/>
        <w:spacing w:before="197" w:line="276" w:lineRule="auto"/>
        <w:ind w:left="100" w:right="320"/>
        <w:jc w:val="both"/>
      </w:pPr>
      <w:r>
        <w:t>4. email: It stores the email address of the user.</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9. contactno: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12. passingyear: It stores the year when the user passed their educational qualification.</w:t>
      </w:r>
    </w:p>
    <w:p w:rsidR="002D1A28" w:rsidRDefault="002D1A28" w:rsidP="0075569B">
      <w:pPr>
        <w:pStyle w:val="BodyText"/>
        <w:spacing w:before="197" w:line="276" w:lineRule="auto"/>
        <w:ind w:left="100" w:right="320"/>
        <w:jc w:val="both"/>
      </w:pPr>
      <w:r>
        <w:t>13. dob: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15. cnic: It stores the cnic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19. aboutme: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437FAB31" wp14:editId="13D74D7F">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C07023" w:rsidRDefault="0050213C" w:rsidP="0050213C">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7</w:t>
      </w:r>
      <w:r w:rsidR="00D602A0">
        <w:rPr>
          <w:noProof/>
        </w:rPr>
        <w:fldChar w:fldCharType="end"/>
      </w:r>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45C4BAAE" wp14:editId="273A923C">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A34A06" w:rsidRDefault="00D969E2" w:rsidP="00D969E2">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38</w:t>
      </w:r>
      <w:r w:rsidR="00D602A0">
        <w:rPr>
          <w:noProof/>
        </w:rPr>
        <w:fldChar w:fldCharType="end"/>
      </w:r>
    </w:p>
    <w:p w:rsidR="00ED0316" w:rsidRDefault="00ED0316" w:rsidP="00934695">
      <w:pPr>
        <w:rPr>
          <w:rFonts w:ascii="Calibri"/>
          <w:sz w:val="20"/>
        </w:rPr>
      </w:pPr>
      <w:r>
        <w:rPr>
          <w:rFonts w:ascii="Calibri"/>
          <w:sz w:val="20"/>
        </w:rPr>
        <w:br w:type="page"/>
      </w:r>
    </w:p>
    <w:p w:rsidR="00F54860" w:rsidRDefault="00AC33AA" w:rsidP="00C92E23">
      <w:pPr>
        <w:pStyle w:val="Heading2"/>
        <w:numPr>
          <w:ilvl w:val="1"/>
          <w:numId w:val="9"/>
        </w:numPr>
        <w:tabs>
          <w:tab w:val="left" w:pos="593"/>
        </w:tabs>
        <w:spacing w:before="62"/>
        <w:jc w:val="both"/>
      </w:pPr>
      <w:bookmarkStart w:id="92" w:name="_Toc135957784"/>
      <w:r>
        <w:lastRenderedPageBreak/>
        <w:t>Web Hosting</w:t>
      </w:r>
      <w:bookmarkEnd w:id="92"/>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0D08C64A" wp14:editId="24ABCB18">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517193" w:rsidRDefault="00A76558" w:rsidP="00A76558">
      <w:pPr>
        <w:pStyle w:val="Caption"/>
      </w:pPr>
      <w:r>
        <w:t xml:space="preserve">Figure 4. </w:t>
      </w:r>
      <w:r w:rsidR="00D602A0">
        <w:fldChar w:fldCharType="begin"/>
      </w:r>
      <w:r w:rsidR="00D602A0">
        <w:instrText xml:space="preserve"> SEQ Figure_4. \* ARABIC </w:instrText>
      </w:r>
      <w:r w:rsidR="00D602A0">
        <w:fldChar w:fldCharType="separate"/>
      </w:r>
      <w:r w:rsidR="00444802">
        <w:rPr>
          <w:noProof/>
        </w:rPr>
        <w:t>39</w:t>
      </w:r>
      <w:r w:rsidR="00D602A0">
        <w:rPr>
          <w:noProof/>
        </w:rPr>
        <w:fldChar w:fldCharType="end"/>
      </w:r>
    </w:p>
    <w:p w:rsidR="00FE0547" w:rsidRDefault="00FE0547" w:rsidP="00F54860">
      <w:pPr>
        <w:pStyle w:val="BodyText"/>
        <w:rPr>
          <w:sz w:val="33"/>
        </w:rPr>
      </w:pPr>
    </w:p>
    <w:p w:rsidR="00F54860" w:rsidRDefault="007F39D1" w:rsidP="007D3B9A">
      <w:pPr>
        <w:pStyle w:val="Heading3"/>
        <w:numPr>
          <w:ilvl w:val="2"/>
          <w:numId w:val="27"/>
        </w:numPr>
        <w:tabs>
          <w:tab w:val="left" w:pos="701"/>
        </w:tabs>
        <w:jc w:val="both"/>
      </w:pPr>
      <w:bookmarkStart w:id="93" w:name="_Toc135957785"/>
      <w:r>
        <w:t>Backend Management</w:t>
      </w:r>
      <w:bookmarkEnd w:id="93"/>
    </w:p>
    <w:p w:rsidR="004A6C9B" w:rsidRDefault="004A6C9B" w:rsidP="004A6C9B">
      <w:pPr>
        <w:spacing w:line="276" w:lineRule="auto"/>
        <w:rPr>
          <w:sz w:val="24"/>
          <w:szCs w:val="24"/>
        </w:rPr>
      </w:pPr>
    </w:p>
    <w:p w:rsidR="004A6C9B" w:rsidRPr="004A6C9B" w:rsidRDefault="004A6C9B" w:rsidP="004A6C9B">
      <w:pPr>
        <w:spacing w:line="276" w:lineRule="auto"/>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A8736B">
      <w:pPr>
        <w:pStyle w:val="ListParagraph"/>
        <w:numPr>
          <w:ilvl w:val="0"/>
          <w:numId w:val="36"/>
        </w:numPr>
        <w:spacing w:line="276" w:lineRule="auto"/>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A8736B">
      <w:pPr>
        <w:pStyle w:val="ListParagraph"/>
        <w:numPr>
          <w:ilvl w:val="0"/>
          <w:numId w:val="36"/>
        </w:numPr>
        <w:spacing w:line="276" w:lineRule="auto"/>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8A4F83">
      <w:pPr>
        <w:rPr>
          <w:rFonts w:ascii="Calibri"/>
          <w:sz w:val="20"/>
        </w:rPr>
      </w:pPr>
      <w:r>
        <w:rPr>
          <w:noProof/>
        </w:rPr>
        <w:lastRenderedPageBreak/>
        <w:drawing>
          <wp:inline distT="0" distB="0" distL="0" distR="0" wp14:anchorId="6D9B12C3" wp14:editId="712BA1C5">
            <wp:extent cx="5994400" cy="2742565"/>
            <wp:effectExtent l="0" t="0" r="635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A71E7F" w:rsidRDefault="00E540C8" w:rsidP="00E540C8">
      <w:pPr>
        <w:pStyle w:val="Caption"/>
        <w:rPr>
          <w:rFonts w:ascii="Calibri"/>
          <w:sz w:val="20"/>
        </w:rPr>
      </w:pPr>
      <w:r>
        <w:t xml:space="preserve">Figure 4. </w:t>
      </w:r>
      <w:r w:rsidR="00D602A0">
        <w:fldChar w:fldCharType="begin"/>
      </w:r>
      <w:r w:rsidR="00D602A0">
        <w:instrText xml:space="preserve"> SEQ Figure_4. \* ARABIC </w:instrText>
      </w:r>
      <w:r w:rsidR="00D602A0">
        <w:fldChar w:fldCharType="separate"/>
      </w:r>
      <w:r w:rsidR="00444802">
        <w:rPr>
          <w:noProof/>
        </w:rPr>
        <w:t>40</w:t>
      </w:r>
      <w:r w:rsidR="00D602A0">
        <w:rPr>
          <w:noProof/>
        </w:rPr>
        <w:fldChar w:fldCharType="end"/>
      </w:r>
    </w:p>
    <w:p w:rsidR="007D3B9A" w:rsidRDefault="007D3B9A" w:rsidP="008A4F83">
      <w:pPr>
        <w:rPr>
          <w:rFonts w:ascii="Calibri"/>
          <w:sz w:val="20"/>
        </w:rPr>
      </w:pPr>
    </w:p>
    <w:p w:rsidR="007D3B9A" w:rsidRDefault="009A1414" w:rsidP="002F7C52">
      <w:pPr>
        <w:pStyle w:val="Heading3"/>
        <w:numPr>
          <w:ilvl w:val="2"/>
          <w:numId w:val="27"/>
        </w:numPr>
        <w:tabs>
          <w:tab w:val="left" w:pos="701"/>
        </w:tabs>
        <w:jc w:val="both"/>
      </w:pPr>
      <w:bookmarkStart w:id="94" w:name="_Toc135957786"/>
      <w:r>
        <w:t>Database Management</w:t>
      </w:r>
      <w:bookmarkEnd w:id="94"/>
    </w:p>
    <w:p w:rsidR="00A71E7F" w:rsidRDefault="00A71E7F" w:rsidP="005218B0">
      <w:pPr>
        <w:spacing w:line="276" w:lineRule="auto"/>
        <w:rPr>
          <w:sz w:val="24"/>
        </w:rPr>
      </w:pPr>
    </w:p>
    <w:p w:rsidR="005218B0" w:rsidRPr="005218B0" w:rsidRDefault="005218B0" w:rsidP="005218B0">
      <w:pPr>
        <w:spacing w:line="276" w:lineRule="auto"/>
        <w:rPr>
          <w:sz w:val="24"/>
        </w:rPr>
      </w:pPr>
      <w:r w:rsidRPr="005218B0">
        <w:rPr>
          <w:sz w:val="24"/>
        </w:rPr>
        <w:t>MySQL database management is one of the hosting services provided by 000webhosting. Data can be stored and retrieved using the well-known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F453D">
        <w:rPr>
          <w:sz w:val="24"/>
        </w:rPr>
        <w:instrText xml:space="preserve"> ADDIN ZOTERO_ITEM CSL_CITATION {"citationID":"HE506uuJ","properties":{"formattedCitation":"[8]","plainCitation":"[8]","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F453D" w:rsidRPr="00EF453D">
        <w:rPr>
          <w:sz w:val="24"/>
        </w:rPr>
        <w:t>[8]</w:t>
      </w:r>
      <w:r w:rsidR="00EF453D">
        <w:rPr>
          <w:sz w:val="24"/>
        </w:rPr>
        <w:fldChar w:fldCharType="end"/>
      </w:r>
    </w:p>
    <w:p w:rsidR="003E7782" w:rsidRDefault="003E7782" w:rsidP="005218B0">
      <w:pPr>
        <w:spacing w:line="276" w:lineRule="auto"/>
        <w:rPr>
          <w:sz w:val="24"/>
        </w:rPr>
      </w:pPr>
    </w:p>
    <w:p w:rsidR="005218B0" w:rsidRPr="003E7782" w:rsidRDefault="005218B0" w:rsidP="003E7782">
      <w:pPr>
        <w:pStyle w:val="ListParagraph"/>
        <w:numPr>
          <w:ilvl w:val="0"/>
          <w:numId w:val="38"/>
        </w:numPr>
        <w:spacing w:line="276" w:lineRule="auto"/>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444802" w:rsidRDefault="005218B0" w:rsidP="00444802">
      <w:pPr>
        <w:pStyle w:val="ListParagraph"/>
        <w:numPr>
          <w:ilvl w:val="0"/>
          <w:numId w:val="37"/>
        </w:numPr>
        <w:spacing w:line="276" w:lineRule="auto"/>
        <w:rPr>
          <w:rFonts w:ascii="Calibri"/>
        </w:rPr>
      </w:pPr>
      <w:r w:rsidRPr="003E7782">
        <w:rPr>
          <w:sz w:val="24"/>
        </w:rPr>
        <w:t>phpMyAdmin: To interact with MySQL databases, 000webhosting provides phpMyAdmin, a web-based database management tool. It offers a thorough user interface for managing tables, running SQL queries, importing and exporting data, and carrying out various administrative tasks.</w:t>
      </w:r>
    </w:p>
    <w:p w:rsidR="008A4F83" w:rsidRDefault="00D86BD8" w:rsidP="00444802">
      <w:pPr>
        <w:pStyle w:val="Caption"/>
        <w:rPr>
          <w:rFonts w:ascii="Calibri"/>
          <w:sz w:val="20"/>
        </w:rPr>
        <w:sectPr w:rsidR="008A4F83">
          <w:pgSz w:w="11900" w:h="16840"/>
          <w:pgMar w:top="1420" w:right="1120" w:bottom="440" w:left="1340" w:header="0" w:footer="245" w:gutter="0"/>
          <w:cols w:space="720"/>
        </w:sectPr>
      </w:pPr>
      <w:r>
        <w:rPr>
          <w:noProof/>
        </w:rPr>
        <w:drawing>
          <wp:inline distT="0" distB="0" distL="0" distR="0" wp14:anchorId="2BA9A60E" wp14:editId="26543D41">
            <wp:extent cx="5994400" cy="3065145"/>
            <wp:effectExtent l="0" t="0" r="635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3065145"/>
                    </a:xfrm>
                    <a:prstGeom prst="rect">
                      <a:avLst/>
                    </a:prstGeom>
                  </pic:spPr>
                </pic:pic>
              </a:graphicData>
            </a:graphic>
          </wp:inline>
        </w:drawing>
      </w:r>
      <w:r w:rsidR="00444802">
        <w:t xml:space="preserve">Figure 4. </w:t>
      </w:r>
      <w:r w:rsidR="00D602A0">
        <w:fldChar w:fldCharType="begin"/>
      </w:r>
      <w:r w:rsidR="00D602A0">
        <w:instrText xml:space="preserve"> SEQ Figure_4. \* ARABIC </w:instrText>
      </w:r>
      <w:r w:rsidR="00D602A0">
        <w:fldChar w:fldCharType="separate"/>
      </w:r>
      <w:r w:rsidR="00444802">
        <w:rPr>
          <w:noProof/>
        </w:rPr>
        <w:t>41</w:t>
      </w:r>
      <w:r w:rsidR="00D602A0">
        <w:rPr>
          <w:noProof/>
        </w:rPr>
        <w:fldChar w:fldCharType="end"/>
      </w:r>
    </w:p>
    <w:p w:rsidR="00BC25B5" w:rsidRPr="003542A1" w:rsidRDefault="00BC25B5" w:rsidP="00BC25B5">
      <w:pPr>
        <w:pStyle w:val="Heading1"/>
        <w:ind w:left="0"/>
      </w:pPr>
      <w:bookmarkStart w:id="95" w:name="_Toc135957787"/>
      <w:r w:rsidRPr="003542A1">
        <w:lastRenderedPageBreak/>
        <w:t xml:space="preserve">Chapter </w:t>
      </w:r>
      <w:r>
        <w:t>5</w:t>
      </w:r>
      <w:r w:rsidRPr="003542A1">
        <w:t xml:space="preserve">: </w:t>
      </w:r>
      <w:r w:rsidR="00A11BE4">
        <w:t>Structure</w:t>
      </w:r>
      <w:bookmarkEnd w:id="95"/>
    </w:p>
    <w:p w:rsidR="00BC25B5" w:rsidRDefault="00BC25B5" w:rsidP="00BC25B5">
      <w:pPr>
        <w:pStyle w:val="BodyText"/>
        <w:spacing w:before="10"/>
        <w:rPr>
          <w:b/>
          <w:sz w:val="42"/>
        </w:rPr>
      </w:pPr>
    </w:p>
    <w:p w:rsidR="00BC25B5" w:rsidRDefault="00F944A8" w:rsidP="00C92E23">
      <w:pPr>
        <w:pStyle w:val="Heading2"/>
        <w:numPr>
          <w:ilvl w:val="1"/>
          <w:numId w:val="17"/>
        </w:numPr>
        <w:tabs>
          <w:tab w:val="left" w:pos="593"/>
        </w:tabs>
      </w:pPr>
      <w:bookmarkStart w:id="96" w:name="_Toc135957788"/>
      <w:r>
        <w:t>Front End</w:t>
      </w:r>
      <w:r w:rsidR="00473228">
        <w:t xml:space="preserve"> Structural</w:t>
      </w:r>
      <w:r w:rsidR="001073E9">
        <w:t xml:space="preserve"> Diagram</w:t>
      </w:r>
      <w:bookmarkEnd w:id="96"/>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6B7E3540" wp14:editId="63CDD5C1">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465892">
        <w:t xml:space="preserve">Figure 5. </w:t>
      </w:r>
      <w:r w:rsidR="00D602A0">
        <w:fldChar w:fldCharType="begin"/>
      </w:r>
      <w:r w:rsidR="00D602A0">
        <w:instrText xml:space="preserve"> SEQ Figure_5. \* ARABIC </w:instrText>
      </w:r>
      <w:r w:rsidR="00D602A0">
        <w:fldChar w:fldCharType="separate"/>
      </w:r>
      <w:r w:rsidR="00C36B87">
        <w:rPr>
          <w:noProof/>
        </w:rPr>
        <w:t>1</w:t>
      </w:r>
      <w:r w:rsidR="00D602A0">
        <w:rPr>
          <w:noProof/>
        </w:rPr>
        <w:fldChar w:fldCharType="end"/>
      </w:r>
      <w:r w:rsidR="003C7985" w:rsidRPr="00D32B6C">
        <w:br w:type="page"/>
      </w:r>
    </w:p>
    <w:p w:rsidR="00BC25B5" w:rsidRDefault="00BC25B5" w:rsidP="00BC25B5">
      <w:pPr>
        <w:pStyle w:val="BodyText"/>
        <w:spacing w:before="10"/>
        <w:rPr>
          <w:sz w:val="32"/>
        </w:rPr>
      </w:pPr>
    </w:p>
    <w:p w:rsidR="00BC25B5" w:rsidRDefault="00766163" w:rsidP="00C92E23">
      <w:pPr>
        <w:pStyle w:val="Heading2"/>
        <w:numPr>
          <w:ilvl w:val="1"/>
          <w:numId w:val="17"/>
        </w:numPr>
        <w:tabs>
          <w:tab w:val="left" w:pos="590"/>
        </w:tabs>
        <w:ind w:left="589" w:hanging="490"/>
      </w:pPr>
      <w:bookmarkStart w:id="97" w:name="_Toc135957789"/>
      <w:r>
        <w:t>Backend and Database Diagrams</w:t>
      </w:r>
      <w:bookmarkEnd w:id="97"/>
    </w:p>
    <w:p w:rsidR="00BC25B5" w:rsidRDefault="00BC25B5" w:rsidP="00BC25B5">
      <w:pPr>
        <w:pStyle w:val="BodyText"/>
        <w:rPr>
          <w:b/>
          <w:sz w:val="35"/>
        </w:rPr>
      </w:pPr>
    </w:p>
    <w:p w:rsidR="00BC25B5" w:rsidRDefault="00BC25B5" w:rsidP="00C92E23">
      <w:pPr>
        <w:pStyle w:val="Heading3"/>
        <w:numPr>
          <w:ilvl w:val="2"/>
          <w:numId w:val="17"/>
        </w:numPr>
        <w:tabs>
          <w:tab w:val="left" w:pos="701"/>
        </w:tabs>
      </w:pPr>
      <w:bookmarkStart w:id="98" w:name="_Toc135957790"/>
      <w:r>
        <w:t>E</w:t>
      </w:r>
      <w:r w:rsidR="00575AAC">
        <w:t>R Diagram</w:t>
      </w:r>
      <w:bookmarkEnd w:id="98"/>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2866075C" wp14:editId="6D3518E7">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56">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732AA6">
        <w:t xml:space="preserve">Figure 5. </w:t>
      </w:r>
      <w:r w:rsidR="00D602A0">
        <w:fldChar w:fldCharType="begin"/>
      </w:r>
      <w:r w:rsidR="00D602A0">
        <w:instrText xml:space="preserve"> SEQ Figure_5. \* ARABIC </w:instrText>
      </w:r>
      <w:r w:rsidR="00D602A0">
        <w:fldChar w:fldCharType="separate"/>
      </w:r>
      <w:r w:rsidR="00C36B87">
        <w:rPr>
          <w:noProof/>
        </w:rPr>
        <w:t>2</w:t>
      </w:r>
      <w:r w:rsidR="00D602A0">
        <w:rPr>
          <w:noProof/>
        </w:rPr>
        <w:fldChar w:fldCharType="end"/>
      </w:r>
    </w:p>
    <w:p w:rsidR="000C1E5B" w:rsidRPr="000C1E5B" w:rsidRDefault="000C1E5B" w:rsidP="000C1E5B">
      <w:pPr>
        <w:rPr>
          <w:sz w:val="24"/>
          <w:szCs w:val="24"/>
        </w:rPr>
      </w:pPr>
      <w:r>
        <w:br w:type="page"/>
      </w:r>
    </w:p>
    <w:p w:rsidR="00A94194" w:rsidRDefault="00A94194" w:rsidP="00C92E23">
      <w:pPr>
        <w:pStyle w:val="Heading3"/>
        <w:numPr>
          <w:ilvl w:val="2"/>
          <w:numId w:val="17"/>
        </w:numPr>
        <w:tabs>
          <w:tab w:val="left" w:pos="701"/>
        </w:tabs>
      </w:pPr>
      <w:bookmarkStart w:id="99" w:name="_Toc135957791"/>
      <w:r>
        <w:lastRenderedPageBreak/>
        <w:t>Use Case Diagram</w:t>
      </w:r>
      <w:bookmarkEnd w:id="99"/>
    </w:p>
    <w:p w:rsidR="0004302B" w:rsidRDefault="002948E4" w:rsidP="00A94194">
      <w:pPr>
        <w:pStyle w:val="BodyText"/>
        <w:spacing w:before="197" w:line="360" w:lineRule="auto"/>
        <w:ind w:left="100" w:right="316"/>
      </w:pPr>
      <w:r>
        <w:t>The Use Case Diagram for the system is as follows:</w:t>
      </w:r>
    </w:p>
    <w:p w:rsidR="0004302B" w:rsidRDefault="00434810" w:rsidP="00A94194">
      <w:pPr>
        <w:pStyle w:val="BodyText"/>
        <w:spacing w:before="197" w:line="360" w:lineRule="auto"/>
        <w:ind w:left="100" w:right="316"/>
      </w:pPr>
      <w:r w:rsidRPr="0004302B">
        <w:rPr>
          <w:noProof/>
        </w:rPr>
        <w:drawing>
          <wp:anchor distT="0" distB="0" distL="114300" distR="114300" simplePos="0" relativeHeight="251665408" behindDoc="0" locked="0" layoutInCell="1" allowOverlap="1" wp14:anchorId="071B62EC" wp14:editId="40AEBC38">
            <wp:simplePos x="0" y="0"/>
            <wp:positionH relativeFrom="column">
              <wp:posOffset>-3175</wp:posOffset>
            </wp:positionH>
            <wp:positionV relativeFrom="paragraph">
              <wp:posOffset>678180</wp:posOffset>
            </wp:positionV>
            <wp:extent cx="5994400" cy="6225413"/>
            <wp:effectExtent l="0" t="0" r="6350" b="4445"/>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94400" cy="622541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4194" w:rsidRDefault="00A16D71" w:rsidP="00A16D71">
      <w:pPr>
        <w:pStyle w:val="Caption"/>
      </w:pPr>
      <w:r>
        <w:t xml:space="preserve">Figure 5. </w:t>
      </w:r>
      <w:r w:rsidR="00D602A0">
        <w:fldChar w:fldCharType="begin"/>
      </w:r>
      <w:r w:rsidR="00D602A0">
        <w:instrText xml:space="preserve"> SEQ Figure_5. \* ARABIC </w:instrText>
      </w:r>
      <w:r w:rsidR="00D602A0">
        <w:fldChar w:fldCharType="separate"/>
      </w:r>
      <w:r w:rsidR="00C36B87">
        <w:rPr>
          <w:noProof/>
        </w:rPr>
        <w:t>3</w:t>
      </w:r>
      <w:r w:rsidR="00D602A0">
        <w:rPr>
          <w:noProof/>
        </w:rPr>
        <w:fldChar w:fldCharType="end"/>
      </w:r>
      <w:r w:rsidR="00A94194" w:rsidRPr="002D5EEE">
        <w:t xml:space="preserve"> </w:t>
      </w:r>
    </w:p>
    <w:p w:rsidR="00301BCD" w:rsidRPr="00400C05" w:rsidRDefault="00301BCD" w:rsidP="00400C05">
      <w:pPr>
        <w:rPr>
          <w:sz w:val="24"/>
          <w:szCs w:val="24"/>
        </w:rPr>
      </w:pPr>
      <w:r>
        <w:br w:type="page"/>
      </w:r>
    </w:p>
    <w:p w:rsidR="00A94194" w:rsidRDefault="00FC7D26" w:rsidP="00C92E23">
      <w:pPr>
        <w:pStyle w:val="Heading3"/>
        <w:numPr>
          <w:ilvl w:val="2"/>
          <w:numId w:val="17"/>
        </w:numPr>
        <w:tabs>
          <w:tab w:val="left" w:pos="701"/>
        </w:tabs>
      </w:pPr>
      <w:bookmarkStart w:id="100" w:name="_Toc135957792"/>
      <w:r>
        <w:lastRenderedPageBreak/>
        <w:t>Context</w:t>
      </w:r>
      <w:r w:rsidR="00D7595A">
        <w:t xml:space="preserve"> Diagram</w:t>
      </w:r>
      <w:bookmarkEnd w:id="100"/>
    </w:p>
    <w:p w:rsidR="00FA247D" w:rsidRDefault="00FA247D" w:rsidP="00FA247D">
      <w:pPr>
        <w:pStyle w:val="BodyText"/>
        <w:spacing w:before="197" w:line="360" w:lineRule="auto"/>
        <w:ind w:left="100" w:right="316"/>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7216" behindDoc="0" locked="0" layoutInCell="1" allowOverlap="1" wp14:anchorId="0A778AF0" wp14:editId="2719BD74">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A95D25" w:rsidP="00A95D25">
      <w:pPr>
        <w:pStyle w:val="Caption"/>
      </w:pPr>
      <w:r>
        <w:t xml:space="preserve">Figure 5. </w:t>
      </w:r>
      <w:r w:rsidR="00D602A0">
        <w:fldChar w:fldCharType="begin"/>
      </w:r>
      <w:r w:rsidR="00D602A0">
        <w:instrText xml:space="preserve"> SEQ Figure_5. \* ARABIC </w:instrText>
      </w:r>
      <w:r w:rsidR="00D602A0">
        <w:fldChar w:fldCharType="separate"/>
      </w:r>
      <w:r w:rsidR="00C36B87">
        <w:rPr>
          <w:noProof/>
        </w:rPr>
        <w:t>4</w:t>
      </w:r>
      <w:r w:rsidR="00D602A0">
        <w:rPr>
          <w:noProof/>
        </w:rPr>
        <w:fldChar w:fldCharType="end"/>
      </w:r>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C92E23">
      <w:pPr>
        <w:pStyle w:val="Heading3"/>
        <w:numPr>
          <w:ilvl w:val="2"/>
          <w:numId w:val="17"/>
        </w:numPr>
        <w:tabs>
          <w:tab w:val="left" w:pos="701"/>
        </w:tabs>
      </w:pPr>
      <w:bookmarkStart w:id="101" w:name="_Toc135957793"/>
      <w:r>
        <w:lastRenderedPageBreak/>
        <w:t>Relational Schema</w:t>
      </w:r>
      <w:bookmarkEnd w:id="101"/>
    </w:p>
    <w:p w:rsidR="00A94194" w:rsidRDefault="00823767" w:rsidP="00A94194">
      <w:pPr>
        <w:pStyle w:val="BodyText"/>
        <w:spacing w:before="197" w:line="360" w:lineRule="auto"/>
        <w:ind w:left="100"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39406F07" wp14:editId="77F042BF">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C36B87" w:rsidP="00C36B87">
      <w:pPr>
        <w:pStyle w:val="Caption"/>
      </w:pPr>
      <w:r>
        <w:t xml:space="preserve">Figure 5. </w:t>
      </w:r>
      <w:r w:rsidR="00D602A0">
        <w:fldChar w:fldCharType="begin"/>
      </w:r>
      <w:r w:rsidR="00D602A0">
        <w:instrText xml:space="preserve"> SEQ Figure_5. \* ARABIC </w:instrText>
      </w:r>
      <w:r w:rsidR="00D602A0">
        <w:fldChar w:fldCharType="separate"/>
      </w:r>
      <w:r>
        <w:rPr>
          <w:noProof/>
        </w:rPr>
        <w:t>5</w:t>
      </w:r>
      <w:r w:rsidR="00D602A0">
        <w:rPr>
          <w:noProof/>
        </w:rPr>
        <w:fldChar w:fldCharType="end"/>
      </w:r>
    </w:p>
    <w:p w:rsidR="00BC25B5" w:rsidRDefault="00BC25B5" w:rsidP="00BC25B5">
      <w:pPr>
        <w:rPr>
          <w:b/>
          <w:sz w:val="40"/>
        </w:rPr>
      </w:pPr>
    </w:p>
    <w:p w:rsidR="00F76F39" w:rsidRDefault="00F76F39">
      <w:pPr>
        <w:rPr>
          <w:b/>
          <w:bCs/>
          <w:sz w:val="44"/>
          <w:szCs w:val="44"/>
        </w:rPr>
      </w:pPr>
      <w:r>
        <w:br w:type="page"/>
      </w:r>
    </w:p>
    <w:p w:rsidR="00BC25B5" w:rsidRDefault="00BC25B5" w:rsidP="00BC25B5">
      <w:pPr>
        <w:pStyle w:val="Heading1"/>
      </w:pPr>
      <w:bookmarkStart w:id="102" w:name="_Toc135957794"/>
      <w:r>
        <w:lastRenderedPageBreak/>
        <w:t>Chapter</w:t>
      </w:r>
      <w:r>
        <w:rPr>
          <w:spacing w:val="-27"/>
        </w:rPr>
        <w:t xml:space="preserve"> </w:t>
      </w:r>
      <w:r>
        <w:t>6:</w:t>
      </w:r>
      <w:r>
        <w:rPr>
          <w:spacing w:val="-26"/>
        </w:rPr>
        <w:t xml:space="preserve"> </w:t>
      </w:r>
      <w:r>
        <w:t>User Roles</w:t>
      </w:r>
      <w:bookmarkEnd w:id="102"/>
    </w:p>
    <w:p w:rsidR="00A34A06" w:rsidRDefault="00A34A06">
      <w:pPr>
        <w:pStyle w:val="BodyText"/>
        <w:spacing w:before="7"/>
        <w:rPr>
          <w:b/>
          <w:sz w:val="40"/>
        </w:rPr>
      </w:pPr>
    </w:p>
    <w:p w:rsidR="00E22E6E" w:rsidRDefault="00D307BF" w:rsidP="00C92E23">
      <w:pPr>
        <w:pStyle w:val="Heading2"/>
        <w:numPr>
          <w:ilvl w:val="1"/>
          <w:numId w:val="18"/>
        </w:numPr>
        <w:tabs>
          <w:tab w:val="left" w:pos="593"/>
        </w:tabs>
      </w:pPr>
      <w:bookmarkStart w:id="103" w:name="_Toc135957795"/>
      <w:r>
        <w:t xml:space="preserve">. </w:t>
      </w:r>
      <w:r w:rsidR="001B5FFD">
        <w:t>Administrator</w:t>
      </w:r>
      <w:bookmarkEnd w:id="103"/>
    </w:p>
    <w:p w:rsidR="001A18A0" w:rsidRDefault="00F04219" w:rsidP="006B2868">
      <w:pPr>
        <w:pStyle w:val="BodyText"/>
        <w:spacing w:before="220" w:line="276" w:lineRule="auto"/>
        <w:ind w:left="100"/>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thanks to their privileged access to the system. </w:t>
      </w:r>
    </w:p>
    <w:p w:rsidR="001A18A0" w:rsidRDefault="00F04219" w:rsidP="006B2868">
      <w:pPr>
        <w:pStyle w:val="BodyText"/>
        <w:spacing w:before="220" w:line="276" w:lineRule="auto"/>
        <w:ind w:left="100"/>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6B2868">
      <w:pPr>
        <w:pStyle w:val="BodyText"/>
        <w:spacing w:before="220" w:line="276" w:lineRule="auto"/>
        <w:ind w:left="100"/>
      </w:pPr>
      <w:r w:rsidRPr="00F04219">
        <w:rPr>
          <w:spacing w:val="-4"/>
        </w:rPr>
        <w:t>Overall, the administrator's function is crucial to preserving the reliability, security, and effectiveness of the Job Recruitment Portal.</w:t>
      </w:r>
    </w:p>
    <w:p w:rsidR="00E22E6E" w:rsidRDefault="00E22E6E" w:rsidP="00E22E6E">
      <w:pPr>
        <w:pStyle w:val="BodyText"/>
        <w:spacing w:before="10"/>
        <w:rPr>
          <w:sz w:val="32"/>
        </w:rPr>
      </w:pPr>
    </w:p>
    <w:p w:rsidR="00E22E6E" w:rsidRDefault="00D307BF" w:rsidP="00C92E23">
      <w:pPr>
        <w:pStyle w:val="Heading2"/>
        <w:numPr>
          <w:ilvl w:val="1"/>
          <w:numId w:val="18"/>
        </w:numPr>
        <w:tabs>
          <w:tab w:val="left" w:pos="590"/>
        </w:tabs>
      </w:pPr>
      <w:bookmarkStart w:id="104" w:name="_Toc135957796"/>
      <w:r>
        <w:t xml:space="preserve">. </w:t>
      </w:r>
      <w:r w:rsidR="00A9738A">
        <w:t>Employer</w:t>
      </w:r>
      <w:bookmarkEnd w:id="104"/>
    </w:p>
    <w:p w:rsidR="00E36A5C" w:rsidRDefault="006B2868" w:rsidP="006B2868">
      <w:pPr>
        <w:pStyle w:val="BodyText"/>
        <w:spacing w:before="197" w:line="276" w:lineRule="auto"/>
        <w:ind w:left="99" w:right="316"/>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w:t>
      </w:r>
    </w:p>
    <w:p w:rsidR="00E36A5C" w:rsidRDefault="006B2868" w:rsidP="006B2868">
      <w:pPr>
        <w:pStyle w:val="BodyText"/>
        <w:spacing w:before="197" w:line="276" w:lineRule="auto"/>
        <w:ind w:left="99" w:right="316"/>
      </w:pPr>
      <w:r w:rsidRPr="006B2868">
        <w:t xml:space="preserve">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E22E6E" w:rsidRDefault="006B2868" w:rsidP="006B2868">
      <w:pPr>
        <w:pStyle w:val="BodyText"/>
        <w:spacing w:before="197" w:line="276" w:lineRule="auto"/>
        <w:ind w:left="99" w:right="316"/>
      </w:pPr>
      <w:r w:rsidRPr="006B2868">
        <w:t xml:space="preserve">They can also track the progress of their job postings and applications, as well as download applicant resumes. Employers' primary responsibilities when using the Job Recruitment Portal are to find, evaluate, and hire qualified applicants for their organizations. </w:t>
      </w:r>
      <w:r w:rsidR="00E22E6E" w:rsidRPr="002D5EEE">
        <w:t xml:space="preserve"> </w:t>
      </w:r>
      <w:r w:rsidR="002D67C6">
        <w:br/>
      </w:r>
    </w:p>
    <w:p w:rsidR="002D67C6" w:rsidRDefault="002D67C6" w:rsidP="00C92E23">
      <w:pPr>
        <w:pStyle w:val="Heading2"/>
        <w:numPr>
          <w:ilvl w:val="1"/>
          <w:numId w:val="18"/>
        </w:numPr>
        <w:tabs>
          <w:tab w:val="left" w:pos="593"/>
        </w:tabs>
      </w:pPr>
      <w:bookmarkStart w:id="105" w:name="_Toc135957797"/>
      <w:r>
        <w:t xml:space="preserve">. </w:t>
      </w:r>
      <w:r w:rsidR="0037457A">
        <w:t>Applicant / Candidate</w:t>
      </w:r>
      <w:bookmarkEnd w:id="105"/>
    </w:p>
    <w:p w:rsidR="006B2868" w:rsidRDefault="006B2868" w:rsidP="006B2868">
      <w:pPr>
        <w:pStyle w:val="BodyText"/>
        <w:spacing w:before="197" w:line="276" w:lineRule="auto"/>
        <w:ind w:left="100" w:right="316"/>
      </w:pPr>
      <w:r>
        <w:t>Candidates can set up profiles with both personal and professional information, such as their qualifications, training, and experience. They can use filters like job title, location, and keywords to search and browse through the available job listings. In order to decide whether they are qualified for the positions, candidates can review the job descriptions, prerequisites, and application deadlines. Applicants can submit their applications, which ordinarily involve uploading their resumes and other documents, once they locate a desirable job.</w:t>
      </w:r>
    </w:p>
    <w:p w:rsidR="002D67C6" w:rsidRDefault="006B2868" w:rsidP="006B2868">
      <w:pPr>
        <w:pStyle w:val="BodyText"/>
        <w:spacing w:before="197" w:line="276" w:lineRule="auto"/>
        <w:ind w:left="100" w:right="316"/>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6F39" w:rsidRDefault="00F76F39">
      <w:pPr>
        <w:rPr>
          <w:b/>
          <w:bCs/>
          <w:sz w:val="44"/>
          <w:szCs w:val="44"/>
        </w:rPr>
      </w:pPr>
      <w:r>
        <w:br w:type="page"/>
      </w:r>
    </w:p>
    <w:p w:rsidR="00F76F39" w:rsidRDefault="00F76F39" w:rsidP="00F76F39">
      <w:pPr>
        <w:pStyle w:val="Heading1"/>
      </w:pPr>
      <w:bookmarkStart w:id="106" w:name="_Toc135957798"/>
      <w:r>
        <w:lastRenderedPageBreak/>
        <w:t>Chapter</w:t>
      </w:r>
      <w:r>
        <w:rPr>
          <w:spacing w:val="-27"/>
        </w:rPr>
        <w:t xml:space="preserve"> </w:t>
      </w:r>
      <w:r>
        <w:t>7:</w:t>
      </w:r>
      <w:r>
        <w:rPr>
          <w:spacing w:val="-26"/>
        </w:rPr>
        <w:t xml:space="preserve"> </w:t>
      </w:r>
      <w:r w:rsidR="00F209FA">
        <w:t>Conclusion and Future Works</w:t>
      </w:r>
      <w:bookmarkEnd w:id="106"/>
    </w:p>
    <w:p w:rsidR="00F76F39" w:rsidRDefault="00F76F39" w:rsidP="00F76F39">
      <w:pPr>
        <w:pStyle w:val="BodyText"/>
        <w:spacing w:before="7"/>
        <w:rPr>
          <w:b/>
          <w:sz w:val="40"/>
        </w:rPr>
      </w:pPr>
    </w:p>
    <w:p w:rsidR="00A9696D" w:rsidRDefault="00A9696D" w:rsidP="00423236">
      <w:pPr>
        <w:pStyle w:val="Heading2"/>
        <w:tabs>
          <w:tab w:val="left" w:pos="593"/>
        </w:tabs>
        <w:ind w:left="99" w:firstLine="0"/>
      </w:pPr>
    </w:p>
    <w:p w:rsidR="00F76F39" w:rsidRDefault="00423236" w:rsidP="00423236">
      <w:pPr>
        <w:pStyle w:val="Heading2"/>
        <w:tabs>
          <w:tab w:val="left" w:pos="593"/>
        </w:tabs>
        <w:ind w:left="99" w:firstLine="0"/>
      </w:pPr>
      <w:bookmarkStart w:id="107" w:name="_Toc135957799"/>
      <w:r>
        <w:t>7.1</w:t>
      </w:r>
      <w:r w:rsidR="00F76F39">
        <w:t xml:space="preserve">. </w:t>
      </w:r>
      <w:r>
        <w:t>Conclusion</w:t>
      </w:r>
      <w:bookmarkEnd w:id="107"/>
      <w:r>
        <w:t xml:space="preserve"> </w:t>
      </w:r>
    </w:p>
    <w:p w:rsidR="00704F74" w:rsidRPr="00704F74" w:rsidRDefault="00F76F39" w:rsidP="00704F74">
      <w:pPr>
        <w:pStyle w:val="BodyText"/>
        <w:spacing w:before="220"/>
        <w:ind w:left="100"/>
        <w:rPr>
          <w:spacing w:val="-4"/>
        </w:rPr>
      </w:pPr>
      <w:r>
        <w:t>The</w:t>
      </w:r>
      <w:r>
        <w:rPr>
          <w:spacing w:val="-4"/>
        </w:rPr>
        <w:t xml:space="preserve"> </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704F74">
      <w:pPr>
        <w:pStyle w:val="BodyText"/>
        <w:spacing w:before="220"/>
        <w:ind w:left="100"/>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704F74">
      <w:pPr>
        <w:pStyle w:val="BodyText"/>
        <w:spacing w:before="220"/>
        <w:ind w:left="100"/>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704F74">
      <w:pPr>
        <w:pStyle w:val="BodyText"/>
        <w:spacing w:before="220"/>
        <w:ind w:left="100"/>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704F74">
      <w:pPr>
        <w:pStyle w:val="BodyText"/>
        <w:spacing w:before="220"/>
        <w:ind w:left="100"/>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p>
    <w:p w:rsidR="00704F74" w:rsidRDefault="00704F74" w:rsidP="00704F74">
      <w:r>
        <w:br w:type="page"/>
      </w:r>
    </w:p>
    <w:p w:rsidR="00C00A37" w:rsidRDefault="00C00A37" w:rsidP="00C00A37">
      <w:pPr>
        <w:pStyle w:val="Heading2"/>
        <w:tabs>
          <w:tab w:val="left" w:pos="593"/>
        </w:tabs>
        <w:ind w:left="99" w:firstLine="0"/>
      </w:pPr>
      <w:bookmarkStart w:id="108" w:name="_Toc135957800"/>
      <w:r>
        <w:lastRenderedPageBreak/>
        <w:t>7.2. Future Works</w:t>
      </w:r>
      <w:bookmarkEnd w:id="108"/>
      <w:r>
        <w:t xml:space="preserve"> </w:t>
      </w:r>
    </w:p>
    <w:p w:rsidR="00991C63" w:rsidRDefault="00991C63" w:rsidP="00991C63"/>
    <w:p w:rsidR="006E3B5D" w:rsidRDefault="006F4F27" w:rsidP="006E3B5D">
      <w:pPr>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6E3B5D">
      <w:pPr>
        <w:rPr>
          <w:spacing w:val="-1"/>
        </w:rPr>
      </w:pPr>
    </w:p>
    <w:p w:rsidR="006E3B5D" w:rsidRDefault="00E22309" w:rsidP="00C009ED">
      <w:pPr>
        <w:pStyle w:val="Heading3"/>
        <w:ind w:firstLine="0"/>
      </w:pPr>
      <w:bookmarkStart w:id="109" w:name="_Toc135957801"/>
      <w:r>
        <w:t xml:space="preserve">7.2.1. </w:t>
      </w:r>
      <w:r w:rsidR="00E1124C">
        <w:t>L</w:t>
      </w:r>
      <w:r w:rsidR="006E3B5D">
        <w:t>ive Interviewing:</w:t>
      </w:r>
      <w:bookmarkEnd w:id="109"/>
    </w:p>
    <w:p w:rsidR="006E3B5D" w:rsidRDefault="006E3B5D" w:rsidP="00C009ED">
      <w:pPr>
        <w:ind w:left="700"/>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6811C0">
        <w:rPr>
          <w:sz w:val="24"/>
          <w:szCs w:val="24"/>
        </w:rPr>
        <w:instrText xml:space="preserve"> ADDIN ZOTERO_ITEM CSL_CITATION {"citationID":"PHh5C3Rd","properties":{"formattedCitation":"[9]","plainCitation":"[9]","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6811C0" w:rsidRPr="006811C0">
        <w:rPr>
          <w:sz w:val="24"/>
        </w:rPr>
        <w:t>[9]</w:t>
      </w:r>
      <w:r w:rsidR="006811C0">
        <w:rPr>
          <w:sz w:val="24"/>
          <w:szCs w:val="24"/>
        </w:rPr>
        <w:fldChar w:fldCharType="end"/>
      </w:r>
    </w:p>
    <w:p w:rsidR="00E22309" w:rsidRDefault="00E22309" w:rsidP="006E3B5D"/>
    <w:p w:rsidR="006E3B5D" w:rsidRDefault="00E22309" w:rsidP="00C009ED">
      <w:pPr>
        <w:pStyle w:val="Heading3"/>
        <w:ind w:left="0" w:firstLine="700"/>
      </w:pPr>
      <w:bookmarkStart w:id="110" w:name="_Toc135957802"/>
      <w:r>
        <w:t xml:space="preserve">7.2.2. </w:t>
      </w:r>
      <w:r w:rsidR="006E3B5D">
        <w:t>Enhanced Search and Filtering:</w:t>
      </w:r>
      <w:bookmarkEnd w:id="110"/>
    </w:p>
    <w:p w:rsidR="00893EB9" w:rsidRDefault="006E3B5D" w:rsidP="00C009ED">
      <w:pPr>
        <w:pStyle w:val="BodyText"/>
        <w:spacing w:before="220"/>
        <w:ind w:left="700"/>
      </w:pPr>
      <w:r>
        <w:t>Users will be able to focus their job searches based on details like location, salary range, job type, experience level, and more by using advanced search and filtering options.</w:t>
      </w:r>
      <w:r w:rsidR="00893EB9">
        <w:br/>
      </w:r>
    </w:p>
    <w:p w:rsidR="006E3B5D" w:rsidRDefault="00893EB9" w:rsidP="00C009ED">
      <w:pPr>
        <w:pStyle w:val="Heading3"/>
        <w:ind w:left="0" w:firstLine="700"/>
      </w:pPr>
      <w:bookmarkStart w:id="111" w:name="_Toc135957803"/>
      <w:r>
        <w:t xml:space="preserve">7.2.3. </w:t>
      </w:r>
      <w:r w:rsidR="006E3B5D">
        <w:t>Personalized Recommendations:</w:t>
      </w:r>
      <w:bookmarkEnd w:id="111"/>
      <w:r w:rsidR="006E3B5D">
        <w:t xml:space="preserve"> </w:t>
      </w:r>
    </w:p>
    <w:p w:rsidR="006E3B5D" w:rsidRDefault="006E3B5D" w:rsidP="00C009ED">
      <w:pPr>
        <w:pStyle w:val="BodyText"/>
        <w:spacing w:before="220"/>
        <w:ind w:left="700"/>
      </w:pPr>
      <w:r>
        <w:t>Creating algorithms to offer users personalized job suggestions based on their abilities, backgrounds, and preferences. This could enhance the process of matching jobs and boost user satisfaction.</w:t>
      </w:r>
      <w:r w:rsidR="006811C0">
        <w:fldChar w:fldCharType="begin"/>
      </w:r>
      <w:r w:rsidR="006811C0">
        <w:instrText xml:space="preserve"> ADDIN ZOTERO_ITEM CSL_CITATION {"citationID":"pwmrXXGv","properties":{"formattedCitation":"[10]","plainCitation":"[10]","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6811C0" w:rsidRPr="006811C0">
        <w:t>[10]</w:t>
      </w:r>
      <w:r w:rsidR="006811C0">
        <w:fldChar w:fldCharType="end"/>
      </w:r>
      <w:r w:rsidR="007E4F77">
        <w:br/>
      </w:r>
    </w:p>
    <w:p w:rsidR="006E3B5D" w:rsidRDefault="000C376A" w:rsidP="00C009ED">
      <w:pPr>
        <w:pStyle w:val="Heading3"/>
        <w:ind w:left="0" w:firstLine="700"/>
      </w:pPr>
      <w:bookmarkStart w:id="112" w:name="_Toc135957804"/>
      <w:r>
        <w:t xml:space="preserve">7.2.4. </w:t>
      </w:r>
      <w:r w:rsidR="006E3B5D">
        <w:t>Mobile Application:</w:t>
      </w:r>
      <w:bookmarkEnd w:id="112"/>
      <w:r w:rsidR="006E3B5D">
        <w:t xml:space="preserve"> </w:t>
      </w:r>
    </w:p>
    <w:p w:rsidR="006E3B5D" w:rsidRDefault="006E3B5D" w:rsidP="00C009ED">
      <w:pPr>
        <w:pStyle w:val="BodyText"/>
        <w:spacing w:before="220"/>
        <w:ind w:left="700"/>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pgSz w:w="11900" w:h="16840"/>
          <w:pgMar w:top="1360" w:right="1120" w:bottom="440" w:left="1340" w:header="0" w:footer="245" w:gutter="0"/>
          <w:cols w:space="720"/>
        </w:sectPr>
      </w:pPr>
    </w:p>
    <w:p w:rsidR="00A34A06" w:rsidRDefault="00DA3A25">
      <w:pPr>
        <w:pStyle w:val="Heading1"/>
      </w:pPr>
      <w:bookmarkStart w:id="113" w:name="_Toc135957805"/>
      <w:r>
        <w:lastRenderedPageBreak/>
        <w:t>References</w:t>
      </w:r>
      <w:bookmarkEnd w:id="113"/>
    </w:p>
    <w:p w:rsidR="00A34A06" w:rsidRDefault="00A34A06" w:rsidP="004B32B8"/>
    <w:p w:rsidR="006811C0" w:rsidRPr="00F9565C" w:rsidRDefault="00694640" w:rsidP="00F9565C">
      <w:pPr>
        <w:pStyle w:val="Bibliography"/>
        <w:spacing w:before="240" w:line="360" w:lineRule="auto"/>
        <w:rPr>
          <w:sz w:val="24"/>
          <w:szCs w:val="24"/>
        </w:rPr>
      </w:pPr>
      <w:r w:rsidRPr="00F9565C">
        <w:rPr>
          <w:sz w:val="24"/>
          <w:szCs w:val="24"/>
        </w:rPr>
        <w:fldChar w:fldCharType="begin"/>
      </w:r>
      <w:r w:rsidRPr="00F9565C">
        <w:rPr>
          <w:sz w:val="24"/>
          <w:szCs w:val="24"/>
        </w:rPr>
        <w:instrText xml:space="preserve"> ADDIN ZOTERO_BIBL {"uncited":[],"omitted":[],"custom":[]} CSL_BIBLIOGRAPHY </w:instrText>
      </w:r>
      <w:r w:rsidRPr="00F9565C">
        <w:rPr>
          <w:sz w:val="24"/>
          <w:szCs w:val="24"/>
        </w:rPr>
        <w:fldChar w:fldCharType="separate"/>
      </w:r>
      <w:r w:rsidR="006811C0" w:rsidRPr="00F9565C">
        <w:rPr>
          <w:sz w:val="24"/>
          <w:szCs w:val="24"/>
        </w:rPr>
        <w:t>[1]</w:t>
      </w:r>
      <w:r w:rsidR="006811C0" w:rsidRPr="00F9565C">
        <w:rPr>
          <w:sz w:val="24"/>
          <w:szCs w:val="24"/>
        </w:rPr>
        <w:tab/>
        <w:t>“HTML Tutorial.” https://www.w3schools.com/html/ (accessed May 26, 2023).</w:t>
      </w:r>
    </w:p>
    <w:p w:rsidR="006811C0" w:rsidRPr="00F9565C" w:rsidRDefault="006811C0" w:rsidP="00F9565C">
      <w:pPr>
        <w:pStyle w:val="Bibliography"/>
        <w:spacing w:before="240" w:line="360" w:lineRule="auto"/>
        <w:rPr>
          <w:sz w:val="24"/>
          <w:szCs w:val="24"/>
        </w:rPr>
      </w:pPr>
      <w:r w:rsidRPr="00F9565C">
        <w:rPr>
          <w:sz w:val="24"/>
          <w:szCs w:val="24"/>
        </w:rPr>
        <w:t>[2]</w:t>
      </w:r>
      <w:r w:rsidRPr="00F9565C">
        <w:rPr>
          <w:sz w:val="24"/>
          <w:szCs w:val="24"/>
        </w:rPr>
        <w:tab/>
        <w:t>“CSS Tutorial.” https://www.w3schools.com/css/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3]</w:t>
      </w:r>
      <w:r w:rsidRPr="00F9565C">
        <w:rPr>
          <w:sz w:val="24"/>
          <w:szCs w:val="24"/>
        </w:rPr>
        <w:tab/>
        <w:t>“JavaScript Tutorial.” https://www.w3schools.com/js/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4]</w:t>
      </w:r>
      <w:r w:rsidRPr="00F9565C">
        <w:rPr>
          <w:sz w:val="24"/>
          <w:szCs w:val="24"/>
        </w:rPr>
        <w:tab/>
        <w:t>“W3Schools Free Online Web Tutorials.” https://www.w3schools.com/bootstrap/bootstrap_ver.asp (accessed May 26, 2023).</w:t>
      </w:r>
    </w:p>
    <w:p w:rsidR="006811C0" w:rsidRPr="00F9565C" w:rsidRDefault="006811C0" w:rsidP="00F9565C">
      <w:pPr>
        <w:pStyle w:val="Bibliography"/>
        <w:spacing w:before="240" w:line="360" w:lineRule="auto"/>
        <w:rPr>
          <w:sz w:val="24"/>
          <w:szCs w:val="24"/>
        </w:rPr>
      </w:pPr>
      <w:r w:rsidRPr="00F9565C">
        <w:rPr>
          <w:sz w:val="24"/>
          <w:szCs w:val="24"/>
        </w:rPr>
        <w:t>[5]</w:t>
      </w:r>
      <w:r w:rsidRPr="00F9565C">
        <w:rPr>
          <w:sz w:val="24"/>
          <w:szCs w:val="24"/>
        </w:rPr>
        <w:tab/>
        <w:t>“PHP Tutorial.” https://www.w3schools.com/php/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6]</w:t>
      </w:r>
      <w:r w:rsidRPr="00F9565C">
        <w:rPr>
          <w:sz w:val="24"/>
          <w:szCs w:val="24"/>
        </w:rPr>
        <w:tab/>
        <w:t>“XAMPP Installers and Downloads for Apache Friends.” https://www.apachefriends.org/ (accessed May 26, 2023).</w:t>
      </w:r>
    </w:p>
    <w:p w:rsidR="006811C0" w:rsidRPr="00F9565C" w:rsidRDefault="006811C0" w:rsidP="00F9565C">
      <w:pPr>
        <w:pStyle w:val="Bibliography"/>
        <w:spacing w:before="240" w:line="360" w:lineRule="auto"/>
        <w:rPr>
          <w:sz w:val="24"/>
          <w:szCs w:val="24"/>
        </w:rPr>
      </w:pPr>
      <w:r w:rsidRPr="00F9565C">
        <w:rPr>
          <w:sz w:val="24"/>
          <w:szCs w:val="24"/>
        </w:rPr>
        <w:t>[7]</w:t>
      </w:r>
      <w:r w:rsidRPr="00F9565C">
        <w:rPr>
          <w:sz w:val="24"/>
          <w:szCs w:val="24"/>
        </w:rPr>
        <w:tab/>
        <w:t xml:space="preserve">“Free Web Hosting - Host a Website for Free with Cpanel, PHP,” </w:t>
      </w:r>
      <w:r w:rsidRPr="00F9565C">
        <w:rPr>
          <w:i/>
          <w:iCs/>
          <w:sz w:val="24"/>
          <w:szCs w:val="24"/>
        </w:rPr>
        <w:t>Free Web Hosting</w:t>
      </w:r>
      <w:r w:rsidRPr="00F9565C">
        <w:rPr>
          <w:sz w:val="24"/>
          <w:szCs w:val="24"/>
        </w:rPr>
        <w:t>. https://www.000webhost.com/ (accessed May 26, 2023).</w:t>
      </w:r>
    </w:p>
    <w:p w:rsidR="006811C0" w:rsidRPr="00F9565C" w:rsidRDefault="006811C0" w:rsidP="00F9565C">
      <w:pPr>
        <w:pStyle w:val="Bibliography"/>
        <w:spacing w:before="240" w:line="360" w:lineRule="auto"/>
        <w:rPr>
          <w:sz w:val="24"/>
          <w:szCs w:val="24"/>
        </w:rPr>
      </w:pPr>
      <w:r w:rsidRPr="00F9565C">
        <w:rPr>
          <w:sz w:val="24"/>
          <w:szCs w:val="24"/>
        </w:rPr>
        <w:t>[8]</w:t>
      </w:r>
      <w:r w:rsidRPr="00F9565C">
        <w:rPr>
          <w:sz w:val="24"/>
          <w:szCs w:val="24"/>
        </w:rPr>
        <w:tab/>
        <w:t xml:space="preserve"> phpMyAdmin contributors, “phpMyAdmin,” </w:t>
      </w:r>
      <w:r w:rsidRPr="00F9565C">
        <w:rPr>
          <w:i/>
          <w:iCs/>
          <w:sz w:val="24"/>
          <w:szCs w:val="24"/>
        </w:rPr>
        <w:t>phpMyAdmin</w:t>
      </w:r>
      <w:r w:rsidRPr="00F9565C">
        <w:rPr>
          <w:sz w:val="24"/>
          <w:szCs w:val="24"/>
        </w:rPr>
        <w:t>. https://www.phpmyadmin.net/ (accessed May 26, 2023).</w:t>
      </w:r>
    </w:p>
    <w:p w:rsidR="006811C0" w:rsidRPr="00F9565C" w:rsidRDefault="006811C0" w:rsidP="00F9565C">
      <w:pPr>
        <w:pStyle w:val="Bibliography"/>
        <w:spacing w:before="240" w:line="360" w:lineRule="auto"/>
        <w:rPr>
          <w:sz w:val="24"/>
          <w:szCs w:val="24"/>
        </w:rPr>
      </w:pPr>
      <w:r w:rsidRPr="00F9565C">
        <w:rPr>
          <w:sz w:val="24"/>
          <w:szCs w:val="24"/>
        </w:rPr>
        <w:t>[9]</w:t>
      </w:r>
      <w:r w:rsidRPr="00F9565C">
        <w:rPr>
          <w:sz w:val="24"/>
          <w:szCs w:val="24"/>
        </w:rPr>
        <w:tab/>
        <w:t xml:space="preserve">“What is a Live Interview?,” </w:t>
      </w:r>
      <w:r w:rsidRPr="00F9565C">
        <w:rPr>
          <w:i/>
          <w:iCs/>
          <w:sz w:val="24"/>
          <w:szCs w:val="24"/>
        </w:rPr>
        <w:t>HireVue Candidate Help Center</w:t>
      </w:r>
      <w:r w:rsidRPr="00F9565C">
        <w:rPr>
          <w:sz w:val="24"/>
          <w:szCs w:val="24"/>
        </w:rPr>
        <w:t>, Mar. 14, 2022. https://hirevuesupport.zendesk.com/hc/en-us/articles/360028139332-What-is-a-Live-Interview- (accessed May 26, 2023).</w:t>
      </w:r>
    </w:p>
    <w:p w:rsidR="006811C0" w:rsidRPr="00F9565C" w:rsidRDefault="006811C0" w:rsidP="00F9565C">
      <w:pPr>
        <w:pStyle w:val="Bibliography"/>
        <w:spacing w:before="240" w:line="360" w:lineRule="auto"/>
        <w:rPr>
          <w:sz w:val="24"/>
          <w:szCs w:val="24"/>
        </w:rPr>
      </w:pPr>
      <w:r w:rsidRPr="00F9565C">
        <w:rPr>
          <w:sz w:val="24"/>
          <w:szCs w:val="24"/>
        </w:rPr>
        <w:t>[10]</w:t>
      </w:r>
      <w:r w:rsidRPr="00F9565C">
        <w:rPr>
          <w:sz w:val="24"/>
          <w:szCs w:val="24"/>
        </w:rPr>
        <w:tab/>
        <w:t xml:space="preserve">“What are personalized recommendations? | Algolia,” </w:t>
      </w:r>
      <w:r w:rsidRPr="00F9565C">
        <w:rPr>
          <w:i/>
          <w:iCs/>
          <w:sz w:val="24"/>
          <w:szCs w:val="24"/>
        </w:rPr>
        <w:t>Algolia Blog</w:t>
      </w:r>
      <w:r w:rsidRPr="00F9565C">
        <w:rPr>
          <w:sz w:val="24"/>
          <w:szCs w:val="24"/>
        </w:rPr>
        <w:t xml:space="preserve">. </w:t>
      </w:r>
      <w:bookmarkStart w:id="114" w:name="_GoBack"/>
      <w:bookmarkEnd w:id="114"/>
      <w:r w:rsidRPr="00F9565C">
        <w:rPr>
          <w:sz w:val="24"/>
          <w:szCs w:val="24"/>
        </w:rPr>
        <w:t>https://algolia.com/blog/ux/what-are-personalized-recommendations-and-how-can-they-boost-engagement-and-conversion/ (accessed May 26, 2023).</w:t>
      </w:r>
    </w:p>
    <w:p w:rsidR="00A34A06" w:rsidRDefault="00694640" w:rsidP="00F9565C">
      <w:pPr>
        <w:spacing w:before="240" w:line="360" w:lineRule="auto"/>
        <w:jc w:val="both"/>
        <w:rPr>
          <w:sz w:val="24"/>
        </w:rPr>
        <w:sectPr w:rsidR="00A34A06">
          <w:pgSz w:w="11900" w:h="16840"/>
          <w:pgMar w:top="1580" w:right="1120" w:bottom="440" w:left="1340" w:header="0" w:footer="245" w:gutter="0"/>
          <w:cols w:space="720"/>
        </w:sectPr>
      </w:pPr>
      <w:r w:rsidRPr="00F9565C">
        <w:rPr>
          <w:sz w:val="24"/>
          <w:szCs w:val="24"/>
        </w:rPr>
        <w:fldChar w:fldCharType="end"/>
      </w:r>
    </w:p>
    <w:p w:rsidR="006D45D8" w:rsidRDefault="006D45D8" w:rsidP="006D45D8">
      <w:pPr>
        <w:pStyle w:val="Heading1"/>
        <w:jc w:val="both"/>
      </w:pPr>
      <w:bookmarkStart w:id="115" w:name="_Toc135957806"/>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5"/>
    </w:p>
    <w:p w:rsidR="006D45D8" w:rsidRDefault="006D45D8" w:rsidP="006D45D8">
      <w:pPr>
        <w:pStyle w:val="BodyText"/>
        <w:spacing w:before="4"/>
        <w:rPr>
          <w:b/>
          <w:sz w:val="63"/>
        </w:rPr>
      </w:pPr>
    </w:p>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r>
        <w:rPr>
          <w:b/>
          <w:sz w:val="28"/>
        </w:rPr>
        <w:t>Xampp</w:t>
      </w:r>
    </w:p>
    <w:p w:rsidR="00694640" w:rsidRDefault="00694640" w:rsidP="00694640">
      <w:pPr>
        <w:pStyle w:val="BodyText"/>
        <w:spacing w:before="5" w:line="276" w:lineRule="auto"/>
        <w:ind w:left="72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2B3132" w:rsidRDefault="006D45D8" w:rsidP="006D45D8">
      <w:pPr>
        <w:pStyle w:val="BodyText"/>
        <w:spacing w:before="5" w:line="276" w:lineRule="auto"/>
        <w:ind w:left="10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Start XAMPP: Once the installation is complete, start the XAMPP control panel. You will typically find it in the installation directory or in your Start menu.</w:t>
      </w:r>
    </w:p>
    <w:p w:rsidR="006D45D8" w:rsidRPr="002B3132" w:rsidRDefault="006D45D8" w:rsidP="006D45D8">
      <w:pPr>
        <w:pStyle w:val="BodyText"/>
        <w:spacing w:before="5" w:line="276" w:lineRule="auto"/>
        <w:ind w:left="100"/>
        <w:rPr>
          <w:color w:val="333333"/>
        </w:rPr>
      </w:pPr>
    </w:p>
    <w:p w:rsidR="006D45D8" w:rsidRDefault="006D45D8" w:rsidP="006D45D8">
      <w:pPr>
        <w:pStyle w:val="BodyText"/>
        <w:numPr>
          <w:ilvl w:val="0"/>
          <w:numId w:val="37"/>
        </w:numPr>
        <w:spacing w:before="5" w:line="276" w:lineRule="auto"/>
        <w:rPr>
          <w:color w:val="333333"/>
        </w:rPr>
      </w:pPr>
      <w:r w:rsidRPr="002B3132">
        <w:rPr>
          <w:color w:val="333333"/>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6D45D8">
      <w:pPr>
        <w:pStyle w:val="ListParagraph"/>
        <w:numPr>
          <w:ilvl w:val="0"/>
          <w:numId w:val="2"/>
        </w:numPr>
        <w:tabs>
          <w:tab w:val="left" w:pos="381"/>
        </w:tabs>
        <w:jc w:val="both"/>
        <w:rPr>
          <w:b/>
          <w:sz w:val="28"/>
        </w:rPr>
      </w:pPr>
      <w:r>
        <w:rPr>
          <w:b/>
          <w:sz w:val="28"/>
        </w:rPr>
        <w:t>Database Setup</w:t>
      </w:r>
    </w:p>
    <w:p w:rsidR="006D45D8" w:rsidRDefault="006D45D8" w:rsidP="006D45D8">
      <w:pPr>
        <w:pStyle w:val="BodyText"/>
        <w:numPr>
          <w:ilvl w:val="0"/>
          <w:numId w:val="39"/>
        </w:numPr>
        <w:spacing w:before="159" w:line="276" w:lineRule="auto"/>
        <w:ind w:right="316"/>
        <w:jc w:val="both"/>
      </w:pPr>
      <w:r w:rsidRPr="00E420B6">
        <w:t>Open a web browser and visit http://localhost/phpmyadmin to access phpMyAdmin, the MySQL database administration tool provided by XAMPP. Click on "New" to create a new database for the Job Portal project. Provide a name for the database and click "Create"</w:t>
      </w:r>
      <w:r>
        <w:t>.</w:t>
      </w:r>
    </w:p>
    <w:p w:rsidR="006D45D8" w:rsidRDefault="006D45D8" w:rsidP="006D45D8">
      <w:pPr>
        <w:pStyle w:val="BodyText"/>
        <w:numPr>
          <w:ilvl w:val="0"/>
          <w:numId w:val="39"/>
        </w:numPr>
        <w:spacing w:before="159" w:line="276" w:lineRule="auto"/>
        <w:ind w:right="316"/>
        <w:jc w:val="both"/>
      </w:pPr>
      <w:r w:rsidRPr="00AD59AF">
        <w:t>Configure the database connection: Open the db.php file located in the includes directory of the cloned project. Modify the database connection details such as hostname, username, password, and database name according to your XAMPP configuration. Save the changes.</w:t>
      </w:r>
    </w:p>
    <w:p w:rsidR="006D45D8" w:rsidRDefault="006D45D8" w:rsidP="006D45D8">
      <w:pPr>
        <w:pStyle w:val="BodyText"/>
        <w:spacing w:before="159" w:line="360" w:lineRule="auto"/>
        <w:ind w:right="316"/>
        <w:jc w:val="both"/>
      </w:pPr>
    </w:p>
    <w:p w:rsidR="006D45D8" w:rsidRDefault="006D45D8" w:rsidP="006D45D8">
      <w:pPr>
        <w:pStyle w:val="BodyText"/>
        <w:numPr>
          <w:ilvl w:val="0"/>
          <w:numId w:val="2"/>
        </w:numPr>
        <w:spacing w:before="159" w:line="360" w:lineRule="auto"/>
        <w:ind w:right="316"/>
        <w:jc w:val="both"/>
        <w:rPr>
          <w:b/>
          <w:sz w:val="28"/>
        </w:rPr>
      </w:pPr>
      <w:r>
        <w:rPr>
          <w:b/>
          <w:sz w:val="28"/>
        </w:rPr>
        <w:t>Adding Files and Running on Local Host</w:t>
      </w:r>
    </w:p>
    <w:p w:rsidR="006D45D8" w:rsidRDefault="006D45D8" w:rsidP="006D45D8">
      <w:pPr>
        <w:pStyle w:val="BodyText"/>
        <w:numPr>
          <w:ilvl w:val="0"/>
          <w:numId w:val="40"/>
        </w:numPr>
        <w:spacing w:before="160" w:line="276" w:lineRule="auto"/>
        <w:ind w:right="1607"/>
        <w:jc w:val="both"/>
      </w:pPr>
      <w:r>
        <w:t>After database, Move the project: Move the entire files into the htdocs directory of your XAMPP installation</w:t>
      </w:r>
    </w:p>
    <w:p w:rsidR="006D45D8" w:rsidRDefault="006D45D8" w:rsidP="006D45D8">
      <w:pPr>
        <w:pStyle w:val="BodyText"/>
        <w:spacing w:before="90"/>
        <w:ind w:left="100"/>
      </w:pPr>
    </w:p>
    <w:p w:rsidR="006D45D8" w:rsidRDefault="006D45D8" w:rsidP="006D45D8">
      <w:pPr>
        <w:pStyle w:val="ListParagraph"/>
        <w:numPr>
          <w:ilvl w:val="0"/>
          <w:numId w:val="2"/>
        </w:numPr>
        <w:tabs>
          <w:tab w:val="left" w:pos="381"/>
        </w:tabs>
        <w:spacing w:before="138"/>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6D45D8">
      <w:pPr>
        <w:pStyle w:val="BodyText"/>
        <w:numPr>
          <w:ilvl w:val="0"/>
          <w:numId w:val="40"/>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6D45D8">
      <w:pPr>
        <w:pStyle w:val="BodyText"/>
        <w:numPr>
          <w:ilvl w:val="0"/>
          <w:numId w:val="40"/>
        </w:numPr>
        <w:spacing w:before="160" w:line="276" w:lineRule="auto"/>
        <w:ind w:right="313"/>
        <w:sectPr w:rsidR="006D45D8">
          <w:pgSz w:w="11900" w:h="16840"/>
          <w:pgMar w:top="1360" w:right="1120" w:bottom="440" w:left="1340" w:header="0" w:footer="245" w:gutter="0"/>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6" w:name="_Toc135957807"/>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6"/>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7" w:name="_Toc135957808"/>
      <w:r w:rsidRPr="00087EFE">
        <w:rPr>
          <w:sz w:val="28"/>
        </w:rPr>
        <w:t>Bootstrap</w:t>
      </w:r>
      <w:bookmarkEnd w:id="117"/>
    </w:p>
    <w:p w:rsidR="006D45D8" w:rsidRPr="00087EFE" w:rsidRDefault="00D33CD2" w:rsidP="00087EFE">
      <w:pPr>
        <w:pStyle w:val="BodyText"/>
        <w:spacing w:before="137" w:line="276" w:lineRule="auto"/>
        <w:ind w:left="820"/>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087EFE">
      <w:pPr>
        <w:pStyle w:val="Heading3"/>
        <w:numPr>
          <w:ilvl w:val="0"/>
          <w:numId w:val="16"/>
        </w:numPr>
        <w:spacing w:line="276" w:lineRule="auto"/>
        <w:rPr>
          <w:sz w:val="28"/>
        </w:rPr>
      </w:pPr>
      <w:bookmarkStart w:id="118" w:name="_Toc135957809"/>
      <w:r w:rsidRPr="00087EFE">
        <w:rPr>
          <w:sz w:val="28"/>
        </w:rPr>
        <w:t>Font Awesome</w:t>
      </w:r>
      <w:bookmarkEnd w:id="118"/>
    </w:p>
    <w:p w:rsidR="006D45D8" w:rsidRPr="00087EFE" w:rsidRDefault="00460215" w:rsidP="00087EFE">
      <w:pPr>
        <w:pStyle w:val="BodyText"/>
        <w:spacing w:before="137" w:line="276" w:lineRule="auto"/>
        <w:ind w:left="720"/>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087EFE" w:rsidP="00087EFE">
      <w:pPr>
        <w:pStyle w:val="Heading3"/>
        <w:numPr>
          <w:ilvl w:val="0"/>
          <w:numId w:val="16"/>
        </w:numPr>
        <w:spacing w:line="276" w:lineRule="auto"/>
        <w:rPr>
          <w:sz w:val="28"/>
        </w:rPr>
      </w:pPr>
      <w:r w:rsidRPr="00087EFE">
        <w:rPr>
          <w:sz w:val="28"/>
        </w:rPr>
        <w:t>AdminLTE</w:t>
      </w:r>
    </w:p>
    <w:p w:rsidR="006D45D8" w:rsidRPr="00087EFE" w:rsidRDefault="00087EFE" w:rsidP="00087EFE">
      <w:pPr>
        <w:pStyle w:val="BodyText"/>
        <w:spacing w:before="137" w:line="276" w:lineRule="auto"/>
        <w:ind w:left="820"/>
      </w:pPr>
      <w:r w:rsidRPr="00087EFE">
        <w:t xml:space="preserve">The code includes references to AdminLTE CSS and JS files. AdminLT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884DFB" w:rsidP="00087EFE">
      <w:pPr>
        <w:pStyle w:val="Heading3"/>
        <w:numPr>
          <w:ilvl w:val="0"/>
          <w:numId w:val="16"/>
        </w:numPr>
        <w:spacing w:line="276" w:lineRule="auto"/>
        <w:rPr>
          <w:sz w:val="28"/>
        </w:rPr>
      </w:pPr>
      <w:r w:rsidRPr="00087EFE">
        <w:rPr>
          <w:sz w:val="28"/>
        </w:rPr>
        <w:t>Data Tables</w:t>
      </w:r>
    </w:p>
    <w:p w:rsidR="00280EC2" w:rsidRPr="00087EFE" w:rsidRDefault="00087EFE" w:rsidP="00087EFE">
      <w:pPr>
        <w:spacing w:line="276" w:lineRule="auto"/>
        <w:ind w:left="720"/>
        <w:rPr>
          <w:sz w:val="24"/>
          <w:szCs w:val="24"/>
        </w:rPr>
      </w:pPr>
      <w:r w:rsidRPr="00087EFE">
        <w:rPr>
          <w:sz w:val="24"/>
          <w:szCs w:val="24"/>
        </w:rPr>
        <w:t>The code includes references to DataTables CSS and JS files. DataTables is a powerful jQuery plugin that enhances HTML tables by adding features such as pagination, sorting, searching, and more</w:t>
      </w:r>
    </w:p>
    <w:p w:rsidR="00280EC2" w:rsidRDefault="00280EC2" w:rsidP="006D45D8"/>
    <w:sectPr w:rsidR="00280EC2">
      <w:pgSz w:w="11900" w:h="16840"/>
      <w:pgMar w:top="1360" w:right="1120" w:bottom="440" w:left="1340" w:header="0" w:footer="24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02A0" w:rsidRDefault="00D602A0">
      <w:r>
        <w:separator/>
      </w:r>
    </w:p>
  </w:endnote>
  <w:endnote w:type="continuationSeparator" w:id="0">
    <w:p w:rsidR="00D602A0" w:rsidRDefault="00D60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D602A0">
    <w:pPr>
      <w:pStyle w:val="BodyText"/>
      <w:spacing w:line="14" w:lineRule="auto"/>
      <w:rPr>
        <w:sz w:val="20"/>
      </w:rPr>
    </w:pPr>
    <w:r>
      <w:pict>
        <v:shapetype id="_x0000_t202" coordsize="21600,21600" o:spt="202" path="m,l,21600r21600,l21600,xe">
          <v:stroke joinstyle="miter"/>
          <v:path gradientshapeok="t" o:connecttype="rect"/>
        </v:shapetype>
        <v:shape id="_x0000_s2051" type="#_x0000_t202" style="position:absolute;margin-left:515.1pt;margin-top:782.45pt;width:8.75pt;height:15.3pt;z-index:-16537088;mso-position-horizontal-relative:page;mso-position-vertical-relative:page" filled="f" stroked="f">
          <v:textbox style="mso-next-textbox:#_x0000_s2051" inset="0,0,0,0">
            <w:txbxContent>
              <w:p w:rsidR="005636DB" w:rsidRDefault="005636DB">
                <w:pPr>
                  <w:pStyle w:val="BodyText"/>
                  <w:spacing w:before="10"/>
                  <w:ind w:left="20"/>
                </w:pPr>
                <w:r>
                  <w:t>ii</w:t>
                </w:r>
              </w:p>
            </w:txbxContent>
          </v:textbox>
          <w10:wrap anchorx="page" anchory="page"/>
        </v:shape>
      </w:pic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D602A0">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510.45pt;margin-top:804.9pt;width:16.45pt;height:20.6pt;z-index:-16536576;mso-position-horizontal-relative:page;mso-position-vertical-relative:page" filled="f" stroked="f">
          <v:textbox style="mso-next-textbox:#_x0000_s2050" inset="0,0,0,0">
            <w:txbxContent>
              <w:p w:rsidR="005636DB" w:rsidRDefault="005636DB">
                <w:pPr>
                  <w:pStyle w:val="BodyText"/>
                  <w:spacing w:before="115"/>
                  <w:ind w:left="67"/>
                </w:pPr>
                <w:r>
                  <w:fldChar w:fldCharType="begin"/>
                </w:r>
                <w:r>
                  <w:instrText xml:space="preserve"> PAGE  \* roman </w:instrText>
                </w:r>
                <w:r>
                  <w:fldChar w:fldCharType="separate"/>
                </w:r>
                <w:r w:rsidR="00F9565C">
                  <w:rPr>
                    <w:noProof/>
                  </w:rPr>
                  <w:t>vi</w:t>
                </w:r>
                <w:r>
                  <w:fldChar w:fldCharType="end"/>
                </w:r>
              </w:p>
            </w:txbxContent>
          </v:textbox>
          <w10:wrap anchorx="page" anchory="page"/>
        </v:shape>
      </w:pic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5636DB">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D602A0">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510pt;margin-top:818.7pt;width:16.1pt;height:12pt;z-index:-16536064;mso-position-horizontal-relative:page;mso-position-vertical-relative:page" filled="f" stroked="f">
          <v:textbox style="mso-next-textbox:#_x0000_s2049" inset="0,0,0,0">
            <w:txbxContent>
              <w:p w:rsidR="005636DB" w:rsidRDefault="005636DB">
                <w:pPr>
                  <w:spacing w:line="223" w:lineRule="exact"/>
                  <w:ind w:left="60"/>
                  <w:rPr>
                    <w:rFonts w:ascii="Calibri"/>
                    <w:sz w:val="20"/>
                  </w:rPr>
                </w:pPr>
                <w:r>
                  <w:fldChar w:fldCharType="begin"/>
                </w:r>
                <w:r>
                  <w:rPr>
                    <w:rFonts w:ascii="Calibri"/>
                    <w:sz w:val="20"/>
                  </w:rPr>
                  <w:instrText xml:space="preserve"> PAGE </w:instrText>
                </w:r>
                <w:r>
                  <w:fldChar w:fldCharType="separate"/>
                </w:r>
                <w:r w:rsidR="00F9565C">
                  <w:rPr>
                    <w:rFonts w:ascii="Calibri"/>
                    <w:noProof/>
                    <w:sz w:val="20"/>
                  </w:rPr>
                  <w:t>68</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02A0" w:rsidRDefault="00D602A0">
      <w:r>
        <w:separator/>
      </w:r>
    </w:p>
  </w:footnote>
  <w:footnote w:type="continuationSeparator" w:id="0">
    <w:p w:rsidR="00D602A0" w:rsidRDefault="00D602A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368"/>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1" w15:restartNumberingAfterBreak="0">
    <w:nsid w:val="043B6CC9"/>
    <w:multiLevelType w:val="hybridMultilevel"/>
    <w:tmpl w:val="30C8F58E"/>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BF86CDC"/>
    <w:multiLevelType w:val="hybridMultilevel"/>
    <w:tmpl w:val="49B633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F53A1"/>
    <w:multiLevelType w:val="hybridMultilevel"/>
    <w:tmpl w:val="FD22BEDC"/>
    <w:lvl w:ilvl="0" w:tplc="B48CE34A">
      <w:start w:val="1"/>
      <w:numFmt w:val="decimal"/>
      <w:lvlText w:val="[%1]"/>
      <w:lvlJc w:val="left"/>
      <w:pPr>
        <w:ind w:left="441" w:hanging="329"/>
      </w:pPr>
      <w:rPr>
        <w:rFonts w:ascii="Times New Roman" w:eastAsia="Times New Roman" w:hAnsi="Times New Roman" w:cs="Times New Roman" w:hint="default"/>
        <w:w w:val="99"/>
        <w:sz w:val="24"/>
        <w:szCs w:val="24"/>
        <w:lang w:val="en-US" w:eastAsia="en-US" w:bidi="ar-SA"/>
      </w:rPr>
    </w:lvl>
    <w:lvl w:ilvl="1" w:tplc="24043028">
      <w:numFmt w:val="bullet"/>
      <w:lvlText w:val="•"/>
      <w:lvlJc w:val="left"/>
      <w:pPr>
        <w:ind w:left="1339" w:hanging="329"/>
      </w:pPr>
      <w:rPr>
        <w:rFonts w:hint="default"/>
        <w:lang w:val="en-US" w:eastAsia="en-US" w:bidi="ar-SA"/>
      </w:rPr>
    </w:lvl>
    <w:lvl w:ilvl="2" w:tplc="C792D0D2">
      <w:numFmt w:val="bullet"/>
      <w:lvlText w:val="•"/>
      <w:lvlJc w:val="left"/>
      <w:pPr>
        <w:ind w:left="2239" w:hanging="329"/>
      </w:pPr>
      <w:rPr>
        <w:rFonts w:hint="default"/>
        <w:lang w:val="en-US" w:eastAsia="en-US" w:bidi="ar-SA"/>
      </w:rPr>
    </w:lvl>
    <w:lvl w:ilvl="3" w:tplc="928A5184">
      <w:numFmt w:val="bullet"/>
      <w:lvlText w:val="•"/>
      <w:lvlJc w:val="left"/>
      <w:pPr>
        <w:ind w:left="3139" w:hanging="329"/>
      </w:pPr>
      <w:rPr>
        <w:rFonts w:hint="default"/>
        <w:lang w:val="en-US" w:eastAsia="en-US" w:bidi="ar-SA"/>
      </w:rPr>
    </w:lvl>
    <w:lvl w:ilvl="4" w:tplc="BC48B2D4">
      <w:numFmt w:val="bullet"/>
      <w:lvlText w:val="•"/>
      <w:lvlJc w:val="left"/>
      <w:pPr>
        <w:ind w:left="4039" w:hanging="329"/>
      </w:pPr>
      <w:rPr>
        <w:rFonts w:hint="default"/>
        <w:lang w:val="en-US" w:eastAsia="en-US" w:bidi="ar-SA"/>
      </w:rPr>
    </w:lvl>
    <w:lvl w:ilvl="5" w:tplc="0590A324">
      <w:numFmt w:val="bullet"/>
      <w:lvlText w:val="•"/>
      <w:lvlJc w:val="left"/>
      <w:pPr>
        <w:ind w:left="4939" w:hanging="329"/>
      </w:pPr>
      <w:rPr>
        <w:rFonts w:hint="default"/>
        <w:lang w:val="en-US" w:eastAsia="en-US" w:bidi="ar-SA"/>
      </w:rPr>
    </w:lvl>
    <w:lvl w:ilvl="6" w:tplc="175CAADC">
      <w:numFmt w:val="bullet"/>
      <w:lvlText w:val="•"/>
      <w:lvlJc w:val="left"/>
      <w:pPr>
        <w:ind w:left="5839" w:hanging="329"/>
      </w:pPr>
      <w:rPr>
        <w:rFonts w:hint="default"/>
        <w:lang w:val="en-US" w:eastAsia="en-US" w:bidi="ar-SA"/>
      </w:rPr>
    </w:lvl>
    <w:lvl w:ilvl="7" w:tplc="2FD8FF32">
      <w:numFmt w:val="bullet"/>
      <w:lvlText w:val="•"/>
      <w:lvlJc w:val="left"/>
      <w:pPr>
        <w:ind w:left="6739" w:hanging="329"/>
      </w:pPr>
      <w:rPr>
        <w:rFonts w:hint="default"/>
        <w:lang w:val="en-US" w:eastAsia="en-US" w:bidi="ar-SA"/>
      </w:rPr>
    </w:lvl>
    <w:lvl w:ilvl="8" w:tplc="C9403E88">
      <w:numFmt w:val="bullet"/>
      <w:lvlText w:val="•"/>
      <w:lvlJc w:val="left"/>
      <w:pPr>
        <w:ind w:left="7639" w:hanging="329"/>
      </w:pPr>
      <w:rPr>
        <w:rFonts w:hint="default"/>
        <w:lang w:val="en-US" w:eastAsia="en-US" w:bidi="ar-SA"/>
      </w:rPr>
    </w:lvl>
  </w:abstractNum>
  <w:abstractNum w:abstractNumId="6" w15:restartNumberingAfterBreak="0">
    <w:nsid w:val="108E4D25"/>
    <w:multiLevelType w:val="hybridMultilevel"/>
    <w:tmpl w:val="7368E5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B507CCC"/>
    <w:multiLevelType w:val="hybridMultilevel"/>
    <w:tmpl w:val="FB08FAC4"/>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9" w15:restartNumberingAfterBreak="0">
    <w:nsid w:val="1B7C1810"/>
    <w:multiLevelType w:val="hybridMultilevel"/>
    <w:tmpl w:val="85D6EB4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C330387"/>
    <w:multiLevelType w:val="hybridMultilevel"/>
    <w:tmpl w:val="503A3EB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D378E"/>
    <w:multiLevelType w:val="hybridMultilevel"/>
    <w:tmpl w:val="A2BEF1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5" w15:restartNumberingAfterBreak="0">
    <w:nsid w:val="2C0B6320"/>
    <w:multiLevelType w:val="hybridMultilevel"/>
    <w:tmpl w:val="0B1A21B0"/>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6"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17" w15:restartNumberingAfterBreak="0">
    <w:nsid w:val="2F6330A8"/>
    <w:multiLevelType w:val="hybridMultilevel"/>
    <w:tmpl w:val="1DB64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19" w15:restartNumberingAfterBreak="0">
    <w:nsid w:val="33224C4D"/>
    <w:multiLevelType w:val="hybridMultilevel"/>
    <w:tmpl w:val="D80CC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0F7E5A"/>
    <w:multiLevelType w:val="hybridMultilevel"/>
    <w:tmpl w:val="3D6CA230"/>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2"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24"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26"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812F69"/>
    <w:multiLevelType w:val="hybridMultilevel"/>
    <w:tmpl w:val="1166C772"/>
    <w:lvl w:ilvl="0" w:tplc="E918DBA6">
      <w:numFmt w:val="bullet"/>
      <w:lvlText w:val="●"/>
      <w:lvlJc w:val="left"/>
      <w:pPr>
        <w:ind w:left="820" w:hanging="360"/>
      </w:pPr>
      <w:rPr>
        <w:rFonts w:ascii="Calibri" w:eastAsia="Calibri" w:hAnsi="Calibri" w:cs="Calibri" w:hint="default"/>
        <w:w w:val="100"/>
        <w:sz w:val="24"/>
        <w:szCs w:val="24"/>
        <w:lang w:val="en-US" w:eastAsia="en-US" w:bidi="ar-SA"/>
      </w:rPr>
    </w:lvl>
    <w:lvl w:ilvl="1" w:tplc="2294E98E">
      <w:numFmt w:val="bullet"/>
      <w:lvlText w:val="•"/>
      <w:lvlJc w:val="left"/>
      <w:pPr>
        <w:ind w:left="1681" w:hanging="360"/>
      </w:pPr>
      <w:rPr>
        <w:rFonts w:hint="default"/>
        <w:lang w:val="en-US" w:eastAsia="en-US" w:bidi="ar-SA"/>
      </w:rPr>
    </w:lvl>
    <w:lvl w:ilvl="2" w:tplc="947AB858">
      <w:numFmt w:val="bullet"/>
      <w:lvlText w:val="•"/>
      <w:lvlJc w:val="left"/>
      <w:pPr>
        <w:ind w:left="2543" w:hanging="360"/>
      </w:pPr>
      <w:rPr>
        <w:rFonts w:hint="default"/>
        <w:lang w:val="en-US" w:eastAsia="en-US" w:bidi="ar-SA"/>
      </w:rPr>
    </w:lvl>
    <w:lvl w:ilvl="3" w:tplc="C180F35C">
      <w:numFmt w:val="bullet"/>
      <w:lvlText w:val="•"/>
      <w:lvlJc w:val="left"/>
      <w:pPr>
        <w:ind w:left="3405" w:hanging="360"/>
      </w:pPr>
      <w:rPr>
        <w:rFonts w:hint="default"/>
        <w:lang w:val="en-US" w:eastAsia="en-US" w:bidi="ar-SA"/>
      </w:rPr>
    </w:lvl>
    <w:lvl w:ilvl="4" w:tplc="A726DD6C">
      <w:numFmt w:val="bullet"/>
      <w:lvlText w:val="•"/>
      <w:lvlJc w:val="left"/>
      <w:pPr>
        <w:ind w:left="4267" w:hanging="360"/>
      </w:pPr>
      <w:rPr>
        <w:rFonts w:hint="default"/>
        <w:lang w:val="en-US" w:eastAsia="en-US" w:bidi="ar-SA"/>
      </w:rPr>
    </w:lvl>
    <w:lvl w:ilvl="5" w:tplc="0A827962">
      <w:numFmt w:val="bullet"/>
      <w:lvlText w:val="•"/>
      <w:lvlJc w:val="left"/>
      <w:pPr>
        <w:ind w:left="5129" w:hanging="360"/>
      </w:pPr>
      <w:rPr>
        <w:rFonts w:hint="default"/>
        <w:lang w:val="en-US" w:eastAsia="en-US" w:bidi="ar-SA"/>
      </w:rPr>
    </w:lvl>
    <w:lvl w:ilvl="6" w:tplc="07F0CD28">
      <w:numFmt w:val="bullet"/>
      <w:lvlText w:val="•"/>
      <w:lvlJc w:val="left"/>
      <w:pPr>
        <w:ind w:left="5991" w:hanging="360"/>
      </w:pPr>
      <w:rPr>
        <w:rFonts w:hint="default"/>
        <w:lang w:val="en-US" w:eastAsia="en-US" w:bidi="ar-SA"/>
      </w:rPr>
    </w:lvl>
    <w:lvl w:ilvl="7" w:tplc="0DF4848A">
      <w:numFmt w:val="bullet"/>
      <w:lvlText w:val="•"/>
      <w:lvlJc w:val="left"/>
      <w:pPr>
        <w:ind w:left="6853" w:hanging="360"/>
      </w:pPr>
      <w:rPr>
        <w:rFonts w:hint="default"/>
        <w:lang w:val="en-US" w:eastAsia="en-US" w:bidi="ar-SA"/>
      </w:rPr>
    </w:lvl>
    <w:lvl w:ilvl="8" w:tplc="2B5E1032">
      <w:numFmt w:val="bullet"/>
      <w:lvlText w:val="•"/>
      <w:lvlJc w:val="left"/>
      <w:pPr>
        <w:ind w:left="7715" w:hanging="360"/>
      </w:pPr>
      <w:rPr>
        <w:rFonts w:hint="default"/>
        <w:lang w:val="en-US" w:eastAsia="en-US" w:bidi="ar-SA"/>
      </w:rPr>
    </w:lvl>
  </w:abstractNum>
  <w:abstractNum w:abstractNumId="29"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0"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1" w15:restartNumberingAfterBreak="0">
    <w:nsid w:val="5CF44482"/>
    <w:multiLevelType w:val="hybridMultilevel"/>
    <w:tmpl w:val="F326BFF0"/>
    <w:lvl w:ilvl="0" w:tplc="F9B073C2">
      <w:start w:val="5"/>
      <w:numFmt w:val="decimal"/>
      <w:lvlText w:val="[%1]"/>
      <w:lvlJc w:val="left"/>
      <w:pPr>
        <w:ind w:left="441" w:hanging="677"/>
      </w:pPr>
      <w:rPr>
        <w:rFonts w:ascii="Times New Roman" w:eastAsia="Times New Roman" w:hAnsi="Times New Roman" w:cs="Times New Roman" w:hint="default"/>
        <w:spacing w:val="-1"/>
        <w:w w:val="99"/>
        <w:sz w:val="24"/>
        <w:szCs w:val="24"/>
        <w:lang w:val="en-US" w:eastAsia="en-US" w:bidi="ar-SA"/>
      </w:rPr>
    </w:lvl>
    <w:lvl w:ilvl="1" w:tplc="511E4A1C">
      <w:numFmt w:val="bullet"/>
      <w:lvlText w:val="•"/>
      <w:lvlJc w:val="left"/>
      <w:pPr>
        <w:ind w:left="1339" w:hanging="677"/>
      </w:pPr>
      <w:rPr>
        <w:rFonts w:hint="default"/>
        <w:lang w:val="en-US" w:eastAsia="en-US" w:bidi="ar-SA"/>
      </w:rPr>
    </w:lvl>
    <w:lvl w:ilvl="2" w:tplc="8A64A3DE">
      <w:numFmt w:val="bullet"/>
      <w:lvlText w:val="•"/>
      <w:lvlJc w:val="left"/>
      <w:pPr>
        <w:ind w:left="2239" w:hanging="677"/>
      </w:pPr>
      <w:rPr>
        <w:rFonts w:hint="default"/>
        <w:lang w:val="en-US" w:eastAsia="en-US" w:bidi="ar-SA"/>
      </w:rPr>
    </w:lvl>
    <w:lvl w:ilvl="3" w:tplc="F198E118">
      <w:numFmt w:val="bullet"/>
      <w:lvlText w:val="•"/>
      <w:lvlJc w:val="left"/>
      <w:pPr>
        <w:ind w:left="3139" w:hanging="677"/>
      </w:pPr>
      <w:rPr>
        <w:rFonts w:hint="default"/>
        <w:lang w:val="en-US" w:eastAsia="en-US" w:bidi="ar-SA"/>
      </w:rPr>
    </w:lvl>
    <w:lvl w:ilvl="4" w:tplc="17FC7794">
      <w:numFmt w:val="bullet"/>
      <w:lvlText w:val="•"/>
      <w:lvlJc w:val="left"/>
      <w:pPr>
        <w:ind w:left="4039" w:hanging="677"/>
      </w:pPr>
      <w:rPr>
        <w:rFonts w:hint="default"/>
        <w:lang w:val="en-US" w:eastAsia="en-US" w:bidi="ar-SA"/>
      </w:rPr>
    </w:lvl>
    <w:lvl w:ilvl="5" w:tplc="FE663B32">
      <w:numFmt w:val="bullet"/>
      <w:lvlText w:val="•"/>
      <w:lvlJc w:val="left"/>
      <w:pPr>
        <w:ind w:left="4939" w:hanging="677"/>
      </w:pPr>
      <w:rPr>
        <w:rFonts w:hint="default"/>
        <w:lang w:val="en-US" w:eastAsia="en-US" w:bidi="ar-SA"/>
      </w:rPr>
    </w:lvl>
    <w:lvl w:ilvl="6" w:tplc="788C32F0">
      <w:numFmt w:val="bullet"/>
      <w:lvlText w:val="•"/>
      <w:lvlJc w:val="left"/>
      <w:pPr>
        <w:ind w:left="5839" w:hanging="677"/>
      </w:pPr>
      <w:rPr>
        <w:rFonts w:hint="default"/>
        <w:lang w:val="en-US" w:eastAsia="en-US" w:bidi="ar-SA"/>
      </w:rPr>
    </w:lvl>
    <w:lvl w:ilvl="7" w:tplc="7EB6B354">
      <w:numFmt w:val="bullet"/>
      <w:lvlText w:val="•"/>
      <w:lvlJc w:val="left"/>
      <w:pPr>
        <w:ind w:left="6739" w:hanging="677"/>
      </w:pPr>
      <w:rPr>
        <w:rFonts w:hint="default"/>
        <w:lang w:val="en-US" w:eastAsia="en-US" w:bidi="ar-SA"/>
      </w:rPr>
    </w:lvl>
    <w:lvl w:ilvl="8" w:tplc="55BA1194">
      <w:numFmt w:val="bullet"/>
      <w:lvlText w:val="•"/>
      <w:lvlJc w:val="left"/>
      <w:pPr>
        <w:ind w:left="7639" w:hanging="677"/>
      </w:pPr>
      <w:rPr>
        <w:rFonts w:hint="default"/>
        <w:lang w:val="en-US" w:eastAsia="en-US" w:bidi="ar-SA"/>
      </w:rPr>
    </w:lvl>
  </w:abstractNum>
  <w:abstractNum w:abstractNumId="32"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3"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4"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35"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7"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8" w15:restartNumberingAfterBreak="0">
    <w:nsid w:val="79C847AA"/>
    <w:multiLevelType w:val="hybridMultilevel"/>
    <w:tmpl w:val="2F0A0B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86256C"/>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num w:numId="1">
    <w:abstractNumId w:val="18"/>
  </w:num>
  <w:num w:numId="2">
    <w:abstractNumId w:val="23"/>
  </w:num>
  <w:num w:numId="3">
    <w:abstractNumId w:val="28"/>
  </w:num>
  <w:num w:numId="4">
    <w:abstractNumId w:val="31"/>
  </w:num>
  <w:num w:numId="5">
    <w:abstractNumId w:val="5"/>
  </w:num>
  <w:num w:numId="6">
    <w:abstractNumId w:val="37"/>
  </w:num>
  <w:num w:numId="7">
    <w:abstractNumId w:val="25"/>
  </w:num>
  <w:num w:numId="8">
    <w:abstractNumId w:val="2"/>
  </w:num>
  <w:num w:numId="9">
    <w:abstractNumId w:val="32"/>
  </w:num>
  <w:num w:numId="10">
    <w:abstractNumId w:val="14"/>
  </w:num>
  <w:num w:numId="11">
    <w:abstractNumId w:val="7"/>
  </w:num>
  <w:num w:numId="12">
    <w:abstractNumId w:val="29"/>
  </w:num>
  <w:num w:numId="13">
    <w:abstractNumId w:val="16"/>
  </w:num>
  <w:num w:numId="14">
    <w:abstractNumId w:val="36"/>
  </w:num>
  <w:num w:numId="15">
    <w:abstractNumId w:val="27"/>
  </w:num>
  <w:num w:numId="16">
    <w:abstractNumId w:val="1"/>
  </w:num>
  <w:num w:numId="17">
    <w:abstractNumId w:val="3"/>
  </w:num>
  <w:num w:numId="18">
    <w:abstractNumId w:val="30"/>
  </w:num>
  <w:num w:numId="19">
    <w:abstractNumId w:val="39"/>
  </w:num>
  <w:num w:numId="20">
    <w:abstractNumId w:val="22"/>
  </w:num>
  <w:num w:numId="21">
    <w:abstractNumId w:val="26"/>
  </w:num>
  <w:num w:numId="22">
    <w:abstractNumId w:val="20"/>
  </w:num>
  <w:num w:numId="23">
    <w:abstractNumId w:val="12"/>
  </w:num>
  <w:num w:numId="24">
    <w:abstractNumId w:val="34"/>
  </w:num>
  <w:num w:numId="25">
    <w:abstractNumId w:val="21"/>
  </w:num>
  <w:num w:numId="26">
    <w:abstractNumId w:val="0"/>
  </w:num>
  <w:num w:numId="27">
    <w:abstractNumId w:val="11"/>
  </w:num>
  <w:num w:numId="28">
    <w:abstractNumId w:val="10"/>
  </w:num>
  <w:num w:numId="29">
    <w:abstractNumId w:val="9"/>
  </w:num>
  <w:num w:numId="30">
    <w:abstractNumId w:val="35"/>
  </w:num>
  <w:num w:numId="31">
    <w:abstractNumId w:val="33"/>
  </w:num>
  <w:num w:numId="32">
    <w:abstractNumId w:val="24"/>
  </w:num>
  <w:num w:numId="33">
    <w:abstractNumId w:val="19"/>
  </w:num>
  <w:num w:numId="34">
    <w:abstractNumId w:val="17"/>
  </w:num>
  <w:num w:numId="35">
    <w:abstractNumId w:val="6"/>
  </w:num>
  <w:num w:numId="36">
    <w:abstractNumId w:val="13"/>
  </w:num>
  <w:num w:numId="37">
    <w:abstractNumId w:val="4"/>
  </w:num>
  <w:num w:numId="38">
    <w:abstractNumId w:val="38"/>
  </w:num>
  <w:num w:numId="39">
    <w:abstractNumId w:val="8"/>
  </w:num>
  <w:num w:numId="40">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A34A06"/>
    <w:rsid w:val="0000208F"/>
    <w:rsid w:val="00002297"/>
    <w:rsid w:val="000042FA"/>
    <w:rsid w:val="00013A86"/>
    <w:rsid w:val="00017E1F"/>
    <w:rsid w:val="00022AD8"/>
    <w:rsid w:val="0002367F"/>
    <w:rsid w:val="00026CB7"/>
    <w:rsid w:val="00031943"/>
    <w:rsid w:val="00035B73"/>
    <w:rsid w:val="0004302B"/>
    <w:rsid w:val="0004659E"/>
    <w:rsid w:val="00050CAC"/>
    <w:rsid w:val="0005146E"/>
    <w:rsid w:val="0005263A"/>
    <w:rsid w:val="00052D87"/>
    <w:rsid w:val="00053803"/>
    <w:rsid w:val="000543EC"/>
    <w:rsid w:val="00054FF9"/>
    <w:rsid w:val="000553C0"/>
    <w:rsid w:val="0005547E"/>
    <w:rsid w:val="000558C9"/>
    <w:rsid w:val="00055979"/>
    <w:rsid w:val="00055D13"/>
    <w:rsid w:val="000569FE"/>
    <w:rsid w:val="00061402"/>
    <w:rsid w:val="00062228"/>
    <w:rsid w:val="000700CF"/>
    <w:rsid w:val="00071F4B"/>
    <w:rsid w:val="000734D5"/>
    <w:rsid w:val="00081BEA"/>
    <w:rsid w:val="00081ED9"/>
    <w:rsid w:val="000824AA"/>
    <w:rsid w:val="00086415"/>
    <w:rsid w:val="00087049"/>
    <w:rsid w:val="00087EFE"/>
    <w:rsid w:val="00091D85"/>
    <w:rsid w:val="000929EA"/>
    <w:rsid w:val="00094914"/>
    <w:rsid w:val="000A1020"/>
    <w:rsid w:val="000A292F"/>
    <w:rsid w:val="000B2868"/>
    <w:rsid w:val="000C1E5B"/>
    <w:rsid w:val="000C376A"/>
    <w:rsid w:val="000D014F"/>
    <w:rsid w:val="000D03EC"/>
    <w:rsid w:val="000D23A0"/>
    <w:rsid w:val="000D678D"/>
    <w:rsid w:val="000D7609"/>
    <w:rsid w:val="000E270A"/>
    <w:rsid w:val="000E2CCA"/>
    <w:rsid w:val="000E3E79"/>
    <w:rsid w:val="000E61AA"/>
    <w:rsid w:val="000F0B9F"/>
    <w:rsid w:val="000F2729"/>
    <w:rsid w:val="000F7C40"/>
    <w:rsid w:val="00106EEF"/>
    <w:rsid w:val="001073E9"/>
    <w:rsid w:val="00107E0C"/>
    <w:rsid w:val="001115A2"/>
    <w:rsid w:val="00113658"/>
    <w:rsid w:val="001144BD"/>
    <w:rsid w:val="001151C3"/>
    <w:rsid w:val="00115DB2"/>
    <w:rsid w:val="00120288"/>
    <w:rsid w:val="001227AD"/>
    <w:rsid w:val="00125D54"/>
    <w:rsid w:val="00134AB6"/>
    <w:rsid w:val="0013594F"/>
    <w:rsid w:val="00136BE9"/>
    <w:rsid w:val="00141301"/>
    <w:rsid w:val="00157FF0"/>
    <w:rsid w:val="00162CF3"/>
    <w:rsid w:val="00165676"/>
    <w:rsid w:val="00167DB1"/>
    <w:rsid w:val="0017300D"/>
    <w:rsid w:val="00173804"/>
    <w:rsid w:val="001746B6"/>
    <w:rsid w:val="00174FDE"/>
    <w:rsid w:val="001906B0"/>
    <w:rsid w:val="00193239"/>
    <w:rsid w:val="00193909"/>
    <w:rsid w:val="00193B3E"/>
    <w:rsid w:val="00193CCB"/>
    <w:rsid w:val="001944FC"/>
    <w:rsid w:val="001A18A0"/>
    <w:rsid w:val="001A7D8F"/>
    <w:rsid w:val="001B19F8"/>
    <w:rsid w:val="001B5FFD"/>
    <w:rsid w:val="001B74FC"/>
    <w:rsid w:val="001C075C"/>
    <w:rsid w:val="001C302B"/>
    <w:rsid w:val="001D06FF"/>
    <w:rsid w:val="001D0C1D"/>
    <w:rsid w:val="001D27B0"/>
    <w:rsid w:val="001D57A8"/>
    <w:rsid w:val="001D6C7D"/>
    <w:rsid w:val="001E6A26"/>
    <w:rsid w:val="001F0433"/>
    <w:rsid w:val="001F0457"/>
    <w:rsid w:val="001F1658"/>
    <w:rsid w:val="001F2145"/>
    <w:rsid w:val="001F4C7A"/>
    <w:rsid w:val="001F5863"/>
    <w:rsid w:val="00212C9A"/>
    <w:rsid w:val="0021446B"/>
    <w:rsid w:val="00220264"/>
    <w:rsid w:val="002274AE"/>
    <w:rsid w:val="00235B2F"/>
    <w:rsid w:val="00245F5B"/>
    <w:rsid w:val="002463F4"/>
    <w:rsid w:val="002544AD"/>
    <w:rsid w:val="002606F1"/>
    <w:rsid w:val="00266858"/>
    <w:rsid w:val="00273F9C"/>
    <w:rsid w:val="00274D7B"/>
    <w:rsid w:val="0028043D"/>
    <w:rsid w:val="002804AC"/>
    <w:rsid w:val="00280EC2"/>
    <w:rsid w:val="00281648"/>
    <w:rsid w:val="00282E26"/>
    <w:rsid w:val="00284E33"/>
    <w:rsid w:val="002938C5"/>
    <w:rsid w:val="002948E4"/>
    <w:rsid w:val="002A36CC"/>
    <w:rsid w:val="002A76B0"/>
    <w:rsid w:val="002B3132"/>
    <w:rsid w:val="002B5E8E"/>
    <w:rsid w:val="002B7E30"/>
    <w:rsid w:val="002C20A0"/>
    <w:rsid w:val="002C233A"/>
    <w:rsid w:val="002C3550"/>
    <w:rsid w:val="002C409C"/>
    <w:rsid w:val="002D1A28"/>
    <w:rsid w:val="002D2EAD"/>
    <w:rsid w:val="002D4EB6"/>
    <w:rsid w:val="002D4FBB"/>
    <w:rsid w:val="002D5EEE"/>
    <w:rsid w:val="002D67C6"/>
    <w:rsid w:val="002D7E54"/>
    <w:rsid w:val="002E016C"/>
    <w:rsid w:val="002F35E1"/>
    <w:rsid w:val="002F4023"/>
    <w:rsid w:val="002F64E4"/>
    <w:rsid w:val="002F6DA3"/>
    <w:rsid w:val="002F7C52"/>
    <w:rsid w:val="00301BCD"/>
    <w:rsid w:val="003055E7"/>
    <w:rsid w:val="003117C8"/>
    <w:rsid w:val="003121DE"/>
    <w:rsid w:val="003149F5"/>
    <w:rsid w:val="00314BEE"/>
    <w:rsid w:val="00316B25"/>
    <w:rsid w:val="00316FE4"/>
    <w:rsid w:val="003215B9"/>
    <w:rsid w:val="0032166B"/>
    <w:rsid w:val="00322112"/>
    <w:rsid w:val="0032694F"/>
    <w:rsid w:val="003341F7"/>
    <w:rsid w:val="00342C37"/>
    <w:rsid w:val="00344468"/>
    <w:rsid w:val="00352F8C"/>
    <w:rsid w:val="003542A1"/>
    <w:rsid w:val="003611A4"/>
    <w:rsid w:val="00361C0C"/>
    <w:rsid w:val="00364A35"/>
    <w:rsid w:val="00364EB5"/>
    <w:rsid w:val="0037457A"/>
    <w:rsid w:val="00374AA0"/>
    <w:rsid w:val="0038363E"/>
    <w:rsid w:val="00383CAF"/>
    <w:rsid w:val="00383EFB"/>
    <w:rsid w:val="0038775E"/>
    <w:rsid w:val="0039041C"/>
    <w:rsid w:val="00393AF3"/>
    <w:rsid w:val="00394110"/>
    <w:rsid w:val="0039651E"/>
    <w:rsid w:val="003A7CAF"/>
    <w:rsid w:val="003B0282"/>
    <w:rsid w:val="003B02A5"/>
    <w:rsid w:val="003B30E1"/>
    <w:rsid w:val="003C045F"/>
    <w:rsid w:val="003C1B33"/>
    <w:rsid w:val="003C4881"/>
    <w:rsid w:val="003C5ADC"/>
    <w:rsid w:val="003C7985"/>
    <w:rsid w:val="003D123C"/>
    <w:rsid w:val="003D13FE"/>
    <w:rsid w:val="003D143F"/>
    <w:rsid w:val="003D1A3B"/>
    <w:rsid w:val="003D2F6A"/>
    <w:rsid w:val="003D3AF4"/>
    <w:rsid w:val="003D5F8E"/>
    <w:rsid w:val="003E0F0F"/>
    <w:rsid w:val="003E0F4B"/>
    <w:rsid w:val="003E2ABD"/>
    <w:rsid w:val="003E4664"/>
    <w:rsid w:val="003E60BF"/>
    <w:rsid w:val="003E70A6"/>
    <w:rsid w:val="003E75C1"/>
    <w:rsid w:val="003E7782"/>
    <w:rsid w:val="003E7BE8"/>
    <w:rsid w:val="003F05C0"/>
    <w:rsid w:val="003F08A4"/>
    <w:rsid w:val="003F1BDC"/>
    <w:rsid w:val="003F2AA4"/>
    <w:rsid w:val="003F6F74"/>
    <w:rsid w:val="003F7E55"/>
    <w:rsid w:val="003F7E85"/>
    <w:rsid w:val="00400C05"/>
    <w:rsid w:val="00402CAB"/>
    <w:rsid w:val="004031BA"/>
    <w:rsid w:val="00410E64"/>
    <w:rsid w:val="00414F24"/>
    <w:rsid w:val="00423236"/>
    <w:rsid w:val="00423AD6"/>
    <w:rsid w:val="00431E87"/>
    <w:rsid w:val="00434810"/>
    <w:rsid w:val="00436325"/>
    <w:rsid w:val="0043712E"/>
    <w:rsid w:val="00437EA8"/>
    <w:rsid w:val="00441BDB"/>
    <w:rsid w:val="00442EC7"/>
    <w:rsid w:val="00444802"/>
    <w:rsid w:val="00447713"/>
    <w:rsid w:val="00447B30"/>
    <w:rsid w:val="00457A12"/>
    <w:rsid w:val="00460215"/>
    <w:rsid w:val="00461D81"/>
    <w:rsid w:val="00463C49"/>
    <w:rsid w:val="00465892"/>
    <w:rsid w:val="00466D5C"/>
    <w:rsid w:val="0047139E"/>
    <w:rsid w:val="004720C2"/>
    <w:rsid w:val="00473228"/>
    <w:rsid w:val="00477DC3"/>
    <w:rsid w:val="004807B9"/>
    <w:rsid w:val="00486456"/>
    <w:rsid w:val="004941D3"/>
    <w:rsid w:val="004A361A"/>
    <w:rsid w:val="004A6C9B"/>
    <w:rsid w:val="004A73E8"/>
    <w:rsid w:val="004B141D"/>
    <w:rsid w:val="004B2493"/>
    <w:rsid w:val="004B29FC"/>
    <w:rsid w:val="004B32B8"/>
    <w:rsid w:val="004B5BE1"/>
    <w:rsid w:val="004C62DA"/>
    <w:rsid w:val="004E0EDE"/>
    <w:rsid w:val="004E572D"/>
    <w:rsid w:val="004F209D"/>
    <w:rsid w:val="0050213C"/>
    <w:rsid w:val="00504718"/>
    <w:rsid w:val="00514368"/>
    <w:rsid w:val="00514EA0"/>
    <w:rsid w:val="00517193"/>
    <w:rsid w:val="0052053F"/>
    <w:rsid w:val="005218B0"/>
    <w:rsid w:val="00521D75"/>
    <w:rsid w:val="00523959"/>
    <w:rsid w:val="00526236"/>
    <w:rsid w:val="00527BA7"/>
    <w:rsid w:val="0053053A"/>
    <w:rsid w:val="0053266A"/>
    <w:rsid w:val="00533C79"/>
    <w:rsid w:val="005369CC"/>
    <w:rsid w:val="0054224E"/>
    <w:rsid w:val="00544B2F"/>
    <w:rsid w:val="00545066"/>
    <w:rsid w:val="00547D5E"/>
    <w:rsid w:val="0055084E"/>
    <w:rsid w:val="00551252"/>
    <w:rsid w:val="00551AB3"/>
    <w:rsid w:val="0055430D"/>
    <w:rsid w:val="00554FEB"/>
    <w:rsid w:val="00560EA6"/>
    <w:rsid w:val="005631A6"/>
    <w:rsid w:val="005636DB"/>
    <w:rsid w:val="0056507A"/>
    <w:rsid w:val="005701D1"/>
    <w:rsid w:val="0057035D"/>
    <w:rsid w:val="0057061D"/>
    <w:rsid w:val="00570AE6"/>
    <w:rsid w:val="00575AAC"/>
    <w:rsid w:val="0057620A"/>
    <w:rsid w:val="00577DDC"/>
    <w:rsid w:val="00581ACC"/>
    <w:rsid w:val="00592893"/>
    <w:rsid w:val="005964EE"/>
    <w:rsid w:val="005972B9"/>
    <w:rsid w:val="00597A89"/>
    <w:rsid w:val="005B2740"/>
    <w:rsid w:val="005B66B3"/>
    <w:rsid w:val="005C062C"/>
    <w:rsid w:val="005C10F6"/>
    <w:rsid w:val="005C3596"/>
    <w:rsid w:val="005C3C65"/>
    <w:rsid w:val="005C4659"/>
    <w:rsid w:val="005C6A32"/>
    <w:rsid w:val="005D2FE4"/>
    <w:rsid w:val="005D770B"/>
    <w:rsid w:val="005F26B8"/>
    <w:rsid w:val="00601F20"/>
    <w:rsid w:val="006027C7"/>
    <w:rsid w:val="00604231"/>
    <w:rsid w:val="00605FF1"/>
    <w:rsid w:val="00612EC5"/>
    <w:rsid w:val="00616C7D"/>
    <w:rsid w:val="00621A5A"/>
    <w:rsid w:val="00623A68"/>
    <w:rsid w:val="00624273"/>
    <w:rsid w:val="00627D99"/>
    <w:rsid w:val="006311D4"/>
    <w:rsid w:val="006313C1"/>
    <w:rsid w:val="006325AE"/>
    <w:rsid w:val="006402BD"/>
    <w:rsid w:val="006456EB"/>
    <w:rsid w:val="00646EFA"/>
    <w:rsid w:val="00651D11"/>
    <w:rsid w:val="00652F86"/>
    <w:rsid w:val="006629CD"/>
    <w:rsid w:val="00663734"/>
    <w:rsid w:val="006639FB"/>
    <w:rsid w:val="0066401A"/>
    <w:rsid w:val="006811C0"/>
    <w:rsid w:val="006830F6"/>
    <w:rsid w:val="00683241"/>
    <w:rsid w:val="006839DC"/>
    <w:rsid w:val="00683F04"/>
    <w:rsid w:val="006868E3"/>
    <w:rsid w:val="00694640"/>
    <w:rsid w:val="00696845"/>
    <w:rsid w:val="006A2778"/>
    <w:rsid w:val="006A2BDE"/>
    <w:rsid w:val="006A4D9D"/>
    <w:rsid w:val="006B2223"/>
    <w:rsid w:val="006B2868"/>
    <w:rsid w:val="006B6B32"/>
    <w:rsid w:val="006C3302"/>
    <w:rsid w:val="006D32CD"/>
    <w:rsid w:val="006D45D8"/>
    <w:rsid w:val="006D71D5"/>
    <w:rsid w:val="006E037C"/>
    <w:rsid w:val="006E1DC2"/>
    <w:rsid w:val="006E308D"/>
    <w:rsid w:val="006E3B5D"/>
    <w:rsid w:val="006F1C35"/>
    <w:rsid w:val="006F4F27"/>
    <w:rsid w:val="00704F74"/>
    <w:rsid w:val="00710227"/>
    <w:rsid w:val="0071378C"/>
    <w:rsid w:val="00720481"/>
    <w:rsid w:val="007227A1"/>
    <w:rsid w:val="0072363F"/>
    <w:rsid w:val="00732AA6"/>
    <w:rsid w:val="0073747C"/>
    <w:rsid w:val="0074116D"/>
    <w:rsid w:val="00746F8E"/>
    <w:rsid w:val="00750970"/>
    <w:rsid w:val="007527CD"/>
    <w:rsid w:val="0075569B"/>
    <w:rsid w:val="00762559"/>
    <w:rsid w:val="00765938"/>
    <w:rsid w:val="00766163"/>
    <w:rsid w:val="00766575"/>
    <w:rsid w:val="00766EB5"/>
    <w:rsid w:val="00787B16"/>
    <w:rsid w:val="0079224E"/>
    <w:rsid w:val="00796A97"/>
    <w:rsid w:val="007A02CA"/>
    <w:rsid w:val="007A0B2C"/>
    <w:rsid w:val="007A153E"/>
    <w:rsid w:val="007A4758"/>
    <w:rsid w:val="007B1E82"/>
    <w:rsid w:val="007B335D"/>
    <w:rsid w:val="007B43B4"/>
    <w:rsid w:val="007C4FB7"/>
    <w:rsid w:val="007D15B1"/>
    <w:rsid w:val="007D1FEB"/>
    <w:rsid w:val="007D26BE"/>
    <w:rsid w:val="007D3B9A"/>
    <w:rsid w:val="007D6A84"/>
    <w:rsid w:val="007E4F77"/>
    <w:rsid w:val="007F17C1"/>
    <w:rsid w:val="007F1A52"/>
    <w:rsid w:val="007F39D1"/>
    <w:rsid w:val="007F56FC"/>
    <w:rsid w:val="007F5C7B"/>
    <w:rsid w:val="007F681E"/>
    <w:rsid w:val="00800FC8"/>
    <w:rsid w:val="008011B7"/>
    <w:rsid w:val="00801452"/>
    <w:rsid w:val="00801F88"/>
    <w:rsid w:val="008109EC"/>
    <w:rsid w:val="00810A74"/>
    <w:rsid w:val="00813E8F"/>
    <w:rsid w:val="00817DE7"/>
    <w:rsid w:val="00823767"/>
    <w:rsid w:val="00830A35"/>
    <w:rsid w:val="00830F36"/>
    <w:rsid w:val="008327EF"/>
    <w:rsid w:val="008337E4"/>
    <w:rsid w:val="00845A95"/>
    <w:rsid w:val="00845EE8"/>
    <w:rsid w:val="00846A1D"/>
    <w:rsid w:val="00850DEC"/>
    <w:rsid w:val="00861685"/>
    <w:rsid w:val="00864012"/>
    <w:rsid w:val="0086696B"/>
    <w:rsid w:val="00870267"/>
    <w:rsid w:val="0087040F"/>
    <w:rsid w:val="00873FF8"/>
    <w:rsid w:val="00874A0C"/>
    <w:rsid w:val="00875EA5"/>
    <w:rsid w:val="00884DFB"/>
    <w:rsid w:val="0088584C"/>
    <w:rsid w:val="008908BF"/>
    <w:rsid w:val="00890E65"/>
    <w:rsid w:val="00892774"/>
    <w:rsid w:val="00893B9B"/>
    <w:rsid w:val="00893EB9"/>
    <w:rsid w:val="008951CB"/>
    <w:rsid w:val="008A21D2"/>
    <w:rsid w:val="008A4F83"/>
    <w:rsid w:val="008B0118"/>
    <w:rsid w:val="008B26AA"/>
    <w:rsid w:val="008B5462"/>
    <w:rsid w:val="008B63AB"/>
    <w:rsid w:val="008C19B7"/>
    <w:rsid w:val="008C19DF"/>
    <w:rsid w:val="008C5AFC"/>
    <w:rsid w:val="008C640E"/>
    <w:rsid w:val="008C7B37"/>
    <w:rsid w:val="008D17CB"/>
    <w:rsid w:val="008D6384"/>
    <w:rsid w:val="008D7EFD"/>
    <w:rsid w:val="008E10C9"/>
    <w:rsid w:val="008F210E"/>
    <w:rsid w:val="00900E7F"/>
    <w:rsid w:val="00902CE5"/>
    <w:rsid w:val="00904E27"/>
    <w:rsid w:val="0091217A"/>
    <w:rsid w:val="009165C9"/>
    <w:rsid w:val="00923DFC"/>
    <w:rsid w:val="00924077"/>
    <w:rsid w:val="009274AE"/>
    <w:rsid w:val="00927600"/>
    <w:rsid w:val="00927CD7"/>
    <w:rsid w:val="00934695"/>
    <w:rsid w:val="009456E9"/>
    <w:rsid w:val="00950932"/>
    <w:rsid w:val="00955A1E"/>
    <w:rsid w:val="0096445F"/>
    <w:rsid w:val="0096732D"/>
    <w:rsid w:val="00967A45"/>
    <w:rsid w:val="00974D13"/>
    <w:rsid w:val="00982379"/>
    <w:rsid w:val="00987C76"/>
    <w:rsid w:val="00991C63"/>
    <w:rsid w:val="0099755D"/>
    <w:rsid w:val="009A0F9C"/>
    <w:rsid w:val="009A1414"/>
    <w:rsid w:val="009A1442"/>
    <w:rsid w:val="009A3DBE"/>
    <w:rsid w:val="009A73F8"/>
    <w:rsid w:val="009A7B0A"/>
    <w:rsid w:val="009B0370"/>
    <w:rsid w:val="009B3946"/>
    <w:rsid w:val="009B7466"/>
    <w:rsid w:val="009C22B3"/>
    <w:rsid w:val="009C2304"/>
    <w:rsid w:val="009C25F2"/>
    <w:rsid w:val="009C3590"/>
    <w:rsid w:val="009C3A1F"/>
    <w:rsid w:val="009E19FF"/>
    <w:rsid w:val="009E26EC"/>
    <w:rsid w:val="009E2727"/>
    <w:rsid w:val="009E2D37"/>
    <w:rsid w:val="009E3C48"/>
    <w:rsid w:val="009E7C3B"/>
    <w:rsid w:val="009F34C3"/>
    <w:rsid w:val="009F52D7"/>
    <w:rsid w:val="00A07537"/>
    <w:rsid w:val="00A075BD"/>
    <w:rsid w:val="00A11BE4"/>
    <w:rsid w:val="00A12811"/>
    <w:rsid w:val="00A13046"/>
    <w:rsid w:val="00A14870"/>
    <w:rsid w:val="00A160B5"/>
    <w:rsid w:val="00A16D71"/>
    <w:rsid w:val="00A34A06"/>
    <w:rsid w:val="00A373C0"/>
    <w:rsid w:val="00A40507"/>
    <w:rsid w:val="00A43AAC"/>
    <w:rsid w:val="00A463EC"/>
    <w:rsid w:val="00A50474"/>
    <w:rsid w:val="00A50F35"/>
    <w:rsid w:val="00A51277"/>
    <w:rsid w:val="00A5132B"/>
    <w:rsid w:val="00A538F5"/>
    <w:rsid w:val="00A60D4A"/>
    <w:rsid w:val="00A61014"/>
    <w:rsid w:val="00A6494D"/>
    <w:rsid w:val="00A67ED9"/>
    <w:rsid w:val="00A71E7F"/>
    <w:rsid w:val="00A746A0"/>
    <w:rsid w:val="00A76558"/>
    <w:rsid w:val="00A77299"/>
    <w:rsid w:val="00A822C2"/>
    <w:rsid w:val="00A8243F"/>
    <w:rsid w:val="00A84817"/>
    <w:rsid w:val="00A868C0"/>
    <w:rsid w:val="00A8736B"/>
    <w:rsid w:val="00A93D4B"/>
    <w:rsid w:val="00A94194"/>
    <w:rsid w:val="00A95D25"/>
    <w:rsid w:val="00A95FFB"/>
    <w:rsid w:val="00A9696D"/>
    <w:rsid w:val="00A96DE6"/>
    <w:rsid w:val="00A9738A"/>
    <w:rsid w:val="00AA0808"/>
    <w:rsid w:val="00AA0D7D"/>
    <w:rsid w:val="00AA70CE"/>
    <w:rsid w:val="00AA7AC5"/>
    <w:rsid w:val="00AB020A"/>
    <w:rsid w:val="00AB274F"/>
    <w:rsid w:val="00AB2939"/>
    <w:rsid w:val="00AC14B4"/>
    <w:rsid w:val="00AC2AB6"/>
    <w:rsid w:val="00AC33AA"/>
    <w:rsid w:val="00AC39A6"/>
    <w:rsid w:val="00AC413E"/>
    <w:rsid w:val="00AC4B8B"/>
    <w:rsid w:val="00AC4D1F"/>
    <w:rsid w:val="00AD59AF"/>
    <w:rsid w:val="00AE3E79"/>
    <w:rsid w:val="00AE4781"/>
    <w:rsid w:val="00AE4BBC"/>
    <w:rsid w:val="00AE5863"/>
    <w:rsid w:val="00AF0072"/>
    <w:rsid w:val="00AF1217"/>
    <w:rsid w:val="00AF5FCB"/>
    <w:rsid w:val="00AF6CBF"/>
    <w:rsid w:val="00B010BD"/>
    <w:rsid w:val="00B03088"/>
    <w:rsid w:val="00B07033"/>
    <w:rsid w:val="00B10067"/>
    <w:rsid w:val="00B20A16"/>
    <w:rsid w:val="00B23460"/>
    <w:rsid w:val="00B2498F"/>
    <w:rsid w:val="00B26289"/>
    <w:rsid w:val="00B26B6B"/>
    <w:rsid w:val="00B3102F"/>
    <w:rsid w:val="00B37B2A"/>
    <w:rsid w:val="00B37CE5"/>
    <w:rsid w:val="00B443D0"/>
    <w:rsid w:val="00B61D72"/>
    <w:rsid w:val="00B65816"/>
    <w:rsid w:val="00B67FBE"/>
    <w:rsid w:val="00B726D1"/>
    <w:rsid w:val="00B77EA7"/>
    <w:rsid w:val="00B80833"/>
    <w:rsid w:val="00B817F1"/>
    <w:rsid w:val="00B81D0F"/>
    <w:rsid w:val="00B85839"/>
    <w:rsid w:val="00B92257"/>
    <w:rsid w:val="00BA62AD"/>
    <w:rsid w:val="00BB2159"/>
    <w:rsid w:val="00BB256A"/>
    <w:rsid w:val="00BC25B5"/>
    <w:rsid w:val="00BC2668"/>
    <w:rsid w:val="00BC589B"/>
    <w:rsid w:val="00BE3281"/>
    <w:rsid w:val="00BE40AD"/>
    <w:rsid w:val="00BE5933"/>
    <w:rsid w:val="00BE5F56"/>
    <w:rsid w:val="00BE6A98"/>
    <w:rsid w:val="00BF57CF"/>
    <w:rsid w:val="00BF7B9B"/>
    <w:rsid w:val="00C0096B"/>
    <w:rsid w:val="00C009ED"/>
    <w:rsid w:val="00C00A37"/>
    <w:rsid w:val="00C034E2"/>
    <w:rsid w:val="00C07023"/>
    <w:rsid w:val="00C1668A"/>
    <w:rsid w:val="00C208FF"/>
    <w:rsid w:val="00C20E83"/>
    <w:rsid w:val="00C2249B"/>
    <w:rsid w:val="00C22839"/>
    <w:rsid w:val="00C23C19"/>
    <w:rsid w:val="00C25801"/>
    <w:rsid w:val="00C25BF7"/>
    <w:rsid w:val="00C3139C"/>
    <w:rsid w:val="00C31F2F"/>
    <w:rsid w:val="00C327F0"/>
    <w:rsid w:val="00C33C94"/>
    <w:rsid w:val="00C340A1"/>
    <w:rsid w:val="00C36039"/>
    <w:rsid w:val="00C36490"/>
    <w:rsid w:val="00C36B87"/>
    <w:rsid w:val="00C41C4F"/>
    <w:rsid w:val="00C439DE"/>
    <w:rsid w:val="00C50BFA"/>
    <w:rsid w:val="00C51BDD"/>
    <w:rsid w:val="00C51DF3"/>
    <w:rsid w:val="00C52C52"/>
    <w:rsid w:val="00C55104"/>
    <w:rsid w:val="00C56429"/>
    <w:rsid w:val="00C56FDF"/>
    <w:rsid w:val="00C65969"/>
    <w:rsid w:val="00C66BD1"/>
    <w:rsid w:val="00C76423"/>
    <w:rsid w:val="00C76CE3"/>
    <w:rsid w:val="00C8099B"/>
    <w:rsid w:val="00C828CA"/>
    <w:rsid w:val="00C857BD"/>
    <w:rsid w:val="00C86A05"/>
    <w:rsid w:val="00C9029E"/>
    <w:rsid w:val="00C909BA"/>
    <w:rsid w:val="00C92E23"/>
    <w:rsid w:val="00C95FCF"/>
    <w:rsid w:val="00CA12C5"/>
    <w:rsid w:val="00CA41D3"/>
    <w:rsid w:val="00CB320D"/>
    <w:rsid w:val="00CB3B7A"/>
    <w:rsid w:val="00CB570D"/>
    <w:rsid w:val="00CB6B97"/>
    <w:rsid w:val="00CC0D2B"/>
    <w:rsid w:val="00CD10D7"/>
    <w:rsid w:val="00CD1CDF"/>
    <w:rsid w:val="00CD4636"/>
    <w:rsid w:val="00CE09C2"/>
    <w:rsid w:val="00CE5761"/>
    <w:rsid w:val="00CF2488"/>
    <w:rsid w:val="00D00BA8"/>
    <w:rsid w:val="00D02693"/>
    <w:rsid w:val="00D040F2"/>
    <w:rsid w:val="00D04504"/>
    <w:rsid w:val="00D04E0B"/>
    <w:rsid w:val="00D12C8B"/>
    <w:rsid w:val="00D1773C"/>
    <w:rsid w:val="00D22A28"/>
    <w:rsid w:val="00D25223"/>
    <w:rsid w:val="00D26CED"/>
    <w:rsid w:val="00D3044D"/>
    <w:rsid w:val="00D307BF"/>
    <w:rsid w:val="00D32B6C"/>
    <w:rsid w:val="00D32C3E"/>
    <w:rsid w:val="00D33CD2"/>
    <w:rsid w:val="00D35566"/>
    <w:rsid w:val="00D35F0D"/>
    <w:rsid w:val="00D36389"/>
    <w:rsid w:val="00D406BD"/>
    <w:rsid w:val="00D43DA7"/>
    <w:rsid w:val="00D457FA"/>
    <w:rsid w:val="00D51507"/>
    <w:rsid w:val="00D563CE"/>
    <w:rsid w:val="00D602A0"/>
    <w:rsid w:val="00D62040"/>
    <w:rsid w:val="00D7198F"/>
    <w:rsid w:val="00D74103"/>
    <w:rsid w:val="00D7595A"/>
    <w:rsid w:val="00D7639B"/>
    <w:rsid w:val="00D77B6C"/>
    <w:rsid w:val="00D80369"/>
    <w:rsid w:val="00D80A52"/>
    <w:rsid w:val="00D83ED9"/>
    <w:rsid w:val="00D86493"/>
    <w:rsid w:val="00D86BD8"/>
    <w:rsid w:val="00D87256"/>
    <w:rsid w:val="00D87A13"/>
    <w:rsid w:val="00D94F06"/>
    <w:rsid w:val="00D95627"/>
    <w:rsid w:val="00D969E2"/>
    <w:rsid w:val="00DA3A25"/>
    <w:rsid w:val="00DA3B6B"/>
    <w:rsid w:val="00DA3F92"/>
    <w:rsid w:val="00DB1047"/>
    <w:rsid w:val="00DB4BCC"/>
    <w:rsid w:val="00DB4F26"/>
    <w:rsid w:val="00DC2920"/>
    <w:rsid w:val="00DC3C2F"/>
    <w:rsid w:val="00DC6DC7"/>
    <w:rsid w:val="00DD2644"/>
    <w:rsid w:val="00DD76EB"/>
    <w:rsid w:val="00DE37FE"/>
    <w:rsid w:val="00DE46EB"/>
    <w:rsid w:val="00DF2DDE"/>
    <w:rsid w:val="00DF3CA8"/>
    <w:rsid w:val="00DF43E3"/>
    <w:rsid w:val="00DF7236"/>
    <w:rsid w:val="00E03D0C"/>
    <w:rsid w:val="00E0504E"/>
    <w:rsid w:val="00E1124C"/>
    <w:rsid w:val="00E12AE4"/>
    <w:rsid w:val="00E14D0F"/>
    <w:rsid w:val="00E152B6"/>
    <w:rsid w:val="00E206D7"/>
    <w:rsid w:val="00E22309"/>
    <w:rsid w:val="00E22E6E"/>
    <w:rsid w:val="00E240AC"/>
    <w:rsid w:val="00E242B5"/>
    <w:rsid w:val="00E24A3B"/>
    <w:rsid w:val="00E3037D"/>
    <w:rsid w:val="00E30BFC"/>
    <w:rsid w:val="00E30C26"/>
    <w:rsid w:val="00E350B4"/>
    <w:rsid w:val="00E36A5C"/>
    <w:rsid w:val="00E420B6"/>
    <w:rsid w:val="00E509D6"/>
    <w:rsid w:val="00E540C8"/>
    <w:rsid w:val="00E579BF"/>
    <w:rsid w:val="00E6511F"/>
    <w:rsid w:val="00E651F1"/>
    <w:rsid w:val="00E7244E"/>
    <w:rsid w:val="00E7409B"/>
    <w:rsid w:val="00E81118"/>
    <w:rsid w:val="00E8249F"/>
    <w:rsid w:val="00E8261E"/>
    <w:rsid w:val="00E83AC9"/>
    <w:rsid w:val="00E84839"/>
    <w:rsid w:val="00E920FE"/>
    <w:rsid w:val="00E9764E"/>
    <w:rsid w:val="00E9772F"/>
    <w:rsid w:val="00EB30F5"/>
    <w:rsid w:val="00EC267F"/>
    <w:rsid w:val="00EC3235"/>
    <w:rsid w:val="00EC3AAE"/>
    <w:rsid w:val="00ED0316"/>
    <w:rsid w:val="00ED3EC1"/>
    <w:rsid w:val="00ED4A22"/>
    <w:rsid w:val="00ED5F1D"/>
    <w:rsid w:val="00ED661E"/>
    <w:rsid w:val="00ED6AB8"/>
    <w:rsid w:val="00ED6DF9"/>
    <w:rsid w:val="00EE5064"/>
    <w:rsid w:val="00EE5B66"/>
    <w:rsid w:val="00EE7DBC"/>
    <w:rsid w:val="00EF2AED"/>
    <w:rsid w:val="00EF39EF"/>
    <w:rsid w:val="00EF453D"/>
    <w:rsid w:val="00F04219"/>
    <w:rsid w:val="00F0779B"/>
    <w:rsid w:val="00F1127D"/>
    <w:rsid w:val="00F12FEC"/>
    <w:rsid w:val="00F209FA"/>
    <w:rsid w:val="00F335BB"/>
    <w:rsid w:val="00F33A3F"/>
    <w:rsid w:val="00F35797"/>
    <w:rsid w:val="00F373DA"/>
    <w:rsid w:val="00F37837"/>
    <w:rsid w:val="00F420AD"/>
    <w:rsid w:val="00F44D3D"/>
    <w:rsid w:val="00F46E25"/>
    <w:rsid w:val="00F47DEE"/>
    <w:rsid w:val="00F51F4E"/>
    <w:rsid w:val="00F53D8D"/>
    <w:rsid w:val="00F54860"/>
    <w:rsid w:val="00F550CB"/>
    <w:rsid w:val="00F60D61"/>
    <w:rsid w:val="00F62C5C"/>
    <w:rsid w:val="00F710CB"/>
    <w:rsid w:val="00F75D7A"/>
    <w:rsid w:val="00F76F39"/>
    <w:rsid w:val="00F832EA"/>
    <w:rsid w:val="00F84152"/>
    <w:rsid w:val="00F84310"/>
    <w:rsid w:val="00F86B03"/>
    <w:rsid w:val="00F91B4B"/>
    <w:rsid w:val="00F9236D"/>
    <w:rsid w:val="00F944A8"/>
    <w:rsid w:val="00F9565C"/>
    <w:rsid w:val="00FA247D"/>
    <w:rsid w:val="00FA54EE"/>
    <w:rsid w:val="00FA75F7"/>
    <w:rsid w:val="00FB116C"/>
    <w:rsid w:val="00FB4BBA"/>
    <w:rsid w:val="00FC7D26"/>
    <w:rsid w:val="00FD43C4"/>
    <w:rsid w:val="00FD5A81"/>
    <w:rsid w:val="00FE0547"/>
    <w:rsid w:val="00FE4F4B"/>
    <w:rsid w:val="00FE61FF"/>
    <w:rsid w:val="00FE72F6"/>
    <w:rsid w:val="00FE7440"/>
    <w:rsid w:val="00FF117E"/>
    <w:rsid w:val="00FF1B10"/>
    <w:rsid w:val="00FF1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E069BB"/>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DDDA0-F928-4696-8B70-98422C8CA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TotalTime>
  <Pages>79</Pages>
  <Words>15560</Words>
  <Characters>88692</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755</cp:revision>
  <dcterms:created xsi:type="dcterms:W3CDTF">2023-05-23T09:19:00Z</dcterms:created>
  <dcterms:modified xsi:type="dcterms:W3CDTF">2023-05-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19MpXBO7"/&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